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1"/>
        <w:gridCol w:w="2684"/>
        <w:gridCol w:w="2939"/>
      </w:tblGrid>
      <w:tr w:rsidR="00380DFE" w14:paraId="78210929" w14:textId="77777777" w:rsidTr="00C96083">
        <w:tc>
          <w:tcPr>
            <w:tcW w:w="2791" w:type="dxa"/>
          </w:tcPr>
          <w:p w14:paraId="37E7CF5B" w14:textId="77777777" w:rsidR="00380DFE" w:rsidRDefault="00380DFE" w:rsidP="00380DFE">
            <w:pPr>
              <w:pStyle w:val="Header"/>
              <w:jc w:val="center"/>
            </w:pPr>
            <w:bookmarkStart w:id="0" w:name="_Toc224114358"/>
            <w:bookmarkStart w:id="1" w:name="_Toc229297221"/>
            <w:bookmarkStart w:id="2" w:name="_Toc229297328"/>
            <w:bookmarkStart w:id="3" w:name="_Toc229298351"/>
            <w:bookmarkStart w:id="4" w:name="_Toc229307317"/>
            <w:bookmarkStart w:id="5" w:name="_Toc229308137"/>
            <w:bookmarkStart w:id="6" w:name="_Toc235338614"/>
            <w:bookmarkStart w:id="7" w:name="_Toc236472612"/>
            <w:bookmarkStart w:id="8" w:name="_Toc236473732"/>
            <w:bookmarkStart w:id="9" w:name="_Toc237834101"/>
            <w:r>
              <w:rPr>
                <w:noProof/>
              </w:rPr>
              <w:t xml:space="preserve">                  </w:t>
            </w:r>
            <w:r>
              <w:rPr>
                <w:noProof/>
              </w:rPr>
              <w:drawing>
                <wp:inline distT="0" distB="0" distL="0" distR="0" wp14:anchorId="26695D96" wp14:editId="77346D4D">
                  <wp:extent cx="1151907" cy="115190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versity_of_wollongong_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74132" cy="1174132"/>
                          </a:xfrm>
                          <a:prstGeom prst="rect">
                            <a:avLst/>
                          </a:prstGeom>
                        </pic:spPr>
                      </pic:pic>
                    </a:graphicData>
                  </a:graphic>
                </wp:inline>
              </w:drawing>
            </w:r>
          </w:p>
        </w:tc>
        <w:tc>
          <w:tcPr>
            <w:tcW w:w="2684" w:type="dxa"/>
          </w:tcPr>
          <w:p w14:paraId="530AB3B8" w14:textId="77777777" w:rsidR="00380DFE" w:rsidRDefault="00380DFE" w:rsidP="00380DFE">
            <w:pPr>
              <w:pStyle w:val="Header"/>
              <w:tabs>
                <w:tab w:val="left" w:pos="2865"/>
              </w:tabs>
            </w:pPr>
          </w:p>
          <w:p w14:paraId="5C9D75A1" w14:textId="25A5F9A9" w:rsidR="00380DFE" w:rsidRDefault="00380DFE" w:rsidP="00380DFE">
            <w:pPr>
              <w:pStyle w:val="Header"/>
              <w:tabs>
                <w:tab w:val="left" w:pos="2865"/>
              </w:tabs>
              <w:jc w:val="center"/>
            </w:pPr>
            <w:r>
              <w:rPr>
                <w:rFonts w:eastAsia="Calibri" w:cs="Arial"/>
                <w:noProof/>
                <w:spacing w:val="1"/>
                <w:sz w:val="28"/>
                <w:szCs w:val="22"/>
              </w:rPr>
              <w:drawing>
                <wp:inline distT="0" distB="0" distL="0" distR="0" wp14:anchorId="07A53BC4" wp14:editId="32B0E459">
                  <wp:extent cx="877939" cy="83127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02858" cy="854867"/>
                          </a:xfrm>
                          <a:prstGeom prst="rect">
                            <a:avLst/>
                          </a:prstGeom>
                          <a:noFill/>
                          <a:ln>
                            <a:noFill/>
                          </a:ln>
                        </pic:spPr>
                      </pic:pic>
                    </a:graphicData>
                  </a:graphic>
                </wp:inline>
              </w:drawing>
            </w:r>
          </w:p>
        </w:tc>
        <w:tc>
          <w:tcPr>
            <w:tcW w:w="2939" w:type="dxa"/>
          </w:tcPr>
          <w:p w14:paraId="1FB68EE3" w14:textId="77777777" w:rsidR="00380DFE" w:rsidRDefault="00380DFE" w:rsidP="00380DFE">
            <w:pPr>
              <w:pStyle w:val="Header"/>
              <w:jc w:val="center"/>
            </w:pPr>
          </w:p>
          <w:p w14:paraId="3994556F" w14:textId="77777777" w:rsidR="00380DFE" w:rsidRDefault="00380DFE" w:rsidP="00380DFE">
            <w:pPr>
              <w:pStyle w:val="Header"/>
              <w:jc w:val="center"/>
            </w:pPr>
          </w:p>
          <w:p w14:paraId="0A8F7C02" w14:textId="77777777" w:rsidR="00380DFE" w:rsidRDefault="00380DFE" w:rsidP="00380DFE">
            <w:pPr>
              <w:pStyle w:val="Header"/>
              <w:jc w:val="center"/>
            </w:pPr>
          </w:p>
          <w:p w14:paraId="3D95022A" w14:textId="77777777" w:rsidR="00380DFE" w:rsidRDefault="00380DFE" w:rsidP="00380DFE">
            <w:pPr>
              <w:pStyle w:val="Header"/>
              <w:jc w:val="center"/>
            </w:pPr>
          </w:p>
          <w:p w14:paraId="31520D4C" w14:textId="6F9CB4CA" w:rsidR="00380DFE" w:rsidRDefault="00675F07" w:rsidP="00380DFE">
            <w:pPr>
              <w:pStyle w:val="Header"/>
            </w:pPr>
            <w:r>
              <w:rPr>
                <w:noProof/>
              </w:rPr>
              <w:t xml:space="preserve">    </w:t>
            </w:r>
            <w:r w:rsidR="00380DFE">
              <w:rPr>
                <w:noProof/>
              </w:rPr>
              <w:drawing>
                <wp:inline distT="0" distB="0" distL="0" distR="0" wp14:anchorId="3AC77D7D" wp14:editId="1225E4C7">
                  <wp:extent cx="1527832" cy="397930"/>
                  <wp:effectExtent l="0" t="0" r="0" b="2540"/>
                  <wp:docPr id="22" name="Picture 22" descr="NSW Health ISLHD"/>
                  <wp:cNvGraphicFramePr/>
                  <a:graphic xmlns:a="http://schemas.openxmlformats.org/drawingml/2006/main">
                    <a:graphicData uri="http://schemas.openxmlformats.org/drawingml/2006/picture">
                      <pic:pic xmlns:pic="http://schemas.openxmlformats.org/drawingml/2006/picture">
                        <pic:nvPicPr>
                          <pic:cNvPr id="2" name="Picture 2" descr="NSW Health ISLHD"/>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23727" cy="422906"/>
                          </a:xfrm>
                          <a:prstGeom prst="rect">
                            <a:avLst/>
                          </a:prstGeom>
                          <a:noFill/>
                          <a:ln>
                            <a:noFill/>
                          </a:ln>
                        </pic:spPr>
                      </pic:pic>
                    </a:graphicData>
                  </a:graphic>
                </wp:inline>
              </w:drawing>
            </w:r>
          </w:p>
          <w:p w14:paraId="33D4ECDC" w14:textId="77777777" w:rsidR="00380DFE" w:rsidRDefault="00380DFE" w:rsidP="00380DFE">
            <w:pPr>
              <w:pStyle w:val="Header"/>
            </w:pPr>
          </w:p>
          <w:p w14:paraId="0A9E5B4B" w14:textId="77777777" w:rsidR="00380DFE" w:rsidRDefault="00380DFE" w:rsidP="00380DFE">
            <w:pPr>
              <w:pStyle w:val="Header"/>
            </w:pPr>
          </w:p>
        </w:tc>
      </w:tr>
    </w:tbl>
    <w:p w14:paraId="29E34BE5" w14:textId="77777777" w:rsidR="00C96083" w:rsidRDefault="00C96083" w:rsidP="00C96083">
      <w:pPr>
        <w:spacing w:after="200"/>
        <w:contextualSpacing/>
        <w:jc w:val="center"/>
        <w:rPr>
          <w:rFonts w:eastAsia="Calibri" w:cs="Arial"/>
          <w:spacing w:val="1"/>
          <w:sz w:val="28"/>
          <w:szCs w:val="22"/>
        </w:rPr>
      </w:pPr>
    </w:p>
    <w:p w14:paraId="0FE34C23" w14:textId="77777777" w:rsidR="00C96083" w:rsidRDefault="00C96083" w:rsidP="00C96083">
      <w:pPr>
        <w:spacing w:after="200"/>
        <w:contextualSpacing/>
        <w:jc w:val="center"/>
        <w:rPr>
          <w:rFonts w:eastAsia="Calibri" w:cs="Arial"/>
          <w:spacing w:val="1"/>
          <w:sz w:val="28"/>
          <w:szCs w:val="22"/>
        </w:rPr>
      </w:pPr>
    </w:p>
    <w:p w14:paraId="1DEC9A2E" w14:textId="77777777" w:rsidR="00C96083" w:rsidRDefault="00C96083" w:rsidP="00C96083">
      <w:pPr>
        <w:spacing w:after="200"/>
        <w:contextualSpacing/>
        <w:jc w:val="center"/>
        <w:rPr>
          <w:rFonts w:eastAsia="Calibri" w:cs="Arial"/>
          <w:spacing w:val="1"/>
          <w:sz w:val="28"/>
          <w:szCs w:val="22"/>
        </w:rPr>
      </w:pPr>
    </w:p>
    <w:p w14:paraId="18E3AAC8" w14:textId="77777777" w:rsidR="00C96083" w:rsidRDefault="00C96083" w:rsidP="00C96083">
      <w:pPr>
        <w:spacing w:after="200"/>
        <w:contextualSpacing/>
        <w:jc w:val="center"/>
        <w:rPr>
          <w:rFonts w:eastAsia="Calibri" w:cs="Arial"/>
          <w:spacing w:val="1"/>
          <w:sz w:val="28"/>
          <w:szCs w:val="22"/>
        </w:rPr>
      </w:pPr>
    </w:p>
    <w:p w14:paraId="711B8CDA" w14:textId="77777777" w:rsidR="00C96083" w:rsidRDefault="00C96083" w:rsidP="00C96083">
      <w:pPr>
        <w:spacing w:after="200"/>
        <w:contextualSpacing/>
        <w:jc w:val="center"/>
        <w:rPr>
          <w:rFonts w:eastAsia="Calibri" w:cs="Arial"/>
          <w:spacing w:val="1"/>
          <w:sz w:val="28"/>
          <w:szCs w:val="22"/>
        </w:rPr>
      </w:pPr>
    </w:p>
    <w:p w14:paraId="48F76B00" w14:textId="77777777" w:rsidR="00C96083" w:rsidRDefault="00C96083" w:rsidP="00C96083">
      <w:pPr>
        <w:spacing w:after="200"/>
        <w:contextualSpacing/>
        <w:jc w:val="center"/>
        <w:rPr>
          <w:rFonts w:eastAsia="Calibri" w:cs="Arial"/>
          <w:spacing w:val="1"/>
          <w:sz w:val="28"/>
          <w:szCs w:val="22"/>
        </w:rPr>
      </w:pPr>
    </w:p>
    <w:p w14:paraId="56D0B6BD" w14:textId="77777777" w:rsidR="00C96083" w:rsidRDefault="00C96083" w:rsidP="00C96083">
      <w:pPr>
        <w:spacing w:after="200"/>
        <w:contextualSpacing/>
        <w:jc w:val="center"/>
        <w:rPr>
          <w:rFonts w:eastAsia="Calibri" w:cs="Arial"/>
          <w:spacing w:val="1"/>
          <w:sz w:val="28"/>
          <w:szCs w:val="22"/>
        </w:rPr>
      </w:pPr>
    </w:p>
    <w:p w14:paraId="467C4EAE" w14:textId="77777777" w:rsidR="00C96083" w:rsidRDefault="00C96083" w:rsidP="00C96083">
      <w:pPr>
        <w:spacing w:after="200"/>
        <w:contextualSpacing/>
        <w:jc w:val="center"/>
        <w:rPr>
          <w:rFonts w:eastAsia="Calibri" w:cs="Arial"/>
          <w:spacing w:val="1"/>
          <w:sz w:val="28"/>
          <w:szCs w:val="22"/>
        </w:rPr>
      </w:pPr>
      <w:r w:rsidRPr="00C96083">
        <w:rPr>
          <w:rFonts w:eastAsia="Calibri" w:cs="Arial"/>
          <w:spacing w:val="1"/>
          <w:sz w:val="28"/>
          <w:szCs w:val="22"/>
        </w:rPr>
        <w:t>Evaluating the acceptability, feasibility and efficacy of a shared model of cancer follow-up care utilising digital health tools and the transfer of clinical information between general practitioners and radiation oncologists, for patients with breast, prostate or colorectal cancer.</w:t>
      </w:r>
    </w:p>
    <w:p w14:paraId="571A195D" w14:textId="77777777" w:rsidR="00F413D5" w:rsidRPr="00C46E12" w:rsidRDefault="00F413D5" w:rsidP="00C46E12">
      <w:pPr>
        <w:jc w:val="both"/>
        <w:outlineLvl w:val="0"/>
        <w:rPr>
          <w:rFonts w:cs="Arial"/>
          <w:b/>
          <w:sz w:val="32"/>
          <w:szCs w:val="22"/>
        </w:rPr>
      </w:pPr>
    </w:p>
    <w:p w14:paraId="1F4BEE49" w14:textId="77777777" w:rsidR="00F413D5" w:rsidRPr="00C46E12" w:rsidRDefault="00F413D5" w:rsidP="00536834">
      <w:pPr>
        <w:jc w:val="center"/>
        <w:outlineLvl w:val="0"/>
        <w:rPr>
          <w:rFonts w:cs="Arial"/>
          <w:b/>
          <w:sz w:val="32"/>
          <w:szCs w:val="22"/>
        </w:rPr>
      </w:pPr>
    </w:p>
    <w:p w14:paraId="3F0136C5" w14:textId="77777777" w:rsidR="00CE4DBB" w:rsidRDefault="00F413D5" w:rsidP="00CE4DBB">
      <w:pPr>
        <w:jc w:val="center"/>
        <w:rPr>
          <w:rFonts w:cs="Arial"/>
          <w:b/>
          <w:sz w:val="36"/>
        </w:rPr>
      </w:pPr>
      <w:bookmarkStart w:id="10" w:name="_Toc5365087"/>
      <w:bookmarkStart w:id="11" w:name="_Toc5734770"/>
      <w:r w:rsidRPr="00C46E12">
        <w:rPr>
          <w:rFonts w:cs="Arial"/>
          <w:b/>
          <w:sz w:val="36"/>
        </w:rPr>
        <w:t>RESEARCH PROTOCOL</w:t>
      </w:r>
      <w:bookmarkEnd w:id="10"/>
      <w:bookmarkEnd w:id="11"/>
      <w:r w:rsidR="00CE4DBB">
        <w:rPr>
          <w:rFonts w:cs="Arial"/>
          <w:b/>
          <w:sz w:val="36"/>
        </w:rPr>
        <w:t xml:space="preserve"> </w:t>
      </w:r>
    </w:p>
    <w:p w14:paraId="2C9EEBA6" w14:textId="77777777" w:rsidR="00DE5E10" w:rsidRDefault="00DE5E10" w:rsidP="00CE4DBB">
      <w:pPr>
        <w:jc w:val="center"/>
        <w:rPr>
          <w:rFonts w:cs="Arial"/>
          <w:b/>
          <w:sz w:val="36"/>
        </w:rPr>
      </w:pPr>
    </w:p>
    <w:p w14:paraId="67C30F1A" w14:textId="77777777" w:rsidR="001D1813" w:rsidRPr="00C46E12" w:rsidRDefault="00CE4DBB" w:rsidP="00CE4DBB">
      <w:pPr>
        <w:jc w:val="center"/>
        <w:rPr>
          <w:rFonts w:cs="Arial"/>
          <w:b/>
          <w:sz w:val="36"/>
        </w:rPr>
      </w:pPr>
      <w:r>
        <w:rPr>
          <w:rFonts w:cs="Arial"/>
          <w:b/>
          <w:sz w:val="36"/>
        </w:rPr>
        <w:t>2020</w:t>
      </w:r>
    </w:p>
    <w:p w14:paraId="41274371" w14:textId="77777777" w:rsidR="00F413D5" w:rsidRPr="00C46E12" w:rsidRDefault="00F413D5" w:rsidP="00536834">
      <w:pPr>
        <w:jc w:val="center"/>
        <w:rPr>
          <w:rFonts w:cs="Arial"/>
          <w:b/>
          <w:sz w:val="36"/>
        </w:rPr>
      </w:pPr>
    </w:p>
    <w:p w14:paraId="1A532E94" w14:textId="77777777" w:rsidR="00F413D5" w:rsidRPr="00C46E12" w:rsidRDefault="00F413D5" w:rsidP="00536834">
      <w:pPr>
        <w:jc w:val="center"/>
        <w:outlineLvl w:val="0"/>
        <w:rPr>
          <w:rFonts w:cs="Arial"/>
          <w:b/>
          <w:sz w:val="32"/>
          <w:szCs w:val="22"/>
        </w:rPr>
      </w:pPr>
    </w:p>
    <w:p w14:paraId="4A1062CC" w14:textId="653A9A46" w:rsidR="000D5084" w:rsidRPr="00C46E12" w:rsidRDefault="000D5084" w:rsidP="00536834">
      <w:pPr>
        <w:spacing w:after="200"/>
        <w:contextualSpacing/>
        <w:jc w:val="center"/>
        <w:rPr>
          <w:rFonts w:eastAsia="Calibri" w:cs="Arial"/>
          <w:spacing w:val="1"/>
          <w:sz w:val="28"/>
          <w:szCs w:val="22"/>
        </w:rPr>
      </w:pPr>
    </w:p>
    <w:p w14:paraId="71AAF829" w14:textId="77777777" w:rsidR="00F413D5" w:rsidRPr="00C46E12" w:rsidRDefault="00F413D5" w:rsidP="00536834">
      <w:pPr>
        <w:spacing w:after="200"/>
        <w:contextualSpacing/>
        <w:jc w:val="center"/>
        <w:rPr>
          <w:rFonts w:eastAsia="Calibri" w:cs="Arial"/>
          <w:spacing w:val="1"/>
          <w:sz w:val="28"/>
          <w:szCs w:val="22"/>
        </w:rPr>
      </w:pPr>
    </w:p>
    <w:p w14:paraId="46FF24BF" w14:textId="77777777" w:rsidR="00F413D5" w:rsidRPr="00C46E12" w:rsidRDefault="00F413D5" w:rsidP="00CE4DBB">
      <w:pPr>
        <w:spacing w:after="200"/>
        <w:contextualSpacing/>
        <w:rPr>
          <w:rFonts w:eastAsia="Calibri" w:cs="Arial"/>
          <w:spacing w:val="1"/>
          <w:sz w:val="28"/>
          <w:szCs w:val="22"/>
        </w:rPr>
      </w:pPr>
    </w:p>
    <w:p w14:paraId="63EDD17B" w14:textId="69D0A0AB" w:rsidR="00675F07" w:rsidRDefault="00675F07" w:rsidP="00C46E12">
      <w:pPr>
        <w:spacing w:after="200"/>
        <w:contextualSpacing/>
        <w:jc w:val="both"/>
        <w:rPr>
          <w:rFonts w:eastAsia="Calibri" w:cs="Arial"/>
          <w:spacing w:val="1"/>
          <w:sz w:val="28"/>
          <w:szCs w:val="22"/>
        </w:rPr>
      </w:pPr>
    </w:p>
    <w:p w14:paraId="70E5FF3F" w14:textId="77777777" w:rsidR="00675F07" w:rsidRPr="00675F07" w:rsidRDefault="00675F07" w:rsidP="00675F07">
      <w:pPr>
        <w:rPr>
          <w:rFonts w:eastAsia="Calibri" w:cs="Arial"/>
          <w:sz w:val="28"/>
          <w:szCs w:val="22"/>
        </w:rPr>
      </w:pPr>
    </w:p>
    <w:p w14:paraId="77462596" w14:textId="77777777" w:rsidR="00675F07" w:rsidRPr="00675F07" w:rsidRDefault="00675F07" w:rsidP="00675F07">
      <w:pPr>
        <w:rPr>
          <w:rFonts w:eastAsia="Calibri" w:cs="Arial"/>
          <w:sz w:val="28"/>
          <w:szCs w:val="22"/>
        </w:rPr>
      </w:pPr>
    </w:p>
    <w:p w14:paraId="439993DC" w14:textId="77777777" w:rsidR="00675F07" w:rsidRPr="00675F07" w:rsidRDefault="00675F07" w:rsidP="00675F07">
      <w:pPr>
        <w:rPr>
          <w:rFonts w:eastAsia="Calibri" w:cs="Arial"/>
          <w:sz w:val="28"/>
          <w:szCs w:val="22"/>
        </w:rPr>
      </w:pPr>
    </w:p>
    <w:p w14:paraId="699186C7" w14:textId="77777777" w:rsidR="00675F07" w:rsidRPr="00675F07" w:rsidRDefault="00675F07" w:rsidP="00675F07">
      <w:pPr>
        <w:rPr>
          <w:rFonts w:eastAsia="Calibri" w:cs="Arial"/>
          <w:sz w:val="28"/>
          <w:szCs w:val="22"/>
        </w:rPr>
      </w:pPr>
    </w:p>
    <w:p w14:paraId="1F5E3897" w14:textId="77777777" w:rsidR="00675F07" w:rsidRPr="00675F07" w:rsidRDefault="00675F07" w:rsidP="00675F07">
      <w:pPr>
        <w:rPr>
          <w:rFonts w:eastAsia="Calibri" w:cs="Arial"/>
          <w:sz w:val="28"/>
          <w:szCs w:val="22"/>
        </w:rPr>
      </w:pPr>
    </w:p>
    <w:p w14:paraId="30E965D3" w14:textId="77777777" w:rsidR="00675F07" w:rsidRPr="00675F07" w:rsidRDefault="00675F07" w:rsidP="00675F07">
      <w:pPr>
        <w:rPr>
          <w:rFonts w:eastAsia="Calibri" w:cs="Arial"/>
          <w:sz w:val="28"/>
          <w:szCs w:val="22"/>
        </w:rPr>
      </w:pPr>
    </w:p>
    <w:p w14:paraId="22F1BA97" w14:textId="77777777" w:rsidR="00675F07" w:rsidRPr="00675F07" w:rsidRDefault="00675F07" w:rsidP="00675F07">
      <w:pPr>
        <w:rPr>
          <w:rFonts w:eastAsia="Calibri" w:cs="Arial"/>
          <w:sz w:val="28"/>
          <w:szCs w:val="22"/>
        </w:rPr>
      </w:pPr>
    </w:p>
    <w:p w14:paraId="6383C587" w14:textId="77777777" w:rsidR="00675F07" w:rsidRPr="00675F07" w:rsidRDefault="00675F07" w:rsidP="00675F07">
      <w:pPr>
        <w:rPr>
          <w:rFonts w:eastAsia="Calibri" w:cs="Arial"/>
          <w:sz w:val="28"/>
          <w:szCs w:val="22"/>
        </w:rPr>
      </w:pPr>
    </w:p>
    <w:p w14:paraId="4A0DE75A" w14:textId="77777777" w:rsidR="00675F07" w:rsidRPr="00675F07" w:rsidRDefault="00675F07" w:rsidP="00675F07">
      <w:pPr>
        <w:rPr>
          <w:rFonts w:eastAsia="Calibri" w:cs="Arial"/>
          <w:sz w:val="28"/>
          <w:szCs w:val="22"/>
        </w:rPr>
      </w:pPr>
    </w:p>
    <w:p w14:paraId="1F9B230B" w14:textId="77777777" w:rsidR="00675F07" w:rsidRPr="00675F07" w:rsidRDefault="00675F07" w:rsidP="00675F07">
      <w:pPr>
        <w:rPr>
          <w:rFonts w:eastAsia="Calibri" w:cs="Arial"/>
          <w:sz w:val="28"/>
          <w:szCs w:val="22"/>
        </w:rPr>
      </w:pPr>
    </w:p>
    <w:p w14:paraId="0C3889B2" w14:textId="77777777" w:rsidR="00675F07" w:rsidRPr="00675F07" w:rsidRDefault="00675F07" w:rsidP="00675F07">
      <w:pPr>
        <w:rPr>
          <w:rFonts w:eastAsia="Calibri" w:cs="Arial"/>
          <w:sz w:val="28"/>
          <w:szCs w:val="22"/>
        </w:rPr>
      </w:pPr>
    </w:p>
    <w:p w14:paraId="5C5F70CD" w14:textId="77777777" w:rsidR="00675F07" w:rsidRPr="00675F07" w:rsidRDefault="00675F07" w:rsidP="00675F07">
      <w:pPr>
        <w:rPr>
          <w:rFonts w:eastAsia="Calibri" w:cs="Arial"/>
          <w:sz w:val="28"/>
          <w:szCs w:val="22"/>
        </w:rPr>
      </w:pPr>
    </w:p>
    <w:p w14:paraId="0123271D" w14:textId="77777777" w:rsidR="00675F07" w:rsidRPr="00675F07" w:rsidRDefault="00675F07" w:rsidP="00675F07">
      <w:pPr>
        <w:rPr>
          <w:rFonts w:eastAsia="Calibri" w:cs="Arial"/>
          <w:sz w:val="28"/>
          <w:szCs w:val="22"/>
        </w:rPr>
      </w:pPr>
    </w:p>
    <w:p w14:paraId="69C17BE1" w14:textId="77777777" w:rsidR="00675F07" w:rsidRPr="00675F07" w:rsidRDefault="00675F07" w:rsidP="00675F07">
      <w:pPr>
        <w:rPr>
          <w:rFonts w:eastAsia="Calibri" w:cs="Arial"/>
          <w:sz w:val="28"/>
          <w:szCs w:val="22"/>
        </w:rPr>
      </w:pPr>
    </w:p>
    <w:p w14:paraId="358A35AC" w14:textId="77777777" w:rsidR="00BE38B8" w:rsidRPr="00C46E12" w:rsidRDefault="00BE38B8" w:rsidP="00C46E12">
      <w:pPr>
        <w:jc w:val="both"/>
        <w:rPr>
          <w:rFonts w:cs="Arial"/>
        </w:rPr>
      </w:pPr>
    </w:p>
    <w:p w14:paraId="72BB5984" w14:textId="77777777" w:rsidR="00C96083" w:rsidRDefault="00800AEF">
      <w:pPr>
        <w:pStyle w:val="TOC1"/>
        <w:tabs>
          <w:tab w:val="right" w:leader="dot" w:pos="8296"/>
        </w:tabs>
        <w:rPr>
          <w:rFonts w:asciiTheme="minorHAnsi" w:eastAsiaTheme="minorEastAsia" w:hAnsiTheme="minorHAnsi" w:cstheme="minorBidi"/>
          <w:b w:val="0"/>
          <w:bCs w:val="0"/>
          <w:caps w:val="0"/>
          <w:noProof/>
          <w:sz w:val="22"/>
          <w:szCs w:val="22"/>
        </w:rPr>
      </w:pPr>
      <w:r w:rsidRPr="00C46E12">
        <w:rPr>
          <w:rFonts w:ascii="Arial" w:hAnsi="Arial" w:cs="Arial"/>
          <w:b w:val="0"/>
          <w:bCs w:val="0"/>
          <w:caps w:val="0"/>
        </w:rPr>
        <w:fldChar w:fldCharType="begin"/>
      </w:r>
      <w:r w:rsidRPr="00C46E12">
        <w:rPr>
          <w:rFonts w:ascii="Arial" w:hAnsi="Arial" w:cs="Arial"/>
          <w:b w:val="0"/>
          <w:bCs w:val="0"/>
          <w:caps w:val="0"/>
        </w:rPr>
        <w:instrText xml:space="preserve"> TOC \o "1-3" \h \z \u </w:instrText>
      </w:r>
      <w:r w:rsidRPr="00C46E12">
        <w:rPr>
          <w:rFonts w:ascii="Arial" w:hAnsi="Arial" w:cs="Arial"/>
          <w:b w:val="0"/>
          <w:bCs w:val="0"/>
          <w:caps w:val="0"/>
        </w:rPr>
        <w:fldChar w:fldCharType="separate"/>
      </w:r>
      <w:hyperlink w:anchor="_Toc51588800" w:history="1">
        <w:r w:rsidR="00C96083" w:rsidRPr="00572029">
          <w:rPr>
            <w:rStyle w:val="Hyperlink"/>
            <w:rFonts w:cs="Arial"/>
            <w:noProof/>
          </w:rPr>
          <w:t>Protocol synopsis</w:t>
        </w:r>
        <w:r w:rsidR="00C96083">
          <w:rPr>
            <w:noProof/>
            <w:webHidden/>
          </w:rPr>
          <w:tab/>
        </w:r>
        <w:r w:rsidR="00C96083">
          <w:rPr>
            <w:noProof/>
            <w:webHidden/>
          </w:rPr>
          <w:fldChar w:fldCharType="begin"/>
        </w:r>
        <w:r w:rsidR="00C96083">
          <w:rPr>
            <w:noProof/>
            <w:webHidden/>
          </w:rPr>
          <w:instrText xml:space="preserve"> PAGEREF _Toc51588800 \h </w:instrText>
        </w:r>
        <w:r w:rsidR="00C96083">
          <w:rPr>
            <w:noProof/>
            <w:webHidden/>
          </w:rPr>
        </w:r>
        <w:r w:rsidR="00C96083">
          <w:rPr>
            <w:noProof/>
            <w:webHidden/>
          </w:rPr>
          <w:fldChar w:fldCharType="separate"/>
        </w:r>
        <w:r w:rsidR="00C96083">
          <w:rPr>
            <w:noProof/>
            <w:webHidden/>
          </w:rPr>
          <w:t>3</w:t>
        </w:r>
        <w:r w:rsidR="00C96083">
          <w:rPr>
            <w:noProof/>
            <w:webHidden/>
          </w:rPr>
          <w:fldChar w:fldCharType="end"/>
        </w:r>
      </w:hyperlink>
    </w:p>
    <w:p w14:paraId="186622A1" w14:textId="77777777" w:rsidR="00C96083" w:rsidRDefault="00C96083">
      <w:pPr>
        <w:pStyle w:val="TOC1"/>
        <w:tabs>
          <w:tab w:val="right" w:leader="dot" w:pos="8296"/>
        </w:tabs>
        <w:rPr>
          <w:rFonts w:asciiTheme="minorHAnsi" w:eastAsiaTheme="minorEastAsia" w:hAnsiTheme="minorHAnsi" w:cstheme="minorBidi"/>
          <w:b w:val="0"/>
          <w:bCs w:val="0"/>
          <w:caps w:val="0"/>
          <w:noProof/>
          <w:sz w:val="22"/>
          <w:szCs w:val="22"/>
        </w:rPr>
      </w:pPr>
      <w:hyperlink w:anchor="_Toc51588801" w:history="1">
        <w:r w:rsidRPr="00572029">
          <w:rPr>
            <w:rStyle w:val="Hyperlink"/>
            <w:rFonts w:cs="Arial"/>
            <w:noProof/>
          </w:rPr>
          <w:t>Definitions</w:t>
        </w:r>
        <w:r>
          <w:rPr>
            <w:noProof/>
            <w:webHidden/>
          </w:rPr>
          <w:tab/>
        </w:r>
        <w:r>
          <w:rPr>
            <w:noProof/>
            <w:webHidden/>
          </w:rPr>
          <w:fldChar w:fldCharType="begin"/>
        </w:r>
        <w:r>
          <w:rPr>
            <w:noProof/>
            <w:webHidden/>
          </w:rPr>
          <w:instrText xml:space="preserve"> PAGEREF _Toc51588801 \h </w:instrText>
        </w:r>
        <w:r>
          <w:rPr>
            <w:noProof/>
            <w:webHidden/>
          </w:rPr>
        </w:r>
        <w:r>
          <w:rPr>
            <w:noProof/>
            <w:webHidden/>
          </w:rPr>
          <w:fldChar w:fldCharType="separate"/>
        </w:r>
        <w:r>
          <w:rPr>
            <w:noProof/>
            <w:webHidden/>
          </w:rPr>
          <w:t>3</w:t>
        </w:r>
        <w:r>
          <w:rPr>
            <w:noProof/>
            <w:webHidden/>
          </w:rPr>
          <w:fldChar w:fldCharType="end"/>
        </w:r>
      </w:hyperlink>
    </w:p>
    <w:p w14:paraId="214B2FC4" w14:textId="77777777" w:rsidR="00C96083" w:rsidRDefault="00C96083">
      <w:pPr>
        <w:pStyle w:val="TOC1"/>
        <w:tabs>
          <w:tab w:val="right" w:leader="dot" w:pos="8296"/>
        </w:tabs>
        <w:rPr>
          <w:rFonts w:asciiTheme="minorHAnsi" w:eastAsiaTheme="minorEastAsia" w:hAnsiTheme="minorHAnsi" w:cstheme="minorBidi"/>
          <w:b w:val="0"/>
          <w:bCs w:val="0"/>
          <w:caps w:val="0"/>
          <w:noProof/>
          <w:sz w:val="22"/>
          <w:szCs w:val="22"/>
        </w:rPr>
      </w:pPr>
      <w:hyperlink w:anchor="_Toc51588802" w:history="1">
        <w:r w:rsidRPr="00572029">
          <w:rPr>
            <w:rStyle w:val="Hyperlink"/>
            <w:rFonts w:cs="Arial"/>
            <w:noProof/>
          </w:rPr>
          <w:t>1. Investigators</w:t>
        </w:r>
        <w:r>
          <w:rPr>
            <w:noProof/>
            <w:webHidden/>
          </w:rPr>
          <w:tab/>
        </w:r>
        <w:r>
          <w:rPr>
            <w:noProof/>
            <w:webHidden/>
          </w:rPr>
          <w:fldChar w:fldCharType="begin"/>
        </w:r>
        <w:r>
          <w:rPr>
            <w:noProof/>
            <w:webHidden/>
          </w:rPr>
          <w:instrText xml:space="preserve"> PAGEREF _Toc51588802 \h </w:instrText>
        </w:r>
        <w:r>
          <w:rPr>
            <w:noProof/>
            <w:webHidden/>
          </w:rPr>
        </w:r>
        <w:r>
          <w:rPr>
            <w:noProof/>
            <w:webHidden/>
          </w:rPr>
          <w:fldChar w:fldCharType="separate"/>
        </w:r>
        <w:r>
          <w:rPr>
            <w:noProof/>
            <w:webHidden/>
          </w:rPr>
          <w:t>4</w:t>
        </w:r>
        <w:r>
          <w:rPr>
            <w:noProof/>
            <w:webHidden/>
          </w:rPr>
          <w:fldChar w:fldCharType="end"/>
        </w:r>
      </w:hyperlink>
    </w:p>
    <w:p w14:paraId="5C742B4C" w14:textId="77777777" w:rsidR="00C96083" w:rsidRDefault="00C96083">
      <w:pPr>
        <w:pStyle w:val="TOC1"/>
        <w:tabs>
          <w:tab w:val="right" w:leader="dot" w:pos="8296"/>
        </w:tabs>
        <w:rPr>
          <w:rFonts w:asciiTheme="minorHAnsi" w:eastAsiaTheme="minorEastAsia" w:hAnsiTheme="minorHAnsi" w:cstheme="minorBidi"/>
          <w:b w:val="0"/>
          <w:bCs w:val="0"/>
          <w:caps w:val="0"/>
          <w:noProof/>
          <w:sz w:val="22"/>
          <w:szCs w:val="22"/>
        </w:rPr>
      </w:pPr>
      <w:hyperlink w:anchor="_Toc51588803" w:history="1">
        <w:r w:rsidRPr="00572029">
          <w:rPr>
            <w:rStyle w:val="Hyperlink"/>
            <w:rFonts w:cs="Arial"/>
            <w:noProof/>
          </w:rPr>
          <w:t>2.  Rationale for the research</w:t>
        </w:r>
        <w:r>
          <w:rPr>
            <w:noProof/>
            <w:webHidden/>
          </w:rPr>
          <w:tab/>
        </w:r>
        <w:r>
          <w:rPr>
            <w:noProof/>
            <w:webHidden/>
          </w:rPr>
          <w:fldChar w:fldCharType="begin"/>
        </w:r>
        <w:r>
          <w:rPr>
            <w:noProof/>
            <w:webHidden/>
          </w:rPr>
          <w:instrText xml:space="preserve"> PAGEREF _Toc51588803 \h </w:instrText>
        </w:r>
        <w:r>
          <w:rPr>
            <w:noProof/>
            <w:webHidden/>
          </w:rPr>
        </w:r>
        <w:r>
          <w:rPr>
            <w:noProof/>
            <w:webHidden/>
          </w:rPr>
          <w:fldChar w:fldCharType="separate"/>
        </w:r>
        <w:r>
          <w:rPr>
            <w:noProof/>
            <w:webHidden/>
          </w:rPr>
          <w:t>6</w:t>
        </w:r>
        <w:r>
          <w:rPr>
            <w:noProof/>
            <w:webHidden/>
          </w:rPr>
          <w:fldChar w:fldCharType="end"/>
        </w:r>
      </w:hyperlink>
    </w:p>
    <w:p w14:paraId="6FADEC2E" w14:textId="77777777" w:rsidR="00C96083" w:rsidRDefault="00C96083">
      <w:pPr>
        <w:pStyle w:val="TOC2"/>
        <w:tabs>
          <w:tab w:val="right" w:leader="dot" w:pos="8296"/>
        </w:tabs>
        <w:rPr>
          <w:rFonts w:asciiTheme="minorHAnsi" w:eastAsiaTheme="minorEastAsia" w:hAnsiTheme="minorHAnsi" w:cstheme="minorBidi"/>
          <w:smallCaps w:val="0"/>
          <w:noProof/>
          <w:sz w:val="22"/>
          <w:szCs w:val="22"/>
        </w:rPr>
      </w:pPr>
      <w:hyperlink w:anchor="_Toc51588804" w:history="1">
        <w:r w:rsidRPr="00572029">
          <w:rPr>
            <w:rStyle w:val="Hyperlink"/>
            <w:rFonts w:eastAsia="Calibri"/>
            <w:noProof/>
          </w:rPr>
          <w:t>2.1 Significance of the research</w:t>
        </w:r>
        <w:r>
          <w:rPr>
            <w:noProof/>
            <w:webHidden/>
          </w:rPr>
          <w:tab/>
        </w:r>
        <w:r>
          <w:rPr>
            <w:noProof/>
            <w:webHidden/>
          </w:rPr>
          <w:fldChar w:fldCharType="begin"/>
        </w:r>
        <w:r>
          <w:rPr>
            <w:noProof/>
            <w:webHidden/>
          </w:rPr>
          <w:instrText xml:space="preserve"> PAGEREF _Toc51588804 \h </w:instrText>
        </w:r>
        <w:r>
          <w:rPr>
            <w:noProof/>
            <w:webHidden/>
          </w:rPr>
        </w:r>
        <w:r>
          <w:rPr>
            <w:noProof/>
            <w:webHidden/>
          </w:rPr>
          <w:fldChar w:fldCharType="separate"/>
        </w:r>
        <w:r>
          <w:rPr>
            <w:noProof/>
            <w:webHidden/>
          </w:rPr>
          <w:t>6</w:t>
        </w:r>
        <w:r>
          <w:rPr>
            <w:noProof/>
            <w:webHidden/>
          </w:rPr>
          <w:fldChar w:fldCharType="end"/>
        </w:r>
      </w:hyperlink>
    </w:p>
    <w:p w14:paraId="7E4A9E4A" w14:textId="77777777" w:rsidR="00C96083" w:rsidRDefault="00C96083">
      <w:pPr>
        <w:pStyle w:val="TOC1"/>
        <w:tabs>
          <w:tab w:val="right" w:leader="dot" w:pos="8296"/>
        </w:tabs>
        <w:rPr>
          <w:rFonts w:asciiTheme="minorHAnsi" w:eastAsiaTheme="minorEastAsia" w:hAnsiTheme="minorHAnsi" w:cstheme="minorBidi"/>
          <w:b w:val="0"/>
          <w:bCs w:val="0"/>
          <w:caps w:val="0"/>
          <w:noProof/>
          <w:sz w:val="22"/>
          <w:szCs w:val="22"/>
        </w:rPr>
      </w:pPr>
      <w:hyperlink w:anchor="_Toc51588805" w:history="1">
        <w:r w:rsidRPr="00572029">
          <w:rPr>
            <w:rStyle w:val="Hyperlink"/>
            <w:rFonts w:cs="Arial"/>
            <w:noProof/>
          </w:rPr>
          <w:t>3.  Aim and Objectives</w:t>
        </w:r>
        <w:r>
          <w:rPr>
            <w:noProof/>
            <w:webHidden/>
          </w:rPr>
          <w:tab/>
        </w:r>
        <w:r>
          <w:rPr>
            <w:noProof/>
            <w:webHidden/>
          </w:rPr>
          <w:fldChar w:fldCharType="begin"/>
        </w:r>
        <w:r>
          <w:rPr>
            <w:noProof/>
            <w:webHidden/>
          </w:rPr>
          <w:instrText xml:space="preserve"> PAGEREF _Toc51588805 \h </w:instrText>
        </w:r>
        <w:r>
          <w:rPr>
            <w:noProof/>
            <w:webHidden/>
          </w:rPr>
        </w:r>
        <w:r>
          <w:rPr>
            <w:noProof/>
            <w:webHidden/>
          </w:rPr>
          <w:fldChar w:fldCharType="separate"/>
        </w:r>
        <w:r>
          <w:rPr>
            <w:noProof/>
            <w:webHidden/>
          </w:rPr>
          <w:t>7</w:t>
        </w:r>
        <w:r>
          <w:rPr>
            <w:noProof/>
            <w:webHidden/>
          </w:rPr>
          <w:fldChar w:fldCharType="end"/>
        </w:r>
      </w:hyperlink>
    </w:p>
    <w:p w14:paraId="0FA76736" w14:textId="77777777" w:rsidR="00C96083" w:rsidRDefault="00C96083">
      <w:pPr>
        <w:pStyle w:val="TOC1"/>
        <w:tabs>
          <w:tab w:val="right" w:leader="dot" w:pos="8296"/>
        </w:tabs>
        <w:rPr>
          <w:rFonts w:asciiTheme="minorHAnsi" w:eastAsiaTheme="minorEastAsia" w:hAnsiTheme="minorHAnsi" w:cstheme="minorBidi"/>
          <w:b w:val="0"/>
          <w:bCs w:val="0"/>
          <w:caps w:val="0"/>
          <w:noProof/>
          <w:sz w:val="22"/>
          <w:szCs w:val="22"/>
        </w:rPr>
      </w:pPr>
      <w:hyperlink w:anchor="_Toc51588806" w:history="1">
        <w:r w:rsidRPr="00572029">
          <w:rPr>
            <w:rStyle w:val="Hyperlink"/>
            <w:rFonts w:cs="Arial"/>
            <w:noProof/>
          </w:rPr>
          <w:t>4.  Study sites</w:t>
        </w:r>
        <w:r>
          <w:rPr>
            <w:noProof/>
            <w:webHidden/>
          </w:rPr>
          <w:tab/>
        </w:r>
        <w:r>
          <w:rPr>
            <w:noProof/>
            <w:webHidden/>
          </w:rPr>
          <w:fldChar w:fldCharType="begin"/>
        </w:r>
        <w:r>
          <w:rPr>
            <w:noProof/>
            <w:webHidden/>
          </w:rPr>
          <w:instrText xml:space="preserve"> PAGEREF _Toc51588806 \h </w:instrText>
        </w:r>
        <w:r>
          <w:rPr>
            <w:noProof/>
            <w:webHidden/>
          </w:rPr>
        </w:r>
        <w:r>
          <w:rPr>
            <w:noProof/>
            <w:webHidden/>
          </w:rPr>
          <w:fldChar w:fldCharType="separate"/>
        </w:r>
        <w:r>
          <w:rPr>
            <w:noProof/>
            <w:webHidden/>
          </w:rPr>
          <w:t>7</w:t>
        </w:r>
        <w:r>
          <w:rPr>
            <w:noProof/>
            <w:webHidden/>
          </w:rPr>
          <w:fldChar w:fldCharType="end"/>
        </w:r>
      </w:hyperlink>
    </w:p>
    <w:p w14:paraId="242F2C81" w14:textId="77777777" w:rsidR="00C96083" w:rsidRDefault="00C96083">
      <w:pPr>
        <w:pStyle w:val="TOC1"/>
        <w:tabs>
          <w:tab w:val="right" w:leader="dot" w:pos="8296"/>
        </w:tabs>
        <w:rPr>
          <w:rFonts w:asciiTheme="minorHAnsi" w:eastAsiaTheme="minorEastAsia" w:hAnsiTheme="minorHAnsi" w:cstheme="minorBidi"/>
          <w:b w:val="0"/>
          <w:bCs w:val="0"/>
          <w:caps w:val="0"/>
          <w:noProof/>
          <w:sz w:val="22"/>
          <w:szCs w:val="22"/>
        </w:rPr>
      </w:pPr>
      <w:hyperlink w:anchor="_Toc51588807" w:history="1">
        <w:r w:rsidRPr="00572029">
          <w:rPr>
            <w:rStyle w:val="Hyperlink"/>
            <w:rFonts w:cs="Arial"/>
            <w:noProof/>
          </w:rPr>
          <w:t>5.  Study design</w:t>
        </w:r>
        <w:r>
          <w:rPr>
            <w:noProof/>
            <w:webHidden/>
          </w:rPr>
          <w:tab/>
        </w:r>
        <w:r>
          <w:rPr>
            <w:noProof/>
            <w:webHidden/>
          </w:rPr>
          <w:fldChar w:fldCharType="begin"/>
        </w:r>
        <w:r>
          <w:rPr>
            <w:noProof/>
            <w:webHidden/>
          </w:rPr>
          <w:instrText xml:space="preserve"> PAGEREF _Toc51588807 \h </w:instrText>
        </w:r>
        <w:r>
          <w:rPr>
            <w:noProof/>
            <w:webHidden/>
          </w:rPr>
        </w:r>
        <w:r>
          <w:rPr>
            <w:noProof/>
            <w:webHidden/>
          </w:rPr>
          <w:fldChar w:fldCharType="separate"/>
        </w:r>
        <w:r>
          <w:rPr>
            <w:noProof/>
            <w:webHidden/>
          </w:rPr>
          <w:t>7</w:t>
        </w:r>
        <w:r>
          <w:rPr>
            <w:noProof/>
            <w:webHidden/>
          </w:rPr>
          <w:fldChar w:fldCharType="end"/>
        </w:r>
      </w:hyperlink>
    </w:p>
    <w:p w14:paraId="40CB18F2" w14:textId="77777777" w:rsidR="00C96083" w:rsidRDefault="00C96083">
      <w:pPr>
        <w:pStyle w:val="TOC2"/>
        <w:tabs>
          <w:tab w:val="right" w:leader="dot" w:pos="8296"/>
        </w:tabs>
        <w:rPr>
          <w:rFonts w:asciiTheme="minorHAnsi" w:eastAsiaTheme="minorEastAsia" w:hAnsiTheme="minorHAnsi" w:cstheme="minorBidi"/>
          <w:smallCaps w:val="0"/>
          <w:noProof/>
          <w:sz w:val="22"/>
          <w:szCs w:val="22"/>
        </w:rPr>
      </w:pPr>
      <w:hyperlink w:anchor="_Toc51588808" w:history="1">
        <w:r w:rsidRPr="00572029">
          <w:rPr>
            <w:rStyle w:val="Hyperlink"/>
            <w:noProof/>
          </w:rPr>
          <w:t>5.1 Recruitment and selection of participants</w:t>
        </w:r>
        <w:r>
          <w:rPr>
            <w:noProof/>
            <w:webHidden/>
          </w:rPr>
          <w:tab/>
        </w:r>
        <w:r>
          <w:rPr>
            <w:noProof/>
            <w:webHidden/>
          </w:rPr>
          <w:fldChar w:fldCharType="begin"/>
        </w:r>
        <w:r>
          <w:rPr>
            <w:noProof/>
            <w:webHidden/>
          </w:rPr>
          <w:instrText xml:space="preserve"> PAGEREF _Toc51588808 \h </w:instrText>
        </w:r>
        <w:r>
          <w:rPr>
            <w:noProof/>
            <w:webHidden/>
          </w:rPr>
        </w:r>
        <w:r>
          <w:rPr>
            <w:noProof/>
            <w:webHidden/>
          </w:rPr>
          <w:fldChar w:fldCharType="separate"/>
        </w:r>
        <w:r>
          <w:rPr>
            <w:noProof/>
            <w:webHidden/>
          </w:rPr>
          <w:t>7</w:t>
        </w:r>
        <w:r>
          <w:rPr>
            <w:noProof/>
            <w:webHidden/>
          </w:rPr>
          <w:fldChar w:fldCharType="end"/>
        </w:r>
      </w:hyperlink>
    </w:p>
    <w:p w14:paraId="4A88CBB6" w14:textId="77777777" w:rsidR="00C96083" w:rsidRDefault="00C96083">
      <w:pPr>
        <w:pStyle w:val="TOC2"/>
        <w:tabs>
          <w:tab w:val="right" w:leader="dot" w:pos="8296"/>
        </w:tabs>
        <w:rPr>
          <w:rFonts w:asciiTheme="minorHAnsi" w:eastAsiaTheme="minorEastAsia" w:hAnsiTheme="minorHAnsi" w:cstheme="minorBidi"/>
          <w:smallCaps w:val="0"/>
          <w:noProof/>
          <w:sz w:val="22"/>
          <w:szCs w:val="22"/>
        </w:rPr>
      </w:pPr>
      <w:hyperlink w:anchor="_Toc51588809" w:history="1">
        <w:r w:rsidRPr="00572029">
          <w:rPr>
            <w:rStyle w:val="Hyperlink"/>
            <w:rFonts w:eastAsia="Calibri"/>
            <w:noProof/>
          </w:rPr>
          <w:t>5.2 Inclusion criteria</w:t>
        </w:r>
        <w:r>
          <w:rPr>
            <w:noProof/>
            <w:webHidden/>
          </w:rPr>
          <w:tab/>
        </w:r>
        <w:r>
          <w:rPr>
            <w:noProof/>
            <w:webHidden/>
          </w:rPr>
          <w:fldChar w:fldCharType="begin"/>
        </w:r>
        <w:r>
          <w:rPr>
            <w:noProof/>
            <w:webHidden/>
          </w:rPr>
          <w:instrText xml:space="preserve"> PAGEREF _Toc51588809 \h </w:instrText>
        </w:r>
        <w:r>
          <w:rPr>
            <w:noProof/>
            <w:webHidden/>
          </w:rPr>
        </w:r>
        <w:r>
          <w:rPr>
            <w:noProof/>
            <w:webHidden/>
          </w:rPr>
          <w:fldChar w:fldCharType="separate"/>
        </w:r>
        <w:r>
          <w:rPr>
            <w:noProof/>
            <w:webHidden/>
          </w:rPr>
          <w:t>7</w:t>
        </w:r>
        <w:r>
          <w:rPr>
            <w:noProof/>
            <w:webHidden/>
          </w:rPr>
          <w:fldChar w:fldCharType="end"/>
        </w:r>
      </w:hyperlink>
    </w:p>
    <w:p w14:paraId="7CFBF01D" w14:textId="77777777" w:rsidR="00C96083" w:rsidRDefault="00C96083">
      <w:pPr>
        <w:pStyle w:val="TOC2"/>
        <w:tabs>
          <w:tab w:val="right" w:leader="dot" w:pos="8296"/>
        </w:tabs>
        <w:rPr>
          <w:rFonts w:asciiTheme="minorHAnsi" w:eastAsiaTheme="minorEastAsia" w:hAnsiTheme="minorHAnsi" w:cstheme="minorBidi"/>
          <w:smallCaps w:val="0"/>
          <w:noProof/>
          <w:sz w:val="22"/>
          <w:szCs w:val="22"/>
        </w:rPr>
      </w:pPr>
      <w:hyperlink w:anchor="_Toc51588810" w:history="1">
        <w:r w:rsidRPr="00572029">
          <w:rPr>
            <w:rStyle w:val="Hyperlink"/>
            <w:noProof/>
          </w:rPr>
          <w:t>5.3 Population/Sample size and justification</w:t>
        </w:r>
        <w:r>
          <w:rPr>
            <w:noProof/>
            <w:webHidden/>
          </w:rPr>
          <w:tab/>
        </w:r>
        <w:r>
          <w:rPr>
            <w:noProof/>
            <w:webHidden/>
          </w:rPr>
          <w:fldChar w:fldCharType="begin"/>
        </w:r>
        <w:r>
          <w:rPr>
            <w:noProof/>
            <w:webHidden/>
          </w:rPr>
          <w:instrText xml:space="preserve"> PAGEREF _Toc51588810 \h </w:instrText>
        </w:r>
        <w:r>
          <w:rPr>
            <w:noProof/>
            <w:webHidden/>
          </w:rPr>
        </w:r>
        <w:r>
          <w:rPr>
            <w:noProof/>
            <w:webHidden/>
          </w:rPr>
          <w:fldChar w:fldCharType="separate"/>
        </w:r>
        <w:r>
          <w:rPr>
            <w:noProof/>
            <w:webHidden/>
          </w:rPr>
          <w:t>8</w:t>
        </w:r>
        <w:r>
          <w:rPr>
            <w:noProof/>
            <w:webHidden/>
          </w:rPr>
          <w:fldChar w:fldCharType="end"/>
        </w:r>
      </w:hyperlink>
    </w:p>
    <w:p w14:paraId="6837710F" w14:textId="77777777" w:rsidR="00C96083" w:rsidRDefault="00C96083">
      <w:pPr>
        <w:pStyle w:val="TOC2"/>
        <w:tabs>
          <w:tab w:val="right" w:leader="dot" w:pos="8296"/>
        </w:tabs>
        <w:rPr>
          <w:rFonts w:asciiTheme="minorHAnsi" w:eastAsiaTheme="minorEastAsia" w:hAnsiTheme="minorHAnsi" w:cstheme="minorBidi"/>
          <w:smallCaps w:val="0"/>
          <w:noProof/>
          <w:sz w:val="22"/>
          <w:szCs w:val="22"/>
        </w:rPr>
      </w:pPr>
      <w:hyperlink w:anchor="_Toc51588811" w:history="1">
        <w:r w:rsidRPr="00572029">
          <w:rPr>
            <w:rStyle w:val="Hyperlink"/>
            <w:noProof/>
          </w:rPr>
          <w:t>5.4 Expected duration and what is involved for participants of the study</w:t>
        </w:r>
        <w:r>
          <w:rPr>
            <w:noProof/>
            <w:webHidden/>
          </w:rPr>
          <w:tab/>
        </w:r>
        <w:r>
          <w:rPr>
            <w:noProof/>
            <w:webHidden/>
          </w:rPr>
          <w:fldChar w:fldCharType="begin"/>
        </w:r>
        <w:r>
          <w:rPr>
            <w:noProof/>
            <w:webHidden/>
          </w:rPr>
          <w:instrText xml:space="preserve"> PAGEREF _Toc51588811 \h </w:instrText>
        </w:r>
        <w:r>
          <w:rPr>
            <w:noProof/>
            <w:webHidden/>
          </w:rPr>
        </w:r>
        <w:r>
          <w:rPr>
            <w:noProof/>
            <w:webHidden/>
          </w:rPr>
          <w:fldChar w:fldCharType="separate"/>
        </w:r>
        <w:r>
          <w:rPr>
            <w:noProof/>
            <w:webHidden/>
          </w:rPr>
          <w:t>8</w:t>
        </w:r>
        <w:r>
          <w:rPr>
            <w:noProof/>
            <w:webHidden/>
          </w:rPr>
          <w:fldChar w:fldCharType="end"/>
        </w:r>
      </w:hyperlink>
    </w:p>
    <w:p w14:paraId="31F93546" w14:textId="77777777" w:rsidR="00C96083" w:rsidRDefault="00C96083">
      <w:pPr>
        <w:pStyle w:val="TOC2"/>
        <w:tabs>
          <w:tab w:val="right" w:leader="dot" w:pos="8296"/>
        </w:tabs>
        <w:rPr>
          <w:rFonts w:asciiTheme="minorHAnsi" w:eastAsiaTheme="minorEastAsia" w:hAnsiTheme="minorHAnsi" w:cstheme="minorBidi"/>
          <w:smallCaps w:val="0"/>
          <w:noProof/>
          <w:sz w:val="22"/>
          <w:szCs w:val="22"/>
        </w:rPr>
      </w:pPr>
      <w:hyperlink w:anchor="_Toc51588812" w:history="1">
        <w:r w:rsidRPr="00572029">
          <w:rPr>
            <w:rStyle w:val="Hyperlink"/>
            <w:noProof/>
          </w:rPr>
          <w:t>5.5 Study outline</w:t>
        </w:r>
        <w:r>
          <w:rPr>
            <w:noProof/>
            <w:webHidden/>
          </w:rPr>
          <w:tab/>
        </w:r>
        <w:r>
          <w:rPr>
            <w:noProof/>
            <w:webHidden/>
          </w:rPr>
          <w:fldChar w:fldCharType="begin"/>
        </w:r>
        <w:r>
          <w:rPr>
            <w:noProof/>
            <w:webHidden/>
          </w:rPr>
          <w:instrText xml:space="preserve"> PAGEREF _Toc51588812 \h </w:instrText>
        </w:r>
        <w:r>
          <w:rPr>
            <w:noProof/>
            <w:webHidden/>
          </w:rPr>
        </w:r>
        <w:r>
          <w:rPr>
            <w:noProof/>
            <w:webHidden/>
          </w:rPr>
          <w:fldChar w:fldCharType="separate"/>
        </w:r>
        <w:r>
          <w:rPr>
            <w:noProof/>
            <w:webHidden/>
          </w:rPr>
          <w:t>8</w:t>
        </w:r>
        <w:r>
          <w:rPr>
            <w:noProof/>
            <w:webHidden/>
          </w:rPr>
          <w:fldChar w:fldCharType="end"/>
        </w:r>
      </w:hyperlink>
    </w:p>
    <w:p w14:paraId="407D9CB1" w14:textId="77777777" w:rsidR="00C96083" w:rsidRDefault="00C96083">
      <w:pPr>
        <w:pStyle w:val="TOC1"/>
        <w:tabs>
          <w:tab w:val="right" w:leader="dot" w:pos="8296"/>
        </w:tabs>
        <w:rPr>
          <w:rFonts w:asciiTheme="minorHAnsi" w:eastAsiaTheme="minorEastAsia" w:hAnsiTheme="minorHAnsi" w:cstheme="minorBidi"/>
          <w:b w:val="0"/>
          <w:bCs w:val="0"/>
          <w:caps w:val="0"/>
          <w:noProof/>
          <w:sz w:val="22"/>
          <w:szCs w:val="22"/>
        </w:rPr>
      </w:pPr>
      <w:hyperlink w:anchor="_Toc51588813" w:history="1">
        <w:r w:rsidRPr="00572029">
          <w:rPr>
            <w:rStyle w:val="Hyperlink"/>
            <w:rFonts w:cs="Arial"/>
            <w:noProof/>
          </w:rPr>
          <w:t>6 Data collection and analyses</w:t>
        </w:r>
        <w:r>
          <w:rPr>
            <w:noProof/>
            <w:webHidden/>
          </w:rPr>
          <w:tab/>
        </w:r>
        <w:r>
          <w:rPr>
            <w:noProof/>
            <w:webHidden/>
          </w:rPr>
          <w:fldChar w:fldCharType="begin"/>
        </w:r>
        <w:r>
          <w:rPr>
            <w:noProof/>
            <w:webHidden/>
          </w:rPr>
          <w:instrText xml:space="preserve"> PAGEREF _Toc51588813 \h </w:instrText>
        </w:r>
        <w:r>
          <w:rPr>
            <w:noProof/>
            <w:webHidden/>
          </w:rPr>
        </w:r>
        <w:r>
          <w:rPr>
            <w:noProof/>
            <w:webHidden/>
          </w:rPr>
          <w:fldChar w:fldCharType="separate"/>
        </w:r>
        <w:r>
          <w:rPr>
            <w:noProof/>
            <w:webHidden/>
          </w:rPr>
          <w:t>9</w:t>
        </w:r>
        <w:r>
          <w:rPr>
            <w:noProof/>
            <w:webHidden/>
          </w:rPr>
          <w:fldChar w:fldCharType="end"/>
        </w:r>
      </w:hyperlink>
    </w:p>
    <w:p w14:paraId="2DF0F91C" w14:textId="77777777" w:rsidR="00C96083" w:rsidRDefault="00C96083">
      <w:pPr>
        <w:pStyle w:val="TOC2"/>
        <w:tabs>
          <w:tab w:val="right" w:leader="dot" w:pos="8296"/>
        </w:tabs>
        <w:rPr>
          <w:rFonts w:asciiTheme="minorHAnsi" w:eastAsiaTheme="minorEastAsia" w:hAnsiTheme="minorHAnsi" w:cstheme="minorBidi"/>
          <w:smallCaps w:val="0"/>
          <w:noProof/>
          <w:sz w:val="22"/>
          <w:szCs w:val="22"/>
        </w:rPr>
      </w:pPr>
      <w:hyperlink w:anchor="_Toc51588814" w:history="1">
        <w:r w:rsidRPr="00572029">
          <w:rPr>
            <w:rStyle w:val="Hyperlink"/>
            <w:noProof/>
          </w:rPr>
          <w:t>6.1 Clinical assessment</w:t>
        </w:r>
        <w:r>
          <w:rPr>
            <w:noProof/>
            <w:webHidden/>
          </w:rPr>
          <w:tab/>
        </w:r>
        <w:r>
          <w:rPr>
            <w:noProof/>
            <w:webHidden/>
          </w:rPr>
          <w:fldChar w:fldCharType="begin"/>
        </w:r>
        <w:r>
          <w:rPr>
            <w:noProof/>
            <w:webHidden/>
          </w:rPr>
          <w:instrText xml:space="preserve"> PAGEREF _Toc51588814 \h </w:instrText>
        </w:r>
        <w:r>
          <w:rPr>
            <w:noProof/>
            <w:webHidden/>
          </w:rPr>
        </w:r>
        <w:r>
          <w:rPr>
            <w:noProof/>
            <w:webHidden/>
          </w:rPr>
          <w:fldChar w:fldCharType="separate"/>
        </w:r>
        <w:r>
          <w:rPr>
            <w:noProof/>
            <w:webHidden/>
          </w:rPr>
          <w:t>9</w:t>
        </w:r>
        <w:r>
          <w:rPr>
            <w:noProof/>
            <w:webHidden/>
          </w:rPr>
          <w:fldChar w:fldCharType="end"/>
        </w:r>
      </w:hyperlink>
    </w:p>
    <w:p w14:paraId="1091739A" w14:textId="77777777" w:rsidR="00C96083" w:rsidRDefault="00C96083">
      <w:pPr>
        <w:pStyle w:val="TOC3"/>
        <w:tabs>
          <w:tab w:val="right" w:leader="dot" w:pos="8296"/>
        </w:tabs>
        <w:rPr>
          <w:rFonts w:asciiTheme="minorHAnsi" w:eastAsiaTheme="minorEastAsia" w:hAnsiTheme="minorHAnsi" w:cstheme="minorBidi"/>
          <w:i w:val="0"/>
          <w:iCs w:val="0"/>
          <w:noProof/>
          <w:sz w:val="22"/>
          <w:szCs w:val="22"/>
        </w:rPr>
      </w:pPr>
      <w:hyperlink w:anchor="_Toc51588815" w:history="1">
        <w:r w:rsidRPr="00572029">
          <w:rPr>
            <w:rStyle w:val="Hyperlink"/>
            <w:rFonts w:eastAsia="Calibri" w:cs="Arial"/>
            <w:noProof/>
          </w:rPr>
          <w:t>6.1.1 Data analyses</w:t>
        </w:r>
        <w:r>
          <w:rPr>
            <w:noProof/>
            <w:webHidden/>
          </w:rPr>
          <w:tab/>
        </w:r>
        <w:r>
          <w:rPr>
            <w:noProof/>
            <w:webHidden/>
          </w:rPr>
          <w:fldChar w:fldCharType="begin"/>
        </w:r>
        <w:r>
          <w:rPr>
            <w:noProof/>
            <w:webHidden/>
          </w:rPr>
          <w:instrText xml:space="preserve"> PAGEREF _Toc51588815 \h </w:instrText>
        </w:r>
        <w:r>
          <w:rPr>
            <w:noProof/>
            <w:webHidden/>
          </w:rPr>
        </w:r>
        <w:r>
          <w:rPr>
            <w:noProof/>
            <w:webHidden/>
          </w:rPr>
          <w:fldChar w:fldCharType="separate"/>
        </w:r>
        <w:r>
          <w:rPr>
            <w:noProof/>
            <w:webHidden/>
          </w:rPr>
          <w:t>9</w:t>
        </w:r>
        <w:r>
          <w:rPr>
            <w:noProof/>
            <w:webHidden/>
          </w:rPr>
          <w:fldChar w:fldCharType="end"/>
        </w:r>
      </w:hyperlink>
    </w:p>
    <w:p w14:paraId="370C98E9" w14:textId="77777777" w:rsidR="00C96083" w:rsidRDefault="00C96083">
      <w:pPr>
        <w:pStyle w:val="TOC2"/>
        <w:tabs>
          <w:tab w:val="right" w:leader="dot" w:pos="8296"/>
        </w:tabs>
        <w:rPr>
          <w:rFonts w:asciiTheme="minorHAnsi" w:eastAsiaTheme="minorEastAsia" w:hAnsiTheme="minorHAnsi" w:cstheme="minorBidi"/>
          <w:smallCaps w:val="0"/>
          <w:noProof/>
          <w:sz w:val="22"/>
          <w:szCs w:val="22"/>
        </w:rPr>
      </w:pPr>
      <w:hyperlink w:anchor="_Toc51588816" w:history="1">
        <w:r w:rsidRPr="00572029">
          <w:rPr>
            <w:rStyle w:val="Hyperlink"/>
            <w:noProof/>
          </w:rPr>
          <w:t>6.2 Semi-structured interviews</w:t>
        </w:r>
        <w:r>
          <w:rPr>
            <w:noProof/>
            <w:webHidden/>
          </w:rPr>
          <w:tab/>
        </w:r>
        <w:r>
          <w:rPr>
            <w:noProof/>
            <w:webHidden/>
          </w:rPr>
          <w:fldChar w:fldCharType="begin"/>
        </w:r>
        <w:r>
          <w:rPr>
            <w:noProof/>
            <w:webHidden/>
          </w:rPr>
          <w:instrText xml:space="preserve"> PAGEREF _Toc51588816 \h </w:instrText>
        </w:r>
        <w:r>
          <w:rPr>
            <w:noProof/>
            <w:webHidden/>
          </w:rPr>
        </w:r>
        <w:r>
          <w:rPr>
            <w:noProof/>
            <w:webHidden/>
          </w:rPr>
          <w:fldChar w:fldCharType="separate"/>
        </w:r>
        <w:r>
          <w:rPr>
            <w:noProof/>
            <w:webHidden/>
          </w:rPr>
          <w:t>9</w:t>
        </w:r>
        <w:r>
          <w:rPr>
            <w:noProof/>
            <w:webHidden/>
          </w:rPr>
          <w:fldChar w:fldCharType="end"/>
        </w:r>
      </w:hyperlink>
    </w:p>
    <w:p w14:paraId="795304CC" w14:textId="77777777" w:rsidR="00C96083" w:rsidRDefault="00C96083">
      <w:pPr>
        <w:pStyle w:val="TOC3"/>
        <w:tabs>
          <w:tab w:val="right" w:leader="dot" w:pos="8296"/>
        </w:tabs>
        <w:rPr>
          <w:rFonts w:asciiTheme="minorHAnsi" w:eastAsiaTheme="minorEastAsia" w:hAnsiTheme="minorHAnsi" w:cstheme="minorBidi"/>
          <w:i w:val="0"/>
          <w:iCs w:val="0"/>
          <w:noProof/>
          <w:sz w:val="22"/>
          <w:szCs w:val="22"/>
        </w:rPr>
      </w:pPr>
      <w:hyperlink w:anchor="_Toc51588817" w:history="1">
        <w:r w:rsidRPr="00572029">
          <w:rPr>
            <w:rStyle w:val="Hyperlink"/>
            <w:rFonts w:cs="Arial"/>
            <w:noProof/>
          </w:rPr>
          <w:t>6.2.1 Data analyses</w:t>
        </w:r>
        <w:r>
          <w:rPr>
            <w:noProof/>
            <w:webHidden/>
          </w:rPr>
          <w:tab/>
        </w:r>
        <w:r>
          <w:rPr>
            <w:noProof/>
            <w:webHidden/>
          </w:rPr>
          <w:fldChar w:fldCharType="begin"/>
        </w:r>
        <w:r>
          <w:rPr>
            <w:noProof/>
            <w:webHidden/>
          </w:rPr>
          <w:instrText xml:space="preserve"> PAGEREF _Toc51588817 \h </w:instrText>
        </w:r>
        <w:r>
          <w:rPr>
            <w:noProof/>
            <w:webHidden/>
          </w:rPr>
        </w:r>
        <w:r>
          <w:rPr>
            <w:noProof/>
            <w:webHidden/>
          </w:rPr>
          <w:fldChar w:fldCharType="separate"/>
        </w:r>
        <w:r>
          <w:rPr>
            <w:noProof/>
            <w:webHidden/>
          </w:rPr>
          <w:t>9</w:t>
        </w:r>
        <w:r>
          <w:rPr>
            <w:noProof/>
            <w:webHidden/>
          </w:rPr>
          <w:fldChar w:fldCharType="end"/>
        </w:r>
      </w:hyperlink>
    </w:p>
    <w:p w14:paraId="00EC045E" w14:textId="77777777" w:rsidR="00C96083" w:rsidRDefault="00C96083">
      <w:pPr>
        <w:pStyle w:val="TOC2"/>
        <w:tabs>
          <w:tab w:val="right" w:leader="dot" w:pos="8296"/>
        </w:tabs>
        <w:rPr>
          <w:rFonts w:asciiTheme="minorHAnsi" w:eastAsiaTheme="minorEastAsia" w:hAnsiTheme="minorHAnsi" w:cstheme="minorBidi"/>
          <w:smallCaps w:val="0"/>
          <w:noProof/>
          <w:sz w:val="22"/>
          <w:szCs w:val="22"/>
        </w:rPr>
      </w:pPr>
      <w:hyperlink w:anchor="_Toc51588818" w:history="1">
        <w:r w:rsidRPr="00572029">
          <w:rPr>
            <w:rStyle w:val="Hyperlink"/>
            <w:noProof/>
          </w:rPr>
          <w:t>6.3 Data dissemination</w:t>
        </w:r>
        <w:r>
          <w:rPr>
            <w:noProof/>
            <w:webHidden/>
          </w:rPr>
          <w:tab/>
        </w:r>
        <w:r>
          <w:rPr>
            <w:noProof/>
            <w:webHidden/>
          </w:rPr>
          <w:fldChar w:fldCharType="begin"/>
        </w:r>
        <w:r>
          <w:rPr>
            <w:noProof/>
            <w:webHidden/>
          </w:rPr>
          <w:instrText xml:space="preserve"> PAGEREF _Toc51588818 \h </w:instrText>
        </w:r>
        <w:r>
          <w:rPr>
            <w:noProof/>
            <w:webHidden/>
          </w:rPr>
        </w:r>
        <w:r>
          <w:rPr>
            <w:noProof/>
            <w:webHidden/>
          </w:rPr>
          <w:fldChar w:fldCharType="separate"/>
        </w:r>
        <w:r>
          <w:rPr>
            <w:noProof/>
            <w:webHidden/>
          </w:rPr>
          <w:t>10</w:t>
        </w:r>
        <w:r>
          <w:rPr>
            <w:noProof/>
            <w:webHidden/>
          </w:rPr>
          <w:fldChar w:fldCharType="end"/>
        </w:r>
      </w:hyperlink>
    </w:p>
    <w:p w14:paraId="7970402B" w14:textId="77777777" w:rsidR="00C96083" w:rsidRDefault="00C96083">
      <w:pPr>
        <w:pStyle w:val="TOC1"/>
        <w:tabs>
          <w:tab w:val="right" w:leader="dot" w:pos="8296"/>
        </w:tabs>
        <w:rPr>
          <w:rFonts w:asciiTheme="minorHAnsi" w:eastAsiaTheme="minorEastAsia" w:hAnsiTheme="minorHAnsi" w:cstheme="minorBidi"/>
          <w:b w:val="0"/>
          <w:bCs w:val="0"/>
          <w:caps w:val="0"/>
          <w:noProof/>
          <w:sz w:val="22"/>
          <w:szCs w:val="22"/>
        </w:rPr>
      </w:pPr>
      <w:hyperlink w:anchor="_Toc51588819" w:history="1">
        <w:r w:rsidRPr="00572029">
          <w:rPr>
            <w:rStyle w:val="Hyperlink"/>
            <w:rFonts w:cs="Arial"/>
            <w:noProof/>
          </w:rPr>
          <w:t>7 Ethical considerations</w:t>
        </w:r>
        <w:r>
          <w:rPr>
            <w:noProof/>
            <w:webHidden/>
          </w:rPr>
          <w:tab/>
        </w:r>
        <w:r>
          <w:rPr>
            <w:noProof/>
            <w:webHidden/>
          </w:rPr>
          <w:fldChar w:fldCharType="begin"/>
        </w:r>
        <w:r>
          <w:rPr>
            <w:noProof/>
            <w:webHidden/>
          </w:rPr>
          <w:instrText xml:space="preserve"> PAGEREF _Toc51588819 \h </w:instrText>
        </w:r>
        <w:r>
          <w:rPr>
            <w:noProof/>
            <w:webHidden/>
          </w:rPr>
        </w:r>
        <w:r>
          <w:rPr>
            <w:noProof/>
            <w:webHidden/>
          </w:rPr>
          <w:fldChar w:fldCharType="separate"/>
        </w:r>
        <w:r>
          <w:rPr>
            <w:noProof/>
            <w:webHidden/>
          </w:rPr>
          <w:t>10</w:t>
        </w:r>
        <w:r>
          <w:rPr>
            <w:noProof/>
            <w:webHidden/>
          </w:rPr>
          <w:fldChar w:fldCharType="end"/>
        </w:r>
      </w:hyperlink>
    </w:p>
    <w:p w14:paraId="625AB066" w14:textId="77777777" w:rsidR="00C96083" w:rsidRDefault="00C96083">
      <w:pPr>
        <w:pStyle w:val="TOC2"/>
        <w:tabs>
          <w:tab w:val="right" w:leader="dot" w:pos="8296"/>
        </w:tabs>
        <w:rPr>
          <w:rFonts w:asciiTheme="minorHAnsi" w:eastAsiaTheme="minorEastAsia" w:hAnsiTheme="minorHAnsi" w:cstheme="minorBidi"/>
          <w:smallCaps w:val="0"/>
          <w:noProof/>
          <w:sz w:val="22"/>
          <w:szCs w:val="22"/>
        </w:rPr>
      </w:pPr>
      <w:hyperlink w:anchor="_Toc51588820" w:history="1">
        <w:r w:rsidRPr="00572029">
          <w:rPr>
            <w:rStyle w:val="Hyperlink"/>
            <w:noProof/>
          </w:rPr>
          <w:t>7.1 Informed consent</w:t>
        </w:r>
        <w:r>
          <w:rPr>
            <w:noProof/>
            <w:webHidden/>
          </w:rPr>
          <w:tab/>
        </w:r>
        <w:r>
          <w:rPr>
            <w:noProof/>
            <w:webHidden/>
          </w:rPr>
          <w:fldChar w:fldCharType="begin"/>
        </w:r>
        <w:r>
          <w:rPr>
            <w:noProof/>
            <w:webHidden/>
          </w:rPr>
          <w:instrText xml:space="preserve"> PAGEREF _Toc51588820 \h </w:instrText>
        </w:r>
        <w:r>
          <w:rPr>
            <w:noProof/>
            <w:webHidden/>
          </w:rPr>
        </w:r>
        <w:r>
          <w:rPr>
            <w:noProof/>
            <w:webHidden/>
          </w:rPr>
          <w:fldChar w:fldCharType="separate"/>
        </w:r>
        <w:r>
          <w:rPr>
            <w:noProof/>
            <w:webHidden/>
          </w:rPr>
          <w:t>10</w:t>
        </w:r>
        <w:r>
          <w:rPr>
            <w:noProof/>
            <w:webHidden/>
          </w:rPr>
          <w:fldChar w:fldCharType="end"/>
        </w:r>
      </w:hyperlink>
    </w:p>
    <w:p w14:paraId="4C2E2B52" w14:textId="77777777" w:rsidR="00C96083" w:rsidRDefault="00C96083">
      <w:pPr>
        <w:pStyle w:val="TOC2"/>
        <w:tabs>
          <w:tab w:val="right" w:leader="dot" w:pos="8296"/>
        </w:tabs>
        <w:rPr>
          <w:rFonts w:asciiTheme="minorHAnsi" w:eastAsiaTheme="minorEastAsia" w:hAnsiTheme="minorHAnsi" w:cstheme="minorBidi"/>
          <w:smallCaps w:val="0"/>
          <w:noProof/>
          <w:sz w:val="22"/>
          <w:szCs w:val="22"/>
        </w:rPr>
      </w:pPr>
      <w:hyperlink w:anchor="_Toc51588821" w:history="1">
        <w:r w:rsidRPr="00572029">
          <w:rPr>
            <w:rStyle w:val="Hyperlink"/>
            <w:noProof/>
          </w:rPr>
          <w:t>7.2 Confidentiality and Privacy</w:t>
        </w:r>
        <w:r>
          <w:rPr>
            <w:noProof/>
            <w:webHidden/>
          </w:rPr>
          <w:tab/>
        </w:r>
        <w:r>
          <w:rPr>
            <w:noProof/>
            <w:webHidden/>
          </w:rPr>
          <w:fldChar w:fldCharType="begin"/>
        </w:r>
        <w:r>
          <w:rPr>
            <w:noProof/>
            <w:webHidden/>
          </w:rPr>
          <w:instrText xml:space="preserve"> PAGEREF _Toc51588821 \h </w:instrText>
        </w:r>
        <w:r>
          <w:rPr>
            <w:noProof/>
            <w:webHidden/>
          </w:rPr>
        </w:r>
        <w:r>
          <w:rPr>
            <w:noProof/>
            <w:webHidden/>
          </w:rPr>
          <w:fldChar w:fldCharType="separate"/>
        </w:r>
        <w:r>
          <w:rPr>
            <w:noProof/>
            <w:webHidden/>
          </w:rPr>
          <w:t>10</w:t>
        </w:r>
        <w:r>
          <w:rPr>
            <w:noProof/>
            <w:webHidden/>
          </w:rPr>
          <w:fldChar w:fldCharType="end"/>
        </w:r>
      </w:hyperlink>
    </w:p>
    <w:p w14:paraId="2240C2B5" w14:textId="77777777" w:rsidR="00C96083" w:rsidRDefault="00C96083">
      <w:pPr>
        <w:pStyle w:val="TOC2"/>
        <w:tabs>
          <w:tab w:val="right" w:leader="dot" w:pos="8296"/>
        </w:tabs>
        <w:rPr>
          <w:rFonts w:asciiTheme="minorHAnsi" w:eastAsiaTheme="minorEastAsia" w:hAnsiTheme="minorHAnsi" w:cstheme="minorBidi"/>
          <w:smallCaps w:val="0"/>
          <w:noProof/>
          <w:sz w:val="22"/>
          <w:szCs w:val="22"/>
        </w:rPr>
      </w:pPr>
      <w:hyperlink w:anchor="_Toc51588822" w:history="1">
        <w:r w:rsidRPr="00572029">
          <w:rPr>
            <w:rStyle w:val="Hyperlink"/>
            <w:rFonts w:eastAsia="Calibri"/>
            <w:noProof/>
          </w:rPr>
          <w:t>7.3 Risk and benefits to participants</w:t>
        </w:r>
        <w:r>
          <w:rPr>
            <w:noProof/>
            <w:webHidden/>
          </w:rPr>
          <w:tab/>
        </w:r>
        <w:r>
          <w:rPr>
            <w:noProof/>
            <w:webHidden/>
          </w:rPr>
          <w:fldChar w:fldCharType="begin"/>
        </w:r>
        <w:r>
          <w:rPr>
            <w:noProof/>
            <w:webHidden/>
          </w:rPr>
          <w:instrText xml:space="preserve"> PAGEREF _Toc51588822 \h </w:instrText>
        </w:r>
        <w:r>
          <w:rPr>
            <w:noProof/>
            <w:webHidden/>
          </w:rPr>
        </w:r>
        <w:r>
          <w:rPr>
            <w:noProof/>
            <w:webHidden/>
          </w:rPr>
          <w:fldChar w:fldCharType="separate"/>
        </w:r>
        <w:r>
          <w:rPr>
            <w:noProof/>
            <w:webHidden/>
          </w:rPr>
          <w:t>11</w:t>
        </w:r>
        <w:r>
          <w:rPr>
            <w:noProof/>
            <w:webHidden/>
          </w:rPr>
          <w:fldChar w:fldCharType="end"/>
        </w:r>
      </w:hyperlink>
    </w:p>
    <w:p w14:paraId="297A4C08" w14:textId="77777777" w:rsidR="00C96083" w:rsidRDefault="00C96083">
      <w:pPr>
        <w:pStyle w:val="TOC1"/>
        <w:tabs>
          <w:tab w:val="right" w:leader="dot" w:pos="8296"/>
        </w:tabs>
        <w:rPr>
          <w:rFonts w:asciiTheme="minorHAnsi" w:eastAsiaTheme="minorEastAsia" w:hAnsiTheme="minorHAnsi" w:cstheme="minorBidi"/>
          <w:b w:val="0"/>
          <w:bCs w:val="0"/>
          <w:caps w:val="0"/>
          <w:noProof/>
          <w:sz w:val="22"/>
          <w:szCs w:val="22"/>
        </w:rPr>
      </w:pPr>
      <w:hyperlink w:anchor="_Toc51588823" w:history="1">
        <w:r w:rsidRPr="00572029">
          <w:rPr>
            <w:rStyle w:val="Hyperlink"/>
            <w:rFonts w:cs="Arial"/>
            <w:noProof/>
          </w:rPr>
          <w:t>8 References</w:t>
        </w:r>
        <w:r>
          <w:rPr>
            <w:noProof/>
            <w:webHidden/>
          </w:rPr>
          <w:tab/>
        </w:r>
        <w:r>
          <w:rPr>
            <w:noProof/>
            <w:webHidden/>
          </w:rPr>
          <w:fldChar w:fldCharType="begin"/>
        </w:r>
        <w:r>
          <w:rPr>
            <w:noProof/>
            <w:webHidden/>
          </w:rPr>
          <w:instrText xml:space="preserve"> PAGEREF _Toc51588823 \h </w:instrText>
        </w:r>
        <w:r>
          <w:rPr>
            <w:noProof/>
            <w:webHidden/>
          </w:rPr>
        </w:r>
        <w:r>
          <w:rPr>
            <w:noProof/>
            <w:webHidden/>
          </w:rPr>
          <w:fldChar w:fldCharType="separate"/>
        </w:r>
        <w:r>
          <w:rPr>
            <w:noProof/>
            <w:webHidden/>
          </w:rPr>
          <w:t>12</w:t>
        </w:r>
        <w:r>
          <w:rPr>
            <w:noProof/>
            <w:webHidden/>
          </w:rPr>
          <w:fldChar w:fldCharType="end"/>
        </w:r>
      </w:hyperlink>
    </w:p>
    <w:p w14:paraId="3572BCC1" w14:textId="77777777" w:rsidR="00F413D5" w:rsidRPr="00C46E12" w:rsidRDefault="00800AEF" w:rsidP="00C46E12">
      <w:pPr>
        <w:jc w:val="both"/>
        <w:rPr>
          <w:rFonts w:cs="Arial"/>
          <w:b/>
          <w:i/>
        </w:rPr>
      </w:pPr>
      <w:r w:rsidRPr="00C46E12">
        <w:rPr>
          <w:rFonts w:cs="Arial"/>
          <w:b/>
          <w:bCs/>
          <w:caps/>
          <w:sz w:val="20"/>
          <w:szCs w:val="20"/>
        </w:rPr>
        <w:fldChar w:fldCharType="end"/>
      </w:r>
    </w:p>
    <w:p w14:paraId="0DBFF5C8" w14:textId="77777777" w:rsidR="00D14BF9" w:rsidRPr="00C46E12" w:rsidRDefault="00556E53" w:rsidP="00C46E12">
      <w:pPr>
        <w:pStyle w:val="Heading1"/>
        <w:jc w:val="both"/>
        <w:rPr>
          <w:rFonts w:cs="Arial"/>
          <w:caps/>
        </w:rPr>
      </w:pPr>
      <w:bookmarkStart w:id="12" w:name="_Toc5734772"/>
      <w:bookmarkStart w:id="13" w:name="_Toc5734883"/>
      <w:bookmarkStart w:id="14" w:name="_Toc5735008"/>
      <w:bookmarkStart w:id="15" w:name="_GoBack"/>
      <w:bookmarkEnd w:id="0"/>
      <w:bookmarkEnd w:id="1"/>
      <w:bookmarkEnd w:id="2"/>
      <w:bookmarkEnd w:id="3"/>
      <w:bookmarkEnd w:id="4"/>
      <w:bookmarkEnd w:id="5"/>
      <w:bookmarkEnd w:id="6"/>
      <w:bookmarkEnd w:id="7"/>
      <w:bookmarkEnd w:id="8"/>
      <w:bookmarkEnd w:id="9"/>
      <w:bookmarkEnd w:id="15"/>
      <w:r w:rsidRPr="00C46E12">
        <w:rPr>
          <w:rFonts w:cs="Arial"/>
        </w:rPr>
        <w:br w:type="page"/>
      </w:r>
      <w:bookmarkStart w:id="16" w:name="_Toc51588800"/>
      <w:r w:rsidR="00D14BF9" w:rsidRPr="00C46E12">
        <w:rPr>
          <w:rFonts w:cs="Arial"/>
        </w:rPr>
        <w:lastRenderedPageBreak/>
        <w:t>P</w:t>
      </w:r>
      <w:r w:rsidR="00BE38B8" w:rsidRPr="00C46E12">
        <w:rPr>
          <w:rFonts w:cs="Arial"/>
        </w:rPr>
        <w:t>rotocol synopsis</w:t>
      </w:r>
      <w:bookmarkEnd w:id="12"/>
      <w:bookmarkEnd w:id="13"/>
      <w:bookmarkEnd w:id="14"/>
      <w:bookmarkEnd w:id="16"/>
    </w:p>
    <w:tbl>
      <w:tblPr>
        <w:tblpPr w:leftFromText="180" w:rightFromText="180" w:vertAnchor="text" w:horzAnchor="margin" w:tblpXSpec="right" w:tblpY="316"/>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51"/>
        <w:gridCol w:w="5962"/>
      </w:tblGrid>
      <w:tr w:rsidR="00D14BF9" w:rsidRPr="00C46E12" w14:paraId="0F3BB727" w14:textId="77777777" w:rsidTr="00257B23">
        <w:trPr>
          <w:trHeight w:val="283"/>
        </w:trPr>
        <w:tc>
          <w:tcPr>
            <w:tcW w:w="2651" w:type="dxa"/>
          </w:tcPr>
          <w:p w14:paraId="1844BFF1" w14:textId="77777777" w:rsidR="00D14BF9" w:rsidRPr="00C46E12" w:rsidRDefault="00D14BF9" w:rsidP="00C46E12">
            <w:pPr>
              <w:jc w:val="both"/>
              <w:rPr>
                <w:rFonts w:cs="Arial"/>
                <w:b/>
                <w:color w:val="000000"/>
                <w:sz w:val="20"/>
                <w:szCs w:val="22"/>
              </w:rPr>
            </w:pPr>
            <w:r w:rsidRPr="00C46E12">
              <w:rPr>
                <w:rFonts w:cs="Arial"/>
                <w:b/>
                <w:color w:val="000000"/>
                <w:sz w:val="20"/>
                <w:szCs w:val="22"/>
              </w:rPr>
              <w:t>Title</w:t>
            </w:r>
          </w:p>
          <w:p w14:paraId="20844291" w14:textId="77777777" w:rsidR="005438B1" w:rsidRPr="00C46E12" w:rsidRDefault="005438B1" w:rsidP="00C46E12">
            <w:pPr>
              <w:jc w:val="both"/>
              <w:rPr>
                <w:rFonts w:cs="Arial"/>
                <w:b/>
                <w:color w:val="000000"/>
                <w:sz w:val="20"/>
                <w:szCs w:val="22"/>
              </w:rPr>
            </w:pPr>
          </w:p>
          <w:p w14:paraId="0CFA6921" w14:textId="77777777" w:rsidR="005438B1" w:rsidRPr="00C46E12" w:rsidRDefault="005438B1" w:rsidP="00C46E12">
            <w:pPr>
              <w:jc w:val="both"/>
              <w:rPr>
                <w:rFonts w:cs="Arial"/>
                <w:b/>
                <w:color w:val="000000"/>
                <w:sz w:val="20"/>
                <w:szCs w:val="22"/>
              </w:rPr>
            </w:pPr>
          </w:p>
          <w:p w14:paraId="7D9FD028" w14:textId="0E48BF73" w:rsidR="005438B1" w:rsidRPr="00C46E12" w:rsidRDefault="005438B1" w:rsidP="00C46E12">
            <w:pPr>
              <w:jc w:val="both"/>
              <w:rPr>
                <w:rFonts w:cs="Arial"/>
                <w:b/>
                <w:color w:val="000000"/>
                <w:sz w:val="20"/>
                <w:szCs w:val="22"/>
              </w:rPr>
            </w:pPr>
          </w:p>
        </w:tc>
        <w:tc>
          <w:tcPr>
            <w:tcW w:w="5962" w:type="dxa"/>
          </w:tcPr>
          <w:p w14:paraId="0F74CF27" w14:textId="357E4BE5" w:rsidR="005438B1" w:rsidRPr="00FE412E" w:rsidRDefault="00C96083" w:rsidP="003513CC">
            <w:pPr>
              <w:spacing w:after="200"/>
              <w:contextualSpacing/>
              <w:rPr>
                <w:rFonts w:eastAsia="Calibri" w:cs="Arial"/>
                <w:spacing w:val="1"/>
                <w:szCs w:val="22"/>
              </w:rPr>
            </w:pPr>
            <w:r w:rsidRPr="00C96083">
              <w:rPr>
                <w:rFonts w:eastAsia="Calibri" w:cs="Arial"/>
                <w:spacing w:val="1"/>
                <w:szCs w:val="22"/>
              </w:rPr>
              <w:t>Evaluating a shared model of cancer follow-up care between general practitioners and radiation oncologists, for patients with breast, prostate or colorectal cancer</w:t>
            </w:r>
          </w:p>
        </w:tc>
      </w:tr>
      <w:tr w:rsidR="00C96083" w:rsidRPr="00C46E12" w14:paraId="652CD22E" w14:textId="77777777" w:rsidTr="00257B23">
        <w:trPr>
          <w:trHeight w:val="283"/>
        </w:trPr>
        <w:tc>
          <w:tcPr>
            <w:tcW w:w="2651" w:type="dxa"/>
          </w:tcPr>
          <w:p w14:paraId="3CDD0448" w14:textId="16B3E444" w:rsidR="00C96083" w:rsidRPr="00C46E12" w:rsidRDefault="00C96083" w:rsidP="00C46E12">
            <w:pPr>
              <w:jc w:val="both"/>
              <w:rPr>
                <w:rFonts w:cs="Arial"/>
                <w:b/>
                <w:color w:val="000000"/>
                <w:sz w:val="20"/>
                <w:szCs w:val="22"/>
              </w:rPr>
            </w:pPr>
            <w:r>
              <w:rPr>
                <w:rFonts w:cs="Arial"/>
                <w:b/>
                <w:color w:val="000000"/>
                <w:sz w:val="20"/>
                <w:szCs w:val="22"/>
              </w:rPr>
              <w:t>Scientific title</w:t>
            </w:r>
          </w:p>
        </w:tc>
        <w:tc>
          <w:tcPr>
            <w:tcW w:w="5962" w:type="dxa"/>
          </w:tcPr>
          <w:p w14:paraId="05FA0F62" w14:textId="7B7EC90B" w:rsidR="00C96083" w:rsidRPr="00C96083" w:rsidRDefault="00C96083" w:rsidP="003513CC">
            <w:pPr>
              <w:spacing w:after="200"/>
              <w:contextualSpacing/>
              <w:rPr>
                <w:rFonts w:eastAsia="Calibri" w:cs="Arial"/>
                <w:spacing w:val="1"/>
                <w:szCs w:val="22"/>
              </w:rPr>
            </w:pPr>
            <w:r w:rsidRPr="00C96083">
              <w:rPr>
                <w:rFonts w:eastAsia="Calibri" w:cs="Arial"/>
                <w:spacing w:val="1"/>
                <w:szCs w:val="22"/>
              </w:rPr>
              <w:t>Evaluating the acceptability, feasibility and efficacy of a shared model of cancer follow-up care utilising digital health tools and the transfer of clinical information between general practitioners and radiation oncologists, for patients with breast, prostate or colorectal cancer.</w:t>
            </w:r>
          </w:p>
        </w:tc>
      </w:tr>
      <w:tr w:rsidR="00D14BF9" w:rsidRPr="00C46E12" w14:paraId="0F41F030" w14:textId="77777777" w:rsidTr="00257B23">
        <w:trPr>
          <w:trHeight w:val="283"/>
        </w:trPr>
        <w:tc>
          <w:tcPr>
            <w:tcW w:w="2651" w:type="dxa"/>
          </w:tcPr>
          <w:p w14:paraId="00EE1E8D" w14:textId="77777777" w:rsidR="00D14BF9" w:rsidRPr="00C46E12" w:rsidRDefault="00D14BF9" w:rsidP="00C46E12">
            <w:pPr>
              <w:jc w:val="both"/>
              <w:rPr>
                <w:rFonts w:cs="Arial"/>
                <w:b/>
                <w:color w:val="000000"/>
                <w:sz w:val="20"/>
                <w:szCs w:val="22"/>
              </w:rPr>
            </w:pPr>
            <w:r w:rsidRPr="00C46E12">
              <w:rPr>
                <w:rFonts w:cs="Arial"/>
                <w:b/>
                <w:color w:val="000000"/>
                <w:sz w:val="20"/>
                <w:szCs w:val="22"/>
              </w:rPr>
              <w:t>Objectives</w:t>
            </w:r>
          </w:p>
          <w:p w14:paraId="4A16B05C" w14:textId="77777777" w:rsidR="00D14BF9" w:rsidRPr="00C46E12" w:rsidRDefault="00D14BF9" w:rsidP="00C46E12">
            <w:pPr>
              <w:jc w:val="both"/>
              <w:rPr>
                <w:rFonts w:cs="Arial"/>
                <w:b/>
                <w:color w:val="000000"/>
                <w:sz w:val="20"/>
                <w:szCs w:val="22"/>
              </w:rPr>
            </w:pPr>
          </w:p>
        </w:tc>
        <w:tc>
          <w:tcPr>
            <w:tcW w:w="5962" w:type="dxa"/>
          </w:tcPr>
          <w:p w14:paraId="6378888C" w14:textId="77777777" w:rsidR="005916F7" w:rsidRDefault="005916F7" w:rsidP="003513CC">
            <w:pPr>
              <w:pStyle w:val="ListParagraph"/>
              <w:numPr>
                <w:ilvl w:val="0"/>
                <w:numId w:val="19"/>
              </w:numPr>
              <w:spacing w:after="200"/>
              <w:ind w:left="326"/>
              <w:contextualSpacing/>
              <w:rPr>
                <w:rFonts w:eastAsia="Calibri" w:cs="Arial"/>
                <w:spacing w:val="1"/>
                <w:szCs w:val="22"/>
              </w:rPr>
            </w:pPr>
            <w:r w:rsidRPr="00FE412E">
              <w:rPr>
                <w:rFonts w:eastAsia="Calibri" w:cs="Arial"/>
                <w:spacing w:val="1"/>
                <w:szCs w:val="22"/>
              </w:rPr>
              <w:t>To determine the level of agreement</w:t>
            </w:r>
            <w:r w:rsidR="00556E53" w:rsidRPr="00FE412E">
              <w:rPr>
                <w:rFonts w:eastAsia="Calibri" w:cs="Arial"/>
                <w:spacing w:val="1"/>
                <w:szCs w:val="22"/>
              </w:rPr>
              <w:t xml:space="preserve"> (correlation)</w:t>
            </w:r>
            <w:r w:rsidRPr="00FE412E">
              <w:rPr>
                <w:rFonts w:eastAsia="Calibri" w:cs="Arial"/>
                <w:spacing w:val="1"/>
                <w:szCs w:val="22"/>
              </w:rPr>
              <w:t xml:space="preserve"> between general practitioners and radiation oncologist completing a cancer follow-up care assessment</w:t>
            </w:r>
          </w:p>
          <w:p w14:paraId="221B40F9" w14:textId="77777777" w:rsidR="00027646" w:rsidRPr="00FE412E" w:rsidRDefault="00027646" w:rsidP="00C96083">
            <w:pPr>
              <w:pStyle w:val="ListParagraph"/>
              <w:numPr>
                <w:ilvl w:val="0"/>
                <w:numId w:val="19"/>
              </w:numPr>
              <w:ind w:left="326"/>
              <w:contextualSpacing/>
              <w:rPr>
                <w:rFonts w:eastAsia="Calibri" w:cs="Arial"/>
                <w:spacing w:val="1"/>
                <w:szCs w:val="22"/>
              </w:rPr>
            </w:pPr>
            <w:r>
              <w:rPr>
                <w:rFonts w:eastAsia="Calibri" w:cs="Arial"/>
                <w:spacing w:val="1"/>
                <w:szCs w:val="22"/>
              </w:rPr>
              <w:t xml:space="preserve">To implement </w:t>
            </w:r>
            <w:r w:rsidR="00C82358">
              <w:rPr>
                <w:rFonts w:eastAsia="Calibri" w:cs="Arial"/>
                <w:spacing w:val="1"/>
                <w:szCs w:val="22"/>
              </w:rPr>
              <w:t xml:space="preserve">a </w:t>
            </w:r>
            <w:r>
              <w:rPr>
                <w:rFonts w:eastAsia="Calibri" w:cs="Arial"/>
                <w:spacing w:val="1"/>
                <w:szCs w:val="22"/>
              </w:rPr>
              <w:t>shared-care c</w:t>
            </w:r>
            <w:r w:rsidR="00CE4DBB">
              <w:rPr>
                <w:rFonts w:eastAsia="Calibri" w:cs="Arial"/>
                <w:spacing w:val="1"/>
                <w:szCs w:val="22"/>
              </w:rPr>
              <w:t xml:space="preserve">ancer follow-up </w:t>
            </w:r>
            <w:r w:rsidR="00C82358">
              <w:rPr>
                <w:rFonts w:eastAsia="Calibri" w:cs="Arial"/>
                <w:spacing w:val="1"/>
                <w:szCs w:val="22"/>
              </w:rPr>
              <w:t xml:space="preserve">model </w:t>
            </w:r>
            <w:r w:rsidR="00CE4DBB">
              <w:rPr>
                <w:rFonts w:eastAsia="Calibri" w:cs="Arial"/>
                <w:spacing w:val="1"/>
                <w:szCs w:val="22"/>
              </w:rPr>
              <w:t>in general prac</w:t>
            </w:r>
            <w:r>
              <w:rPr>
                <w:rFonts w:eastAsia="Calibri" w:cs="Arial"/>
                <w:spacing w:val="1"/>
                <w:szCs w:val="22"/>
              </w:rPr>
              <w:t>tice</w:t>
            </w:r>
          </w:p>
          <w:p w14:paraId="0A984955" w14:textId="77777777" w:rsidR="00D14BF9" w:rsidRPr="00FE412E" w:rsidRDefault="00606728" w:rsidP="00C96083">
            <w:pPr>
              <w:numPr>
                <w:ilvl w:val="0"/>
                <w:numId w:val="19"/>
              </w:numPr>
              <w:ind w:left="326"/>
              <w:contextualSpacing/>
              <w:rPr>
                <w:rFonts w:eastAsia="Calibri" w:cs="Arial"/>
                <w:spacing w:val="1"/>
                <w:szCs w:val="22"/>
              </w:rPr>
            </w:pPr>
            <w:r w:rsidRPr="00FE412E">
              <w:rPr>
                <w:rFonts w:eastAsia="Calibri" w:cs="Arial"/>
                <w:spacing w:val="1"/>
                <w:szCs w:val="22"/>
              </w:rPr>
              <w:t>T</w:t>
            </w:r>
            <w:r w:rsidR="00F94A20" w:rsidRPr="00FE412E">
              <w:rPr>
                <w:rFonts w:eastAsia="Calibri" w:cs="Arial"/>
                <w:szCs w:val="22"/>
              </w:rPr>
              <w:t xml:space="preserve">o evaluate the feasibility, acceptability and efficacy of </w:t>
            </w:r>
            <w:r w:rsidR="00C82358">
              <w:rPr>
                <w:rFonts w:eastAsia="Calibri" w:cs="Arial"/>
                <w:szCs w:val="22"/>
              </w:rPr>
              <w:t xml:space="preserve">this </w:t>
            </w:r>
            <w:r w:rsidR="00F94A20" w:rsidRPr="00FE412E">
              <w:rPr>
                <w:rFonts w:eastAsia="Calibri" w:cs="Arial"/>
                <w:szCs w:val="22"/>
              </w:rPr>
              <w:t xml:space="preserve">shared-care </w:t>
            </w:r>
            <w:r w:rsidRPr="00FE412E">
              <w:rPr>
                <w:rFonts w:eastAsia="Calibri" w:cs="Arial"/>
                <w:szCs w:val="22"/>
              </w:rPr>
              <w:t>follow-up</w:t>
            </w:r>
            <w:r w:rsidR="00F94A20" w:rsidRPr="00FE412E">
              <w:rPr>
                <w:rFonts w:eastAsia="Calibri" w:cs="Arial"/>
                <w:szCs w:val="22"/>
              </w:rPr>
              <w:t xml:space="preserve"> </w:t>
            </w:r>
            <w:r w:rsidR="00C82358">
              <w:rPr>
                <w:rFonts w:eastAsia="Calibri" w:cs="Arial"/>
                <w:szCs w:val="22"/>
              </w:rPr>
              <w:t xml:space="preserve">model </w:t>
            </w:r>
            <w:r w:rsidR="003513CC">
              <w:rPr>
                <w:rFonts w:eastAsia="Calibri" w:cs="Arial"/>
                <w:szCs w:val="22"/>
              </w:rPr>
              <w:t xml:space="preserve">to </w:t>
            </w:r>
            <w:r w:rsidR="00F94A20" w:rsidRPr="00FE412E">
              <w:rPr>
                <w:rFonts w:eastAsia="Calibri" w:cs="Arial"/>
                <w:szCs w:val="22"/>
              </w:rPr>
              <w:t>patients, general practitioners and radiation oncologists.</w:t>
            </w:r>
          </w:p>
        </w:tc>
      </w:tr>
      <w:tr w:rsidR="00D14BF9" w:rsidRPr="00C46E12" w14:paraId="44958063" w14:textId="77777777" w:rsidTr="00257B23">
        <w:trPr>
          <w:trHeight w:val="283"/>
        </w:trPr>
        <w:tc>
          <w:tcPr>
            <w:tcW w:w="2651" w:type="dxa"/>
          </w:tcPr>
          <w:p w14:paraId="6FA81EA7" w14:textId="77777777" w:rsidR="00D14BF9" w:rsidRPr="00C46E12" w:rsidRDefault="00D14BF9" w:rsidP="00C46E12">
            <w:pPr>
              <w:jc w:val="both"/>
              <w:rPr>
                <w:rFonts w:cs="Arial"/>
                <w:b/>
                <w:color w:val="000000"/>
                <w:sz w:val="20"/>
                <w:szCs w:val="22"/>
              </w:rPr>
            </w:pPr>
            <w:r w:rsidRPr="00C46E12">
              <w:rPr>
                <w:rFonts w:cs="Arial"/>
                <w:b/>
                <w:color w:val="000000"/>
                <w:sz w:val="20"/>
                <w:szCs w:val="22"/>
              </w:rPr>
              <w:t>Study Design</w:t>
            </w:r>
          </w:p>
        </w:tc>
        <w:tc>
          <w:tcPr>
            <w:tcW w:w="5962" w:type="dxa"/>
          </w:tcPr>
          <w:p w14:paraId="1FACD5DF" w14:textId="42BBA1F8" w:rsidR="00D14BF9" w:rsidRPr="00FE412E" w:rsidRDefault="007D0075" w:rsidP="003513CC">
            <w:pPr>
              <w:rPr>
                <w:rFonts w:cs="Arial"/>
                <w:color w:val="000000"/>
                <w:szCs w:val="22"/>
              </w:rPr>
            </w:pPr>
            <w:r>
              <w:rPr>
                <w:rFonts w:cs="Arial"/>
                <w:color w:val="000000"/>
                <w:szCs w:val="22"/>
              </w:rPr>
              <w:t>Multi-</w:t>
            </w:r>
            <w:r w:rsidR="00556E53" w:rsidRPr="00FE412E">
              <w:rPr>
                <w:rFonts w:cs="Arial"/>
                <w:color w:val="000000"/>
                <w:szCs w:val="22"/>
              </w:rPr>
              <w:t>methods i</w:t>
            </w:r>
            <w:r w:rsidR="00461CEC" w:rsidRPr="00FE412E">
              <w:rPr>
                <w:rFonts w:cs="Arial"/>
                <w:color w:val="000000"/>
                <w:szCs w:val="22"/>
              </w:rPr>
              <w:t>mplementation</w:t>
            </w:r>
            <w:r w:rsidR="00D14BF9" w:rsidRPr="00FE412E">
              <w:rPr>
                <w:rFonts w:cs="Arial"/>
                <w:color w:val="000000"/>
                <w:szCs w:val="22"/>
              </w:rPr>
              <w:t xml:space="preserve"> study</w:t>
            </w:r>
            <w:r w:rsidR="00556E53" w:rsidRPr="00FE412E">
              <w:rPr>
                <w:rFonts w:cs="Arial"/>
                <w:color w:val="000000"/>
                <w:szCs w:val="22"/>
              </w:rPr>
              <w:t xml:space="preserve"> design </w:t>
            </w:r>
          </w:p>
        </w:tc>
      </w:tr>
      <w:tr w:rsidR="00556E53" w:rsidRPr="00C46E12" w14:paraId="7A56C72C" w14:textId="77777777" w:rsidTr="00257B23">
        <w:trPr>
          <w:trHeight w:val="283"/>
        </w:trPr>
        <w:tc>
          <w:tcPr>
            <w:tcW w:w="2651" w:type="dxa"/>
          </w:tcPr>
          <w:p w14:paraId="366B2E88" w14:textId="77777777" w:rsidR="00556E53" w:rsidRPr="00C46E12" w:rsidRDefault="00556E53" w:rsidP="00C46E12">
            <w:pPr>
              <w:jc w:val="both"/>
              <w:rPr>
                <w:rFonts w:cs="Arial"/>
                <w:b/>
                <w:color w:val="000000"/>
                <w:sz w:val="20"/>
                <w:szCs w:val="22"/>
              </w:rPr>
            </w:pPr>
            <w:r w:rsidRPr="00C46E12">
              <w:rPr>
                <w:rFonts w:cs="Arial"/>
                <w:b/>
                <w:color w:val="000000"/>
                <w:sz w:val="20"/>
                <w:szCs w:val="22"/>
              </w:rPr>
              <w:t>Study sites</w:t>
            </w:r>
          </w:p>
        </w:tc>
        <w:tc>
          <w:tcPr>
            <w:tcW w:w="5962" w:type="dxa"/>
          </w:tcPr>
          <w:p w14:paraId="48E4E5B5" w14:textId="77777777" w:rsidR="00556E53" w:rsidRPr="00FE412E" w:rsidRDefault="00556E53" w:rsidP="003513CC">
            <w:pPr>
              <w:numPr>
                <w:ilvl w:val="0"/>
                <w:numId w:val="37"/>
              </w:numPr>
              <w:rPr>
                <w:rFonts w:cs="Arial"/>
                <w:color w:val="000000"/>
                <w:szCs w:val="22"/>
              </w:rPr>
            </w:pPr>
            <w:r w:rsidRPr="00FE412E">
              <w:rPr>
                <w:rFonts w:cs="Arial"/>
                <w:color w:val="000000"/>
                <w:szCs w:val="22"/>
              </w:rPr>
              <w:t>Wollongong Hospital</w:t>
            </w:r>
          </w:p>
          <w:p w14:paraId="104D237A" w14:textId="77777777" w:rsidR="00556E53" w:rsidRPr="00FE412E" w:rsidRDefault="00556E53" w:rsidP="003513CC">
            <w:pPr>
              <w:numPr>
                <w:ilvl w:val="0"/>
                <w:numId w:val="37"/>
              </w:numPr>
              <w:rPr>
                <w:rFonts w:cs="Arial"/>
                <w:color w:val="000000"/>
                <w:szCs w:val="22"/>
              </w:rPr>
            </w:pPr>
            <w:r w:rsidRPr="00FE412E">
              <w:rPr>
                <w:rFonts w:cs="Arial"/>
                <w:color w:val="000000"/>
                <w:szCs w:val="22"/>
              </w:rPr>
              <w:t>Shoalhaven District Memorial Hospital</w:t>
            </w:r>
          </w:p>
        </w:tc>
      </w:tr>
      <w:tr w:rsidR="00D14BF9" w:rsidRPr="00C46E12" w14:paraId="7F1E4C94" w14:textId="77777777" w:rsidTr="00257B23">
        <w:trPr>
          <w:trHeight w:val="283"/>
        </w:trPr>
        <w:tc>
          <w:tcPr>
            <w:tcW w:w="2651" w:type="dxa"/>
          </w:tcPr>
          <w:p w14:paraId="6E23EA9A" w14:textId="77777777" w:rsidR="00D14BF9" w:rsidRPr="00C46E12" w:rsidRDefault="00D14BF9" w:rsidP="00C46E12">
            <w:pPr>
              <w:jc w:val="both"/>
              <w:rPr>
                <w:rFonts w:cs="Arial"/>
                <w:b/>
                <w:color w:val="000000"/>
                <w:sz w:val="20"/>
                <w:szCs w:val="22"/>
              </w:rPr>
            </w:pPr>
            <w:r w:rsidRPr="00C46E12">
              <w:rPr>
                <w:rFonts w:cs="Arial"/>
                <w:b/>
                <w:color w:val="000000"/>
                <w:sz w:val="20"/>
                <w:szCs w:val="22"/>
              </w:rPr>
              <w:t>Planned Sample Size</w:t>
            </w:r>
          </w:p>
        </w:tc>
        <w:tc>
          <w:tcPr>
            <w:tcW w:w="5962" w:type="dxa"/>
          </w:tcPr>
          <w:p w14:paraId="72EC0D74" w14:textId="77777777" w:rsidR="007D28BE" w:rsidRPr="00FE412E" w:rsidRDefault="00606728" w:rsidP="003513CC">
            <w:pPr>
              <w:rPr>
                <w:rFonts w:cs="Arial"/>
                <w:color w:val="000000"/>
                <w:szCs w:val="22"/>
              </w:rPr>
            </w:pPr>
            <w:r w:rsidRPr="00FE412E">
              <w:rPr>
                <w:rFonts w:cs="Arial"/>
                <w:color w:val="000000"/>
                <w:szCs w:val="22"/>
              </w:rPr>
              <w:t xml:space="preserve">20 triads </w:t>
            </w:r>
            <w:r w:rsidR="007D28BE" w:rsidRPr="00FE412E">
              <w:rPr>
                <w:rFonts w:cs="Arial"/>
                <w:color w:val="000000"/>
                <w:szCs w:val="22"/>
              </w:rPr>
              <w:t>comprised</w:t>
            </w:r>
            <w:r w:rsidRPr="00FE412E">
              <w:rPr>
                <w:rFonts w:cs="Arial"/>
                <w:color w:val="000000"/>
                <w:szCs w:val="22"/>
              </w:rPr>
              <w:t xml:space="preserve"> of patients, general practitio</w:t>
            </w:r>
            <w:r w:rsidR="00461CEC" w:rsidRPr="00FE412E">
              <w:rPr>
                <w:rFonts w:cs="Arial"/>
                <w:color w:val="000000"/>
                <w:szCs w:val="22"/>
              </w:rPr>
              <w:t xml:space="preserve">ners and radiation oncologists. </w:t>
            </w:r>
          </w:p>
          <w:p w14:paraId="64CD108D" w14:textId="77777777" w:rsidR="007D28BE" w:rsidRPr="00FE412E" w:rsidRDefault="007D28BE" w:rsidP="003513CC">
            <w:pPr>
              <w:rPr>
                <w:rFonts w:cs="Arial"/>
                <w:color w:val="000000"/>
                <w:szCs w:val="22"/>
              </w:rPr>
            </w:pPr>
          </w:p>
          <w:p w14:paraId="2A00E357" w14:textId="77777777" w:rsidR="00606728" w:rsidRPr="00FE412E" w:rsidRDefault="00606728" w:rsidP="003513CC">
            <w:pPr>
              <w:rPr>
                <w:rFonts w:cs="Arial"/>
                <w:color w:val="000000"/>
                <w:szCs w:val="22"/>
              </w:rPr>
            </w:pPr>
            <w:r w:rsidRPr="00FE412E">
              <w:rPr>
                <w:rFonts w:cs="Arial"/>
                <w:color w:val="000000"/>
                <w:szCs w:val="22"/>
              </w:rPr>
              <w:t xml:space="preserve">10 from Wollongong and 10 from Nowra. </w:t>
            </w:r>
          </w:p>
        </w:tc>
      </w:tr>
      <w:tr w:rsidR="00D14BF9" w:rsidRPr="00C46E12" w14:paraId="73C35F0D" w14:textId="77777777" w:rsidTr="00257B23">
        <w:trPr>
          <w:trHeight w:val="283"/>
        </w:trPr>
        <w:tc>
          <w:tcPr>
            <w:tcW w:w="2651" w:type="dxa"/>
          </w:tcPr>
          <w:p w14:paraId="486CD103" w14:textId="77777777" w:rsidR="00D14BF9" w:rsidRPr="00C46E12" w:rsidRDefault="00D14BF9" w:rsidP="00C46E12">
            <w:pPr>
              <w:jc w:val="both"/>
              <w:rPr>
                <w:rFonts w:cs="Arial"/>
                <w:b/>
                <w:color w:val="000000"/>
                <w:sz w:val="20"/>
                <w:szCs w:val="22"/>
              </w:rPr>
            </w:pPr>
            <w:r w:rsidRPr="00C46E12">
              <w:rPr>
                <w:rFonts w:cs="Arial"/>
                <w:b/>
                <w:color w:val="000000"/>
                <w:sz w:val="20"/>
                <w:szCs w:val="22"/>
              </w:rPr>
              <w:t>Selection Criteria</w:t>
            </w:r>
          </w:p>
        </w:tc>
        <w:tc>
          <w:tcPr>
            <w:tcW w:w="5962" w:type="dxa"/>
          </w:tcPr>
          <w:p w14:paraId="119B34B0" w14:textId="77777777" w:rsidR="005438B1" w:rsidRPr="00FE412E" w:rsidRDefault="00D14BF9" w:rsidP="003513CC">
            <w:pPr>
              <w:numPr>
                <w:ilvl w:val="0"/>
                <w:numId w:val="28"/>
              </w:numPr>
              <w:rPr>
                <w:rFonts w:cs="Arial"/>
                <w:color w:val="000000"/>
                <w:szCs w:val="22"/>
              </w:rPr>
            </w:pPr>
            <w:r w:rsidRPr="00FE412E">
              <w:rPr>
                <w:rFonts w:cs="Arial"/>
                <w:color w:val="000000"/>
                <w:szCs w:val="22"/>
              </w:rPr>
              <w:t xml:space="preserve">Patient </w:t>
            </w:r>
            <w:r w:rsidRPr="00FE412E">
              <w:rPr>
                <w:rFonts w:eastAsia="Calibri" w:cs="Arial"/>
                <w:szCs w:val="22"/>
              </w:rPr>
              <w:t>with a previous diagnosis of</w:t>
            </w:r>
            <w:r w:rsidR="00C30F99" w:rsidRPr="00FE412E">
              <w:rPr>
                <w:rFonts w:eastAsia="Calibri" w:cs="Arial"/>
                <w:szCs w:val="22"/>
              </w:rPr>
              <w:t xml:space="preserve"> breast, colorectal </w:t>
            </w:r>
            <w:r w:rsidRPr="00FE412E">
              <w:rPr>
                <w:rFonts w:eastAsia="Calibri" w:cs="Arial"/>
                <w:szCs w:val="22"/>
              </w:rPr>
              <w:t>or prostate cancer</w:t>
            </w:r>
          </w:p>
          <w:p w14:paraId="0A40FA30" w14:textId="77777777" w:rsidR="00D14BF9" w:rsidRPr="00FE412E" w:rsidRDefault="00D14BF9" w:rsidP="003513CC">
            <w:pPr>
              <w:numPr>
                <w:ilvl w:val="0"/>
                <w:numId w:val="28"/>
              </w:numPr>
              <w:rPr>
                <w:rFonts w:cs="Arial"/>
                <w:color w:val="000000"/>
                <w:szCs w:val="22"/>
              </w:rPr>
            </w:pPr>
            <w:r w:rsidRPr="00FE412E">
              <w:rPr>
                <w:rFonts w:cs="Arial"/>
                <w:szCs w:val="22"/>
              </w:rPr>
              <w:t>Received curative radiotherapy treatment (not palliative treatment)</w:t>
            </w:r>
          </w:p>
          <w:p w14:paraId="79CACA64" w14:textId="77777777" w:rsidR="00606728" w:rsidRPr="00FE412E" w:rsidRDefault="007D28BE" w:rsidP="003513CC">
            <w:pPr>
              <w:numPr>
                <w:ilvl w:val="0"/>
                <w:numId w:val="28"/>
              </w:numPr>
              <w:rPr>
                <w:rFonts w:cs="Arial"/>
                <w:color w:val="000000"/>
                <w:szCs w:val="22"/>
              </w:rPr>
            </w:pPr>
            <w:r w:rsidRPr="00FE412E">
              <w:rPr>
                <w:rFonts w:cs="Arial"/>
                <w:szCs w:val="22"/>
              </w:rPr>
              <w:t>A</w:t>
            </w:r>
            <w:r w:rsidR="00CE4DBB">
              <w:rPr>
                <w:rFonts w:cs="Arial"/>
                <w:szCs w:val="22"/>
              </w:rPr>
              <w:t>pproaching three-</w:t>
            </w:r>
            <w:r w:rsidR="00606728" w:rsidRPr="00FE412E">
              <w:rPr>
                <w:rFonts w:cs="Arial"/>
                <w:szCs w:val="22"/>
              </w:rPr>
              <w:t>years post-radiotherapy treatment</w:t>
            </w:r>
          </w:p>
        </w:tc>
      </w:tr>
      <w:tr w:rsidR="00D14BF9" w:rsidRPr="00C46E12" w14:paraId="6966CE21" w14:textId="77777777" w:rsidTr="00257B23">
        <w:trPr>
          <w:trHeight w:val="283"/>
        </w:trPr>
        <w:tc>
          <w:tcPr>
            <w:tcW w:w="2651" w:type="dxa"/>
          </w:tcPr>
          <w:p w14:paraId="29227853" w14:textId="77777777" w:rsidR="00D14BF9" w:rsidRPr="00C46E12" w:rsidRDefault="00482597" w:rsidP="00C46E12">
            <w:pPr>
              <w:jc w:val="both"/>
              <w:rPr>
                <w:rFonts w:cs="Arial"/>
                <w:b/>
                <w:color w:val="000000"/>
                <w:sz w:val="20"/>
                <w:szCs w:val="22"/>
              </w:rPr>
            </w:pPr>
            <w:r w:rsidRPr="00C46E12">
              <w:rPr>
                <w:rFonts w:cs="Arial"/>
                <w:b/>
                <w:color w:val="000000"/>
                <w:sz w:val="20"/>
                <w:szCs w:val="22"/>
              </w:rPr>
              <w:t>Data collection and</w:t>
            </w:r>
          </w:p>
          <w:p w14:paraId="2A6ED2B5" w14:textId="77777777" w:rsidR="00D14BF9" w:rsidRPr="00C46E12" w:rsidRDefault="00482597" w:rsidP="00C46E12">
            <w:pPr>
              <w:jc w:val="both"/>
              <w:rPr>
                <w:rFonts w:cs="Arial"/>
                <w:b/>
                <w:color w:val="000000"/>
                <w:sz w:val="20"/>
                <w:szCs w:val="22"/>
              </w:rPr>
            </w:pPr>
            <w:r w:rsidRPr="00C46E12">
              <w:rPr>
                <w:rFonts w:cs="Arial"/>
                <w:b/>
                <w:color w:val="000000"/>
                <w:sz w:val="20"/>
                <w:szCs w:val="22"/>
              </w:rPr>
              <w:t>a</w:t>
            </w:r>
            <w:r w:rsidR="00D14BF9" w:rsidRPr="00C46E12">
              <w:rPr>
                <w:rFonts w:cs="Arial"/>
                <w:b/>
                <w:color w:val="000000"/>
                <w:sz w:val="20"/>
                <w:szCs w:val="22"/>
              </w:rPr>
              <w:t>nalysis:</w:t>
            </w:r>
          </w:p>
        </w:tc>
        <w:tc>
          <w:tcPr>
            <w:tcW w:w="5962" w:type="dxa"/>
          </w:tcPr>
          <w:p w14:paraId="78963953" w14:textId="77777777" w:rsidR="00D14BF9" w:rsidRPr="00FE412E" w:rsidRDefault="00556E53" w:rsidP="003513CC">
            <w:pPr>
              <w:numPr>
                <w:ilvl w:val="0"/>
                <w:numId w:val="28"/>
              </w:numPr>
              <w:rPr>
                <w:rFonts w:cs="Arial"/>
                <w:color w:val="000000"/>
                <w:szCs w:val="22"/>
              </w:rPr>
            </w:pPr>
            <w:r w:rsidRPr="00FE412E">
              <w:rPr>
                <w:rFonts w:cs="Arial"/>
                <w:color w:val="000000"/>
                <w:szCs w:val="22"/>
              </w:rPr>
              <w:t>Clinical assessment from Oncology Information System MOSAIQ:</w:t>
            </w:r>
          </w:p>
          <w:p w14:paraId="3622219C" w14:textId="77777777" w:rsidR="00556E53" w:rsidRPr="00FE412E" w:rsidRDefault="00556E53" w:rsidP="003513CC">
            <w:pPr>
              <w:ind w:left="360"/>
              <w:rPr>
                <w:rFonts w:cs="Arial"/>
                <w:color w:val="000000"/>
                <w:szCs w:val="22"/>
              </w:rPr>
            </w:pPr>
            <w:r w:rsidRPr="00FE412E">
              <w:rPr>
                <w:rFonts w:cs="Arial"/>
                <w:color w:val="000000"/>
                <w:szCs w:val="22"/>
              </w:rPr>
              <w:t xml:space="preserve">                     - </w:t>
            </w:r>
            <w:r w:rsidR="00482597" w:rsidRPr="00FE412E">
              <w:rPr>
                <w:rFonts w:cs="Arial"/>
                <w:color w:val="000000"/>
                <w:szCs w:val="22"/>
              </w:rPr>
              <w:t xml:space="preserve"> </w:t>
            </w:r>
            <w:r w:rsidR="00D44F1E">
              <w:rPr>
                <w:rFonts w:cs="Arial"/>
                <w:color w:val="000000"/>
                <w:szCs w:val="22"/>
              </w:rPr>
              <w:t>C</w:t>
            </w:r>
            <w:r w:rsidRPr="00FE412E">
              <w:rPr>
                <w:rFonts w:cs="Arial"/>
                <w:color w:val="000000"/>
                <w:szCs w:val="22"/>
              </w:rPr>
              <w:t>ohen</w:t>
            </w:r>
            <w:r w:rsidR="00794313">
              <w:rPr>
                <w:rFonts w:cs="Arial"/>
                <w:color w:val="000000"/>
                <w:szCs w:val="22"/>
              </w:rPr>
              <w:t>’</w:t>
            </w:r>
            <w:r w:rsidRPr="00FE412E">
              <w:rPr>
                <w:rFonts w:cs="Arial"/>
                <w:color w:val="000000"/>
                <w:szCs w:val="22"/>
              </w:rPr>
              <w:t xml:space="preserve">s </w:t>
            </w:r>
            <w:r w:rsidR="00794313">
              <w:rPr>
                <w:rFonts w:cs="Arial"/>
                <w:color w:val="000000"/>
                <w:szCs w:val="22"/>
              </w:rPr>
              <w:t>k</w:t>
            </w:r>
            <w:r w:rsidRPr="00FE412E">
              <w:rPr>
                <w:rFonts w:cs="Arial"/>
                <w:color w:val="000000"/>
                <w:szCs w:val="22"/>
              </w:rPr>
              <w:t>appa</w:t>
            </w:r>
          </w:p>
          <w:p w14:paraId="56702C45" w14:textId="77777777" w:rsidR="00556E53" w:rsidRPr="00FE412E" w:rsidRDefault="00556E53" w:rsidP="003513CC">
            <w:pPr>
              <w:numPr>
                <w:ilvl w:val="0"/>
                <w:numId w:val="28"/>
              </w:numPr>
              <w:rPr>
                <w:rFonts w:cs="Arial"/>
                <w:color w:val="000000"/>
                <w:szCs w:val="22"/>
              </w:rPr>
            </w:pPr>
            <w:r w:rsidRPr="00FE412E">
              <w:rPr>
                <w:rFonts w:cs="Arial"/>
                <w:color w:val="000000"/>
                <w:szCs w:val="22"/>
              </w:rPr>
              <w:t>Semi-structured interview</w:t>
            </w:r>
            <w:r w:rsidR="00D44F1E">
              <w:rPr>
                <w:rFonts w:cs="Arial"/>
                <w:color w:val="000000"/>
                <w:szCs w:val="22"/>
              </w:rPr>
              <w:t>s</w:t>
            </w:r>
            <w:r w:rsidRPr="00FE412E">
              <w:rPr>
                <w:rFonts w:cs="Arial"/>
                <w:color w:val="000000"/>
                <w:szCs w:val="22"/>
              </w:rPr>
              <w:t>:</w:t>
            </w:r>
          </w:p>
          <w:p w14:paraId="285F41AA" w14:textId="77777777" w:rsidR="00556E53" w:rsidRPr="00FE412E" w:rsidRDefault="00D44F1E" w:rsidP="003513CC">
            <w:pPr>
              <w:ind w:left="720"/>
              <w:rPr>
                <w:rFonts w:cs="Arial"/>
                <w:color w:val="000000"/>
                <w:szCs w:val="22"/>
              </w:rPr>
            </w:pPr>
            <w:r>
              <w:rPr>
                <w:rFonts w:cs="Arial"/>
                <w:color w:val="000000"/>
                <w:szCs w:val="22"/>
              </w:rPr>
              <w:t xml:space="preserve">               -  T</w:t>
            </w:r>
            <w:r w:rsidR="00556E53" w:rsidRPr="00FE412E">
              <w:rPr>
                <w:rFonts w:cs="Arial"/>
                <w:color w:val="000000"/>
                <w:szCs w:val="22"/>
              </w:rPr>
              <w:t xml:space="preserve">hematic analysis and triangulation </w:t>
            </w:r>
          </w:p>
        </w:tc>
      </w:tr>
      <w:tr w:rsidR="00D14BF9" w:rsidRPr="00C46E12" w14:paraId="5E225950" w14:textId="77777777" w:rsidTr="00257B23">
        <w:trPr>
          <w:trHeight w:val="283"/>
        </w:trPr>
        <w:tc>
          <w:tcPr>
            <w:tcW w:w="2651" w:type="dxa"/>
          </w:tcPr>
          <w:p w14:paraId="27FEAABF" w14:textId="77777777" w:rsidR="00D14BF9" w:rsidRPr="00C46E12" w:rsidRDefault="00D14BF9" w:rsidP="00C46E12">
            <w:pPr>
              <w:jc w:val="both"/>
              <w:rPr>
                <w:rFonts w:cs="Arial"/>
                <w:b/>
                <w:color w:val="000000"/>
                <w:sz w:val="20"/>
                <w:szCs w:val="22"/>
              </w:rPr>
            </w:pPr>
            <w:r w:rsidRPr="00C46E12">
              <w:rPr>
                <w:rFonts w:cs="Arial"/>
                <w:b/>
                <w:color w:val="000000"/>
                <w:sz w:val="20"/>
                <w:szCs w:val="22"/>
              </w:rPr>
              <w:t>Duration of the study</w:t>
            </w:r>
          </w:p>
        </w:tc>
        <w:tc>
          <w:tcPr>
            <w:tcW w:w="5962" w:type="dxa"/>
          </w:tcPr>
          <w:p w14:paraId="6FE9244C" w14:textId="77777777" w:rsidR="00D14BF9" w:rsidRPr="00FE412E" w:rsidRDefault="00606728" w:rsidP="00C46E12">
            <w:pPr>
              <w:jc w:val="both"/>
              <w:rPr>
                <w:rFonts w:cs="Arial"/>
                <w:color w:val="000000"/>
                <w:szCs w:val="22"/>
              </w:rPr>
            </w:pPr>
            <w:r w:rsidRPr="00FE412E">
              <w:rPr>
                <w:rFonts w:cs="Arial"/>
                <w:color w:val="000000"/>
                <w:szCs w:val="22"/>
              </w:rPr>
              <w:t>1</w:t>
            </w:r>
            <w:r w:rsidR="009A2197" w:rsidRPr="00FE412E">
              <w:rPr>
                <w:rFonts w:cs="Arial"/>
                <w:color w:val="000000"/>
                <w:szCs w:val="22"/>
              </w:rPr>
              <w:t xml:space="preserve"> year </w:t>
            </w:r>
          </w:p>
        </w:tc>
      </w:tr>
    </w:tbl>
    <w:p w14:paraId="5396D5B0" w14:textId="77777777" w:rsidR="00D14BF9" w:rsidRPr="00C46E12" w:rsidRDefault="00BE38B8" w:rsidP="00D9607C">
      <w:pPr>
        <w:pStyle w:val="Heading1"/>
        <w:jc w:val="both"/>
        <w:rPr>
          <w:rFonts w:cs="Arial"/>
        </w:rPr>
      </w:pPr>
      <w:bookmarkStart w:id="17" w:name="_Toc5734773"/>
      <w:bookmarkStart w:id="18" w:name="_Toc5734884"/>
      <w:bookmarkStart w:id="19" w:name="_Toc5735009"/>
      <w:bookmarkStart w:id="20" w:name="_Toc51588801"/>
      <w:r w:rsidRPr="00C46E12">
        <w:rPr>
          <w:rFonts w:cs="Arial"/>
        </w:rPr>
        <w:t>Definitions</w:t>
      </w:r>
      <w:bookmarkEnd w:id="17"/>
      <w:bookmarkEnd w:id="18"/>
      <w:bookmarkEnd w:id="19"/>
      <w:bookmarkEnd w:id="20"/>
      <w:r w:rsidRPr="00C46E12">
        <w:rPr>
          <w:rFonts w:cs="Arial"/>
        </w:rPr>
        <w:t xml:space="preserve"> </w:t>
      </w:r>
    </w:p>
    <w:tbl>
      <w:tblPr>
        <w:tblW w:w="8648"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78"/>
        <w:gridCol w:w="6070"/>
      </w:tblGrid>
      <w:tr w:rsidR="00D14BF9" w:rsidRPr="00C46E12" w14:paraId="780D41A5" w14:textId="77777777" w:rsidTr="00D9607C">
        <w:trPr>
          <w:trHeight w:val="269"/>
        </w:trPr>
        <w:tc>
          <w:tcPr>
            <w:tcW w:w="2578" w:type="dxa"/>
          </w:tcPr>
          <w:p w14:paraId="5C909023" w14:textId="77777777" w:rsidR="00D14BF9" w:rsidRPr="00C46E12" w:rsidRDefault="00D14BF9" w:rsidP="00C46E12">
            <w:pPr>
              <w:jc w:val="both"/>
              <w:rPr>
                <w:rFonts w:cs="Arial"/>
                <w:b/>
                <w:color w:val="000000"/>
                <w:sz w:val="20"/>
                <w:szCs w:val="22"/>
              </w:rPr>
            </w:pPr>
            <w:r w:rsidRPr="00C46E12">
              <w:rPr>
                <w:rFonts w:cs="Arial"/>
                <w:b/>
                <w:color w:val="000000"/>
                <w:sz w:val="20"/>
                <w:szCs w:val="22"/>
              </w:rPr>
              <w:t xml:space="preserve">TERM </w:t>
            </w:r>
          </w:p>
        </w:tc>
        <w:tc>
          <w:tcPr>
            <w:tcW w:w="6070" w:type="dxa"/>
          </w:tcPr>
          <w:p w14:paraId="30F66855" w14:textId="77777777" w:rsidR="00D14BF9" w:rsidRPr="00C46E12" w:rsidRDefault="00D14BF9" w:rsidP="00C46E12">
            <w:pPr>
              <w:jc w:val="both"/>
              <w:rPr>
                <w:rFonts w:cs="Arial"/>
                <w:b/>
                <w:color w:val="000000"/>
                <w:sz w:val="20"/>
                <w:szCs w:val="22"/>
              </w:rPr>
            </w:pPr>
            <w:r w:rsidRPr="00C46E12">
              <w:rPr>
                <w:rFonts w:cs="Arial"/>
                <w:b/>
                <w:color w:val="000000"/>
                <w:sz w:val="20"/>
                <w:szCs w:val="22"/>
              </w:rPr>
              <w:t>Definition</w:t>
            </w:r>
          </w:p>
        </w:tc>
      </w:tr>
      <w:tr w:rsidR="00D14BF9" w:rsidRPr="00C46E12" w14:paraId="48211387" w14:textId="77777777" w:rsidTr="00D9607C">
        <w:trPr>
          <w:trHeight w:val="269"/>
        </w:trPr>
        <w:tc>
          <w:tcPr>
            <w:tcW w:w="2578" w:type="dxa"/>
          </w:tcPr>
          <w:p w14:paraId="2F9C3CB2" w14:textId="77777777" w:rsidR="00D14BF9" w:rsidRPr="00C46E12" w:rsidRDefault="007D28BE" w:rsidP="002C155D">
            <w:pPr>
              <w:rPr>
                <w:rFonts w:cs="Arial"/>
                <w:sz w:val="20"/>
                <w:szCs w:val="22"/>
              </w:rPr>
            </w:pPr>
            <w:r w:rsidRPr="00C46E12">
              <w:rPr>
                <w:rFonts w:cs="Arial"/>
                <w:sz w:val="20"/>
                <w:szCs w:val="22"/>
              </w:rPr>
              <w:t xml:space="preserve">Radiation </w:t>
            </w:r>
            <w:r w:rsidR="00556E53" w:rsidRPr="00C46E12">
              <w:rPr>
                <w:rFonts w:cs="Arial"/>
                <w:sz w:val="20"/>
                <w:szCs w:val="22"/>
              </w:rPr>
              <w:t>o</w:t>
            </w:r>
            <w:r w:rsidRPr="00C46E12">
              <w:rPr>
                <w:rFonts w:cs="Arial"/>
                <w:sz w:val="20"/>
                <w:szCs w:val="22"/>
              </w:rPr>
              <w:t xml:space="preserve">ncology / Radiotherapy </w:t>
            </w:r>
          </w:p>
        </w:tc>
        <w:tc>
          <w:tcPr>
            <w:tcW w:w="6070" w:type="dxa"/>
          </w:tcPr>
          <w:p w14:paraId="17D145EB" w14:textId="77777777" w:rsidR="00D14BF9" w:rsidRPr="00C46E12" w:rsidRDefault="007D28BE" w:rsidP="00027646">
            <w:pPr>
              <w:rPr>
                <w:rFonts w:cs="Arial"/>
              </w:rPr>
            </w:pPr>
            <w:r w:rsidRPr="00C46E12">
              <w:rPr>
                <w:rFonts w:cs="Arial"/>
              </w:rPr>
              <w:t>Radiation oncology, also know</w:t>
            </w:r>
            <w:r w:rsidR="00A124B5">
              <w:rPr>
                <w:rFonts w:cs="Arial"/>
              </w:rPr>
              <w:t>n</w:t>
            </w:r>
            <w:r w:rsidRPr="00C46E12">
              <w:rPr>
                <w:rFonts w:cs="Arial"/>
              </w:rPr>
              <w:t xml:space="preserve"> as radiotherapy, uses x-ray beams to kill cancer cells. A machine called a linear accelerator delivers radiation only to the specific area that is being treated. </w:t>
            </w:r>
          </w:p>
          <w:p w14:paraId="52740643" w14:textId="77777777" w:rsidR="007D28BE" w:rsidRPr="00C46E12" w:rsidRDefault="007D28BE" w:rsidP="00027646">
            <w:pPr>
              <w:rPr>
                <w:rFonts w:cs="Arial"/>
                <w:szCs w:val="22"/>
              </w:rPr>
            </w:pPr>
            <w:r w:rsidRPr="00C46E12">
              <w:rPr>
                <w:rFonts w:cs="Arial"/>
              </w:rPr>
              <w:t xml:space="preserve">Sometimes radiotherapy is used in conjunction with chemotherapy. </w:t>
            </w:r>
          </w:p>
        </w:tc>
      </w:tr>
      <w:tr w:rsidR="00D14BF9" w:rsidRPr="00C46E12" w14:paraId="57319176" w14:textId="77777777" w:rsidTr="00D9607C">
        <w:trPr>
          <w:trHeight w:val="269"/>
        </w:trPr>
        <w:tc>
          <w:tcPr>
            <w:tcW w:w="2578" w:type="dxa"/>
          </w:tcPr>
          <w:p w14:paraId="37F6FE0E" w14:textId="77777777" w:rsidR="00D14BF9" w:rsidRPr="00C46E12" w:rsidRDefault="007D28BE" w:rsidP="002C155D">
            <w:pPr>
              <w:rPr>
                <w:rFonts w:cs="Arial"/>
                <w:sz w:val="20"/>
                <w:szCs w:val="22"/>
              </w:rPr>
            </w:pPr>
            <w:r w:rsidRPr="00C46E12">
              <w:rPr>
                <w:rFonts w:cs="Arial"/>
                <w:sz w:val="20"/>
                <w:szCs w:val="22"/>
              </w:rPr>
              <w:t xml:space="preserve">Radiation oncologist </w:t>
            </w:r>
          </w:p>
        </w:tc>
        <w:tc>
          <w:tcPr>
            <w:tcW w:w="6070" w:type="dxa"/>
          </w:tcPr>
          <w:p w14:paraId="197D3B07" w14:textId="77777777" w:rsidR="007D28BE" w:rsidRPr="00C46E12" w:rsidRDefault="00A124B5" w:rsidP="00027646">
            <w:pPr>
              <w:rPr>
                <w:rFonts w:cs="Arial"/>
              </w:rPr>
            </w:pPr>
            <w:r>
              <w:rPr>
                <w:rFonts w:cs="Arial"/>
              </w:rPr>
              <w:t>A radiation oncologist is</w:t>
            </w:r>
            <w:r w:rsidR="007D28BE" w:rsidRPr="00C46E12">
              <w:rPr>
                <w:rFonts w:cs="Arial"/>
              </w:rPr>
              <w:t xml:space="preserve"> a specialist doctor who prescribes radiotherapy and organises treatment.</w:t>
            </w:r>
          </w:p>
          <w:p w14:paraId="744E2A25" w14:textId="77777777" w:rsidR="007D28BE" w:rsidRPr="00C46E12" w:rsidRDefault="007D28BE" w:rsidP="00027646">
            <w:pPr>
              <w:rPr>
                <w:rFonts w:cs="Arial"/>
              </w:rPr>
            </w:pPr>
          </w:p>
          <w:p w14:paraId="75B3CCE4" w14:textId="77777777" w:rsidR="00D14BF9" w:rsidRPr="00C46E12" w:rsidRDefault="007D28BE" w:rsidP="00027646">
            <w:pPr>
              <w:rPr>
                <w:rFonts w:cs="Arial"/>
              </w:rPr>
            </w:pPr>
            <w:r w:rsidRPr="00C46E12">
              <w:rPr>
                <w:rFonts w:cs="Arial"/>
              </w:rPr>
              <w:t xml:space="preserve">A radiation oncologist will decide how much radiation is given and how many times (the prescription). </w:t>
            </w:r>
          </w:p>
          <w:p w14:paraId="0DC845FC" w14:textId="77777777" w:rsidR="007D28BE" w:rsidRPr="00C46E12" w:rsidRDefault="007D28BE" w:rsidP="00027646">
            <w:pPr>
              <w:rPr>
                <w:rFonts w:cs="Arial"/>
                <w:szCs w:val="22"/>
              </w:rPr>
            </w:pPr>
          </w:p>
        </w:tc>
      </w:tr>
    </w:tbl>
    <w:p w14:paraId="23A64F8F" w14:textId="77777777" w:rsidR="00D14BF9" w:rsidRPr="00C46E12" w:rsidRDefault="00D14BF9" w:rsidP="00C46E12">
      <w:pPr>
        <w:jc w:val="both"/>
        <w:rPr>
          <w:rFonts w:cs="Arial"/>
          <w:b/>
          <w:szCs w:val="22"/>
        </w:rPr>
      </w:pPr>
    </w:p>
    <w:p w14:paraId="3E46E5CF" w14:textId="77777777" w:rsidR="00D14BF9" w:rsidRPr="00C46E12" w:rsidRDefault="00D14BF9" w:rsidP="00C46E12">
      <w:pPr>
        <w:jc w:val="both"/>
        <w:rPr>
          <w:rFonts w:cs="Arial"/>
          <w:b/>
          <w:color w:val="1F4E79"/>
          <w:szCs w:val="22"/>
        </w:rPr>
        <w:sectPr w:rsidR="00D14BF9" w:rsidRPr="00C46E12" w:rsidSect="002C7A13">
          <w:footerReference w:type="default" r:id="rId11"/>
          <w:pgSz w:w="11906" w:h="16838"/>
          <w:pgMar w:top="1440" w:right="1800" w:bottom="1134" w:left="1800" w:header="708" w:footer="708" w:gutter="0"/>
          <w:cols w:space="708"/>
          <w:docGrid w:linePitch="360"/>
        </w:sectPr>
      </w:pPr>
    </w:p>
    <w:p w14:paraId="40EB0D44" w14:textId="77777777" w:rsidR="00352B1A" w:rsidRPr="00C46E12" w:rsidRDefault="00FD1B7E" w:rsidP="00C46E12">
      <w:pPr>
        <w:pStyle w:val="Heading1"/>
        <w:jc w:val="both"/>
        <w:rPr>
          <w:rFonts w:cs="Arial"/>
        </w:rPr>
      </w:pPr>
      <w:bookmarkStart w:id="21" w:name="_Toc5734774"/>
      <w:bookmarkStart w:id="22" w:name="_Toc5734885"/>
      <w:bookmarkStart w:id="23" w:name="_Toc5735010"/>
      <w:bookmarkStart w:id="24" w:name="_Toc51588802"/>
      <w:r w:rsidRPr="00C46E12">
        <w:rPr>
          <w:rFonts w:cs="Arial"/>
        </w:rPr>
        <w:lastRenderedPageBreak/>
        <w:t>1. I</w:t>
      </w:r>
      <w:r w:rsidR="00BE38B8" w:rsidRPr="00C46E12">
        <w:rPr>
          <w:rFonts w:cs="Arial"/>
        </w:rPr>
        <w:t>nvestigators</w:t>
      </w:r>
      <w:bookmarkEnd w:id="21"/>
      <w:bookmarkEnd w:id="22"/>
      <w:bookmarkEnd w:id="23"/>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6096"/>
      </w:tblGrid>
      <w:tr w:rsidR="001E59DC" w:rsidRPr="009F2770" w14:paraId="7582C44A" w14:textId="77777777" w:rsidTr="009F2770">
        <w:trPr>
          <w:trHeight w:val="904"/>
        </w:trPr>
        <w:tc>
          <w:tcPr>
            <w:tcW w:w="2376" w:type="dxa"/>
            <w:shd w:val="clear" w:color="auto" w:fill="auto"/>
            <w:vAlign w:val="center"/>
          </w:tcPr>
          <w:p w14:paraId="1468C618" w14:textId="77777777" w:rsidR="001E59DC" w:rsidRPr="009F2770" w:rsidRDefault="001E59DC" w:rsidP="00027646">
            <w:pPr>
              <w:rPr>
                <w:rFonts w:cs="Arial"/>
                <w:b/>
              </w:rPr>
            </w:pPr>
            <w:r w:rsidRPr="009F2770">
              <w:rPr>
                <w:rFonts w:cs="Arial"/>
                <w:b/>
              </w:rPr>
              <w:t>Investigator Name</w:t>
            </w:r>
          </w:p>
        </w:tc>
        <w:tc>
          <w:tcPr>
            <w:tcW w:w="6096" w:type="dxa"/>
            <w:shd w:val="clear" w:color="auto" w:fill="auto"/>
            <w:vAlign w:val="center"/>
          </w:tcPr>
          <w:p w14:paraId="128438C6" w14:textId="77777777" w:rsidR="001E59DC" w:rsidRPr="009F2770" w:rsidRDefault="001E59DC" w:rsidP="00027646">
            <w:pPr>
              <w:rPr>
                <w:rFonts w:cs="Arial"/>
                <w:b/>
                <w:color w:val="000000"/>
                <w:szCs w:val="22"/>
              </w:rPr>
            </w:pPr>
            <w:r w:rsidRPr="009F2770">
              <w:rPr>
                <w:rFonts w:cs="Arial"/>
                <w:szCs w:val="22"/>
              </w:rPr>
              <w:t xml:space="preserve">Dr Heike </w:t>
            </w:r>
            <w:r w:rsidRPr="009F2770">
              <w:rPr>
                <w:rFonts w:cs="Arial"/>
                <w:color w:val="000000"/>
                <w:szCs w:val="22"/>
              </w:rPr>
              <w:t xml:space="preserve">Schütze </w:t>
            </w:r>
          </w:p>
        </w:tc>
      </w:tr>
      <w:tr w:rsidR="001E59DC" w:rsidRPr="009F2770" w14:paraId="597469DA" w14:textId="77777777" w:rsidTr="009F2770">
        <w:trPr>
          <w:trHeight w:val="780"/>
        </w:trPr>
        <w:tc>
          <w:tcPr>
            <w:tcW w:w="2376" w:type="dxa"/>
            <w:shd w:val="clear" w:color="auto" w:fill="auto"/>
            <w:vAlign w:val="center"/>
          </w:tcPr>
          <w:p w14:paraId="34B14C36" w14:textId="77777777" w:rsidR="001E59DC" w:rsidRPr="009F2770" w:rsidRDefault="001E59DC" w:rsidP="00027646">
            <w:pPr>
              <w:rPr>
                <w:rFonts w:cs="Arial"/>
                <w:b/>
              </w:rPr>
            </w:pPr>
            <w:r w:rsidRPr="009F2770">
              <w:rPr>
                <w:rFonts w:cs="Arial"/>
                <w:b/>
              </w:rPr>
              <w:t>Contact Details</w:t>
            </w:r>
          </w:p>
        </w:tc>
        <w:tc>
          <w:tcPr>
            <w:tcW w:w="6096" w:type="dxa"/>
            <w:shd w:val="clear" w:color="auto" w:fill="auto"/>
            <w:vAlign w:val="center"/>
          </w:tcPr>
          <w:p w14:paraId="10C57AE1" w14:textId="77777777" w:rsidR="001E59DC" w:rsidRPr="009F2770" w:rsidRDefault="001E59DC" w:rsidP="00027646">
            <w:pPr>
              <w:rPr>
                <w:rFonts w:cs="Arial"/>
                <w:color w:val="000000"/>
                <w:szCs w:val="22"/>
              </w:rPr>
            </w:pPr>
            <w:r w:rsidRPr="009F2770">
              <w:rPr>
                <w:rFonts w:cs="Arial"/>
                <w:color w:val="000000"/>
              </w:rPr>
              <w:t>4221 4582</w:t>
            </w:r>
          </w:p>
          <w:p w14:paraId="0307B341" w14:textId="77777777" w:rsidR="001E59DC" w:rsidRPr="009F2770" w:rsidRDefault="00DF5E52" w:rsidP="00027646">
            <w:pPr>
              <w:rPr>
                <w:rFonts w:cs="Arial"/>
              </w:rPr>
            </w:pPr>
            <w:hyperlink r:id="rId12" w:history="1">
              <w:r w:rsidR="001E59DC" w:rsidRPr="009F2770">
                <w:rPr>
                  <w:rStyle w:val="Hyperlink"/>
                  <w:rFonts w:cs="Arial"/>
                  <w:szCs w:val="22"/>
                </w:rPr>
                <w:t>hschutze@uow.edu.au</w:t>
              </w:r>
            </w:hyperlink>
          </w:p>
        </w:tc>
      </w:tr>
      <w:tr w:rsidR="001E59DC" w:rsidRPr="009F2770" w14:paraId="0E2CBECE" w14:textId="77777777" w:rsidTr="009F2770">
        <w:trPr>
          <w:trHeight w:val="780"/>
        </w:trPr>
        <w:tc>
          <w:tcPr>
            <w:tcW w:w="2376" w:type="dxa"/>
            <w:shd w:val="clear" w:color="auto" w:fill="auto"/>
            <w:vAlign w:val="center"/>
          </w:tcPr>
          <w:p w14:paraId="620DB49A" w14:textId="77777777" w:rsidR="001E59DC" w:rsidRPr="009F2770" w:rsidRDefault="001E59DC" w:rsidP="00027646">
            <w:pPr>
              <w:rPr>
                <w:rFonts w:cs="Arial"/>
                <w:b/>
              </w:rPr>
            </w:pPr>
            <w:r w:rsidRPr="009F2770">
              <w:rPr>
                <w:rFonts w:cs="Arial"/>
                <w:b/>
              </w:rPr>
              <w:t>Role</w:t>
            </w:r>
          </w:p>
        </w:tc>
        <w:tc>
          <w:tcPr>
            <w:tcW w:w="6096" w:type="dxa"/>
            <w:shd w:val="clear" w:color="auto" w:fill="auto"/>
            <w:vAlign w:val="center"/>
          </w:tcPr>
          <w:p w14:paraId="42D651B6" w14:textId="77777777" w:rsidR="00CE4DBB" w:rsidRDefault="00027646" w:rsidP="00CE4DBB">
            <w:pPr>
              <w:rPr>
                <w:rFonts w:cs="Arial"/>
              </w:rPr>
            </w:pPr>
            <w:r>
              <w:rPr>
                <w:rFonts w:cs="Arial"/>
              </w:rPr>
              <w:t xml:space="preserve">Coordinating principal </w:t>
            </w:r>
            <w:r w:rsidR="00CE4DBB">
              <w:rPr>
                <w:rFonts w:cs="Arial"/>
              </w:rPr>
              <w:t xml:space="preserve">investigator </w:t>
            </w:r>
          </w:p>
          <w:p w14:paraId="33097DD2" w14:textId="77777777" w:rsidR="001E59DC" w:rsidRPr="009F2770" w:rsidRDefault="00CE4DBB" w:rsidP="00CE4DBB">
            <w:pPr>
              <w:rPr>
                <w:rFonts w:cs="Arial"/>
              </w:rPr>
            </w:pPr>
            <w:r>
              <w:rPr>
                <w:rFonts w:cs="Arial"/>
              </w:rPr>
              <w:t xml:space="preserve">Supervisor to PhD Candidate </w:t>
            </w:r>
            <w:r w:rsidR="001E59DC" w:rsidRPr="009F2770">
              <w:rPr>
                <w:rFonts w:cs="Arial"/>
              </w:rPr>
              <w:t xml:space="preserve">Tiffany </w:t>
            </w:r>
            <w:r>
              <w:rPr>
                <w:rFonts w:cs="Arial"/>
              </w:rPr>
              <w:t>Sandell</w:t>
            </w:r>
          </w:p>
        </w:tc>
      </w:tr>
      <w:tr w:rsidR="001E59DC" w:rsidRPr="009F2770" w14:paraId="790D052D" w14:textId="77777777" w:rsidTr="009F2770">
        <w:trPr>
          <w:trHeight w:val="522"/>
        </w:trPr>
        <w:tc>
          <w:tcPr>
            <w:tcW w:w="2376" w:type="dxa"/>
            <w:shd w:val="clear" w:color="auto" w:fill="auto"/>
            <w:vAlign w:val="center"/>
          </w:tcPr>
          <w:p w14:paraId="65A08C52" w14:textId="77777777" w:rsidR="001E59DC" w:rsidRPr="009F2770" w:rsidRDefault="001E59DC" w:rsidP="00027646">
            <w:pPr>
              <w:rPr>
                <w:rFonts w:cs="Arial"/>
                <w:b/>
              </w:rPr>
            </w:pPr>
            <w:r w:rsidRPr="009F2770">
              <w:rPr>
                <w:rFonts w:cs="Arial"/>
                <w:b/>
              </w:rPr>
              <w:t>Responsibilities &amp; tasks in this research project</w:t>
            </w:r>
          </w:p>
        </w:tc>
        <w:tc>
          <w:tcPr>
            <w:tcW w:w="6096" w:type="dxa"/>
            <w:shd w:val="clear" w:color="auto" w:fill="auto"/>
            <w:vAlign w:val="center"/>
          </w:tcPr>
          <w:p w14:paraId="5B341B6D" w14:textId="0311B5D2" w:rsidR="001E59DC" w:rsidRPr="009F2770" w:rsidRDefault="001E59DC" w:rsidP="00906F83">
            <w:pPr>
              <w:rPr>
                <w:rFonts w:cs="Arial"/>
              </w:rPr>
            </w:pPr>
            <w:r w:rsidRPr="009F2770">
              <w:rPr>
                <w:rFonts w:cs="Arial"/>
              </w:rPr>
              <w:t xml:space="preserve">Dr Heike </w:t>
            </w:r>
            <w:r w:rsidRPr="009F2770">
              <w:rPr>
                <w:rFonts w:cs="Arial"/>
                <w:color w:val="000000"/>
                <w:szCs w:val="22"/>
              </w:rPr>
              <w:t xml:space="preserve">Schütze </w:t>
            </w:r>
            <w:r w:rsidRPr="009F2770">
              <w:rPr>
                <w:rFonts w:cs="Arial"/>
              </w:rPr>
              <w:t xml:space="preserve">will </w:t>
            </w:r>
            <w:r w:rsidR="00906F83">
              <w:rPr>
                <w:rFonts w:cs="Arial"/>
              </w:rPr>
              <w:t xml:space="preserve">oversee and assist all </w:t>
            </w:r>
            <w:r w:rsidRPr="009F2770">
              <w:rPr>
                <w:rFonts w:cs="Arial"/>
              </w:rPr>
              <w:t>research activities</w:t>
            </w:r>
            <w:r w:rsidR="00906F83">
              <w:rPr>
                <w:rFonts w:cs="Arial"/>
              </w:rPr>
              <w:t xml:space="preserve"> of the PhD candidate</w:t>
            </w:r>
            <w:r w:rsidRPr="009F2770">
              <w:rPr>
                <w:rFonts w:cs="Arial"/>
                <w:color w:val="000000"/>
                <w:szCs w:val="22"/>
              </w:rPr>
              <w:t>.</w:t>
            </w:r>
          </w:p>
        </w:tc>
      </w:tr>
      <w:tr w:rsidR="001E59DC" w:rsidRPr="009F2770" w14:paraId="7959E609" w14:textId="77777777" w:rsidTr="009F2770">
        <w:trPr>
          <w:trHeight w:val="920"/>
        </w:trPr>
        <w:tc>
          <w:tcPr>
            <w:tcW w:w="2376" w:type="dxa"/>
            <w:shd w:val="clear" w:color="auto" w:fill="auto"/>
            <w:vAlign w:val="center"/>
          </w:tcPr>
          <w:p w14:paraId="038C94B9" w14:textId="77777777" w:rsidR="001E59DC" w:rsidRPr="009F2770" w:rsidRDefault="001E59DC" w:rsidP="00027646">
            <w:pPr>
              <w:rPr>
                <w:rFonts w:cs="Arial"/>
                <w:b/>
              </w:rPr>
            </w:pPr>
            <w:r w:rsidRPr="009F2770">
              <w:rPr>
                <w:rFonts w:cs="Arial"/>
                <w:b/>
              </w:rPr>
              <w:t>Relevant Qualifications</w:t>
            </w:r>
          </w:p>
        </w:tc>
        <w:tc>
          <w:tcPr>
            <w:tcW w:w="6096" w:type="dxa"/>
            <w:shd w:val="clear" w:color="auto" w:fill="auto"/>
            <w:vAlign w:val="center"/>
          </w:tcPr>
          <w:p w14:paraId="43323CF9" w14:textId="77777777" w:rsidR="001E59DC" w:rsidRPr="009F2770" w:rsidRDefault="001E59DC" w:rsidP="00027646">
            <w:pPr>
              <w:rPr>
                <w:rFonts w:cs="Arial"/>
              </w:rPr>
            </w:pPr>
            <w:r w:rsidRPr="009F2770">
              <w:rPr>
                <w:rFonts w:cs="Arial"/>
              </w:rPr>
              <w:t>PhD</w:t>
            </w:r>
            <w:r w:rsidR="00C82358">
              <w:rPr>
                <w:rFonts w:cs="Arial"/>
              </w:rPr>
              <w:t>, MPH, BSc (Biomed)</w:t>
            </w:r>
          </w:p>
        </w:tc>
      </w:tr>
      <w:tr w:rsidR="001E59DC" w:rsidRPr="009F2770" w14:paraId="444ED190" w14:textId="77777777" w:rsidTr="009F2770">
        <w:trPr>
          <w:trHeight w:val="382"/>
        </w:trPr>
        <w:tc>
          <w:tcPr>
            <w:tcW w:w="2376" w:type="dxa"/>
            <w:shd w:val="clear" w:color="auto" w:fill="auto"/>
            <w:vAlign w:val="center"/>
          </w:tcPr>
          <w:p w14:paraId="08DACF59" w14:textId="77777777" w:rsidR="001E59DC" w:rsidRPr="009F2770" w:rsidRDefault="001E59DC" w:rsidP="00027646">
            <w:pPr>
              <w:rPr>
                <w:rFonts w:cs="Arial"/>
                <w:b/>
              </w:rPr>
            </w:pPr>
            <w:r w:rsidRPr="009F2770">
              <w:rPr>
                <w:rFonts w:cs="Arial"/>
                <w:b/>
              </w:rPr>
              <w:t>Experience relevant to this project</w:t>
            </w:r>
          </w:p>
        </w:tc>
        <w:tc>
          <w:tcPr>
            <w:tcW w:w="6096" w:type="dxa"/>
            <w:shd w:val="clear" w:color="auto" w:fill="auto"/>
            <w:vAlign w:val="center"/>
          </w:tcPr>
          <w:p w14:paraId="42514EF4" w14:textId="02A6618C" w:rsidR="001E59DC" w:rsidRPr="009F2770" w:rsidRDefault="00C82358" w:rsidP="00027646">
            <w:pPr>
              <w:rPr>
                <w:rFonts w:cs="Arial"/>
              </w:rPr>
            </w:pPr>
            <w:r>
              <w:rPr>
                <w:rFonts w:cs="Arial"/>
              </w:rPr>
              <w:t xml:space="preserve">Experienced in research with a focus on general practice and </w:t>
            </w:r>
            <w:r w:rsidR="001E59DC" w:rsidRPr="009F2770">
              <w:rPr>
                <w:rFonts w:cs="Arial"/>
              </w:rPr>
              <w:t xml:space="preserve">cancer follow-up shared-care. </w:t>
            </w:r>
          </w:p>
        </w:tc>
      </w:tr>
    </w:tbl>
    <w:p w14:paraId="1ECA62DF" w14:textId="77777777" w:rsidR="001E59DC" w:rsidRPr="00C46E12" w:rsidRDefault="001E59DC" w:rsidP="00C46E12">
      <w:pPr>
        <w:jc w:val="both"/>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6096"/>
      </w:tblGrid>
      <w:tr w:rsidR="001E59DC" w:rsidRPr="009F2770" w14:paraId="5030C03F" w14:textId="77777777" w:rsidTr="009F2770">
        <w:trPr>
          <w:trHeight w:val="904"/>
        </w:trPr>
        <w:tc>
          <w:tcPr>
            <w:tcW w:w="2376" w:type="dxa"/>
            <w:shd w:val="clear" w:color="auto" w:fill="auto"/>
            <w:vAlign w:val="center"/>
          </w:tcPr>
          <w:p w14:paraId="553FCB85" w14:textId="77777777" w:rsidR="001E59DC" w:rsidRPr="009F2770" w:rsidRDefault="001E59DC" w:rsidP="00027646">
            <w:pPr>
              <w:rPr>
                <w:rFonts w:cs="Arial"/>
                <w:b/>
              </w:rPr>
            </w:pPr>
            <w:r w:rsidRPr="009F2770">
              <w:rPr>
                <w:rFonts w:cs="Arial"/>
                <w:b/>
              </w:rPr>
              <w:t>Investigator Name</w:t>
            </w:r>
          </w:p>
        </w:tc>
        <w:tc>
          <w:tcPr>
            <w:tcW w:w="6096" w:type="dxa"/>
            <w:shd w:val="clear" w:color="auto" w:fill="auto"/>
            <w:vAlign w:val="center"/>
          </w:tcPr>
          <w:p w14:paraId="0B6F843D" w14:textId="77777777" w:rsidR="001E59DC" w:rsidRPr="009F2770" w:rsidRDefault="001E59DC" w:rsidP="00027646">
            <w:pPr>
              <w:rPr>
                <w:rFonts w:cs="Arial"/>
              </w:rPr>
            </w:pPr>
            <w:r w:rsidRPr="009F2770">
              <w:rPr>
                <w:rFonts w:cs="Arial"/>
              </w:rPr>
              <w:t xml:space="preserve">Tiffany Sandell </w:t>
            </w:r>
          </w:p>
        </w:tc>
      </w:tr>
      <w:tr w:rsidR="001E59DC" w:rsidRPr="009F2770" w14:paraId="2D6FBEE4" w14:textId="77777777" w:rsidTr="009F2770">
        <w:trPr>
          <w:trHeight w:val="780"/>
        </w:trPr>
        <w:tc>
          <w:tcPr>
            <w:tcW w:w="2376" w:type="dxa"/>
            <w:shd w:val="clear" w:color="auto" w:fill="auto"/>
            <w:vAlign w:val="center"/>
          </w:tcPr>
          <w:p w14:paraId="794C118B" w14:textId="77777777" w:rsidR="001E59DC" w:rsidRPr="009F2770" w:rsidRDefault="001E59DC" w:rsidP="00027646">
            <w:pPr>
              <w:rPr>
                <w:rFonts w:cs="Arial"/>
                <w:b/>
              </w:rPr>
            </w:pPr>
            <w:r w:rsidRPr="009F2770">
              <w:rPr>
                <w:rFonts w:cs="Arial"/>
                <w:b/>
              </w:rPr>
              <w:t>Contact Details</w:t>
            </w:r>
          </w:p>
        </w:tc>
        <w:tc>
          <w:tcPr>
            <w:tcW w:w="6096" w:type="dxa"/>
            <w:shd w:val="clear" w:color="auto" w:fill="auto"/>
            <w:vAlign w:val="center"/>
          </w:tcPr>
          <w:p w14:paraId="7649E778" w14:textId="77777777" w:rsidR="001E59DC" w:rsidRPr="009F2770" w:rsidRDefault="001E59DC" w:rsidP="00027646">
            <w:pPr>
              <w:rPr>
                <w:rFonts w:cs="Arial"/>
              </w:rPr>
            </w:pPr>
            <w:r w:rsidRPr="009F2770">
              <w:rPr>
                <w:rFonts w:cs="Arial"/>
              </w:rPr>
              <w:t>0479136404</w:t>
            </w:r>
          </w:p>
          <w:p w14:paraId="0C41EF0B" w14:textId="77777777" w:rsidR="001E59DC" w:rsidRPr="009F2770" w:rsidRDefault="00DF5E52" w:rsidP="00027646">
            <w:pPr>
              <w:rPr>
                <w:rFonts w:cs="Arial"/>
              </w:rPr>
            </w:pPr>
            <w:hyperlink r:id="rId13" w:history="1">
              <w:r w:rsidR="00D44F1E" w:rsidRPr="004E3B24">
                <w:rPr>
                  <w:rStyle w:val="Hyperlink"/>
                  <w:rFonts w:cs="Arial"/>
                </w:rPr>
                <w:t>tem785@uowmail.edu.au</w:t>
              </w:r>
            </w:hyperlink>
          </w:p>
          <w:p w14:paraId="587C23A1" w14:textId="77777777" w:rsidR="001E59DC" w:rsidRPr="009F2770" w:rsidRDefault="00DF5E52" w:rsidP="00027646">
            <w:pPr>
              <w:rPr>
                <w:rFonts w:cs="Arial"/>
              </w:rPr>
            </w:pPr>
            <w:hyperlink r:id="rId14" w:history="1">
              <w:r w:rsidR="00D44F1E" w:rsidRPr="004E3B24">
                <w:rPr>
                  <w:rStyle w:val="Hyperlink"/>
                  <w:rFonts w:cs="Arial"/>
                </w:rPr>
                <w:t>tiffany.sandell@health.nsw.gov.au</w:t>
              </w:r>
            </w:hyperlink>
            <w:r w:rsidR="001E59DC" w:rsidRPr="009F2770">
              <w:rPr>
                <w:rFonts w:cs="Arial"/>
              </w:rPr>
              <w:t xml:space="preserve"> </w:t>
            </w:r>
          </w:p>
        </w:tc>
      </w:tr>
      <w:tr w:rsidR="001E59DC" w:rsidRPr="009F2770" w14:paraId="7F621DD5" w14:textId="77777777" w:rsidTr="009F2770">
        <w:trPr>
          <w:trHeight w:val="780"/>
        </w:trPr>
        <w:tc>
          <w:tcPr>
            <w:tcW w:w="2376" w:type="dxa"/>
            <w:shd w:val="clear" w:color="auto" w:fill="auto"/>
            <w:vAlign w:val="center"/>
          </w:tcPr>
          <w:p w14:paraId="32FAFDC8" w14:textId="77777777" w:rsidR="001E59DC" w:rsidRPr="009F2770" w:rsidRDefault="001E59DC" w:rsidP="00027646">
            <w:pPr>
              <w:rPr>
                <w:rFonts w:cs="Arial"/>
                <w:b/>
              </w:rPr>
            </w:pPr>
            <w:r w:rsidRPr="009F2770">
              <w:rPr>
                <w:rFonts w:cs="Arial"/>
                <w:b/>
              </w:rPr>
              <w:t>Role</w:t>
            </w:r>
          </w:p>
        </w:tc>
        <w:tc>
          <w:tcPr>
            <w:tcW w:w="6096" w:type="dxa"/>
            <w:shd w:val="clear" w:color="auto" w:fill="auto"/>
            <w:vAlign w:val="center"/>
          </w:tcPr>
          <w:p w14:paraId="61E6AA09" w14:textId="77777777" w:rsidR="005E6033" w:rsidRPr="009F2770" w:rsidRDefault="005E6033" w:rsidP="00027646">
            <w:pPr>
              <w:rPr>
                <w:rFonts w:cs="Arial"/>
              </w:rPr>
            </w:pPr>
          </w:p>
          <w:p w14:paraId="691606F0" w14:textId="77777777" w:rsidR="005E6033" w:rsidRPr="009F2770" w:rsidRDefault="00027646" w:rsidP="00027646">
            <w:pPr>
              <w:rPr>
                <w:rFonts w:cs="Arial"/>
              </w:rPr>
            </w:pPr>
            <w:r>
              <w:rPr>
                <w:rFonts w:cs="Arial"/>
              </w:rPr>
              <w:t xml:space="preserve">Principal investigator and </w:t>
            </w:r>
            <w:r w:rsidR="005E6033" w:rsidRPr="009F2770">
              <w:rPr>
                <w:rFonts w:cs="Arial"/>
              </w:rPr>
              <w:t>PhD Candidate</w:t>
            </w:r>
          </w:p>
          <w:p w14:paraId="0D152611" w14:textId="77777777" w:rsidR="005E6033" w:rsidRPr="009F2770" w:rsidRDefault="005E6033" w:rsidP="00027646">
            <w:pPr>
              <w:rPr>
                <w:rFonts w:cs="Arial"/>
              </w:rPr>
            </w:pPr>
          </w:p>
        </w:tc>
      </w:tr>
      <w:tr w:rsidR="001E59DC" w:rsidRPr="009F2770" w14:paraId="37851065" w14:textId="77777777" w:rsidTr="009F2770">
        <w:trPr>
          <w:trHeight w:val="522"/>
        </w:trPr>
        <w:tc>
          <w:tcPr>
            <w:tcW w:w="2376" w:type="dxa"/>
            <w:shd w:val="clear" w:color="auto" w:fill="auto"/>
            <w:vAlign w:val="center"/>
          </w:tcPr>
          <w:p w14:paraId="721F7567" w14:textId="77777777" w:rsidR="001E59DC" w:rsidRPr="009F2770" w:rsidRDefault="001E59DC" w:rsidP="00027646">
            <w:pPr>
              <w:rPr>
                <w:rFonts w:cs="Arial"/>
                <w:b/>
              </w:rPr>
            </w:pPr>
            <w:r w:rsidRPr="009F2770">
              <w:rPr>
                <w:rFonts w:cs="Arial"/>
                <w:b/>
              </w:rPr>
              <w:t>Responsibilities &amp; tasks in this research project</w:t>
            </w:r>
          </w:p>
        </w:tc>
        <w:tc>
          <w:tcPr>
            <w:tcW w:w="6096" w:type="dxa"/>
            <w:shd w:val="clear" w:color="auto" w:fill="auto"/>
            <w:vAlign w:val="center"/>
          </w:tcPr>
          <w:p w14:paraId="3BE7E887" w14:textId="77777777" w:rsidR="005E6033" w:rsidRPr="009F2770" w:rsidRDefault="005E6033" w:rsidP="00027646">
            <w:pPr>
              <w:rPr>
                <w:rFonts w:cs="Arial"/>
                <w:szCs w:val="22"/>
              </w:rPr>
            </w:pPr>
            <w:r w:rsidRPr="009F2770">
              <w:rPr>
                <w:rFonts w:cs="Arial"/>
              </w:rPr>
              <w:t xml:space="preserve">Responsible for all research activities: ethics, managing recruitment, data collection, coding and analyses. </w:t>
            </w:r>
            <w:r w:rsidR="00A124B5">
              <w:rPr>
                <w:rFonts w:cs="Arial"/>
              </w:rPr>
              <w:t>Compiling</w:t>
            </w:r>
            <w:r w:rsidRPr="009F2770">
              <w:rPr>
                <w:rFonts w:cs="Arial"/>
              </w:rPr>
              <w:t xml:space="preserve"> findings for publication.</w:t>
            </w:r>
          </w:p>
          <w:p w14:paraId="4AD0637A" w14:textId="77777777" w:rsidR="001E59DC" w:rsidRPr="009F2770" w:rsidRDefault="005E6033" w:rsidP="00027646">
            <w:pPr>
              <w:rPr>
                <w:rFonts w:cs="Arial"/>
              </w:rPr>
            </w:pPr>
            <w:r w:rsidRPr="009F2770">
              <w:rPr>
                <w:rFonts w:cs="Arial"/>
                <w:szCs w:val="22"/>
              </w:rPr>
              <w:t xml:space="preserve">Site principal investigator for ISLHD. </w:t>
            </w:r>
          </w:p>
        </w:tc>
      </w:tr>
      <w:tr w:rsidR="001E59DC" w:rsidRPr="009F2770" w14:paraId="6E2FC7E8" w14:textId="77777777" w:rsidTr="009F2770">
        <w:trPr>
          <w:trHeight w:val="920"/>
        </w:trPr>
        <w:tc>
          <w:tcPr>
            <w:tcW w:w="2376" w:type="dxa"/>
            <w:shd w:val="clear" w:color="auto" w:fill="auto"/>
            <w:vAlign w:val="center"/>
          </w:tcPr>
          <w:p w14:paraId="06D2BAB4" w14:textId="77777777" w:rsidR="001E59DC" w:rsidRPr="009F2770" w:rsidRDefault="001E59DC" w:rsidP="00027646">
            <w:pPr>
              <w:rPr>
                <w:rFonts w:cs="Arial"/>
                <w:b/>
              </w:rPr>
            </w:pPr>
            <w:r w:rsidRPr="009F2770">
              <w:rPr>
                <w:rFonts w:cs="Arial"/>
                <w:b/>
              </w:rPr>
              <w:t>Relevant Qualifications</w:t>
            </w:r>
          </w:p>
        </w:tc>
        <w:tc>
          <w:tcPr>
            <w:tcW w:w="6096" w:type="dxa"/>
            <w:shd w:val="clear" w:color="auto" w:fill="auto"/>
            <w:vAlign w:val="center"/>
          </w:tcPr>
          <w:p w14:paraId="0B3AEA00" w14:textId="0DBB7CEB" w:rsidR="001E59DC" w:rsidRPr="009F2770" w:rsidRDefault="005E6033" w:rsidP="00AE4DF5">
            <w:pPr>
              <w:rPr>
                <w:rFonts w:cs="Arial"/>
              </w:rPr>
            </w:pPr>
            <w:r w:rsidRPr="009F2770">
              <w:rPr>
                <w:rFonts w:cs="Arial"/>
              </w:rPr>
              <w:t>M</w:t>
            </w:r>
            <w:r w:rsidR="00C82358">
              <w:rPr>
                <w:rFonts w:cs="Arial"/>
              </w:rPr>
              <w:t>HSM</w:t>
            </w:r>
            <w:r w:rsidR="00906F83">
              <w:rPr>
                <w:rFonts w:cs="Arial"/>
              </w:rPr>
              <w:t xml:space="preserve">, </w:t>
            </w:r>
            <w:r w:rsidR="00C82358">
              <w:rPr>
                <w:rFonts w:cs="Arial"/>
              </w:rPr>
              <w:t>MPH</w:t>
            </w:r>
            <w:r w:rsidR="00906F83">
              <w:rPr>
                <w:rFonts w:cs="Arial"/>
              </w:rPr>
              <w:t xml:space="preserve">, </w:t>
            </w:r>
            <w:r w:rsidR="00C82358">
              <w:rPr>
                <w:rFonts w:cs="Arial"/>
              </w:rPr>
              <w:t>BA (</w:t>
            </w:r>
            <w:r w:rsidRPr="009F2770">
              <w:rPr>
                <w:rFonts w:cs="Arial"/>
              </w:rPr>
              <w:t>Pop</w:t>
            </w:r>
            <w:r w:rsidR="00C82358">
              <w:rPr>
                <w:rFonts w:cs="Arial"/>
              </w:rPr>
              <w:t xml:space="preserve"> Hlth) </w:t>
            </w:r>
          </w:p>
        </w:tc>
      </w:tr>
      <w:tr w:rsidR="001E59DC" w:rsidRPr="009F2770" w14:paraId="39C628DD" w14:textId="77777777" w:rsidTr="009F2770">
        <w:trPr>
          <w:trHeight w:val="382"/>
        </w:trPr>
        <w:tc>
          <w:tcPr>
            <w:tcW w:w="2376" w:type="dxa"/>
            <w:shd w:val="clear" w:color="auto" w:fill="auto"/>
            <w:vAlign w:val="center"/>
          </w:tcPr>
          <w:p w14:paraId="3A14FB2E" w14:textId="77777777" w:rsidR="001E59DC" w:rsidRPr="009F2770" w:rsidRDefault="001E59DC" w:rsidP="00027646">
            <w:pPr>
              <w:rPr>
                <w:rFonts w:cs="Arial"/>
                <w:b/>
              </w:rPr>
            </w:pPr>
            <w:r w:rsidRPr="009F2770">
              <w:rPr>
                <w:rFonts w:cs="Arial"/>
                <w:b/>
              </w:rPr>
              <w:t>Experience relevant to this project</w:t>
            </w:r>
          </w:p>
        </w:tc>
        <w:tc>
          <w:tcPr>
            <w:tcW w:w="6096" w:type="dxa"/>
            <w:shd w:val="clear" w:color="auto" w:fill="auto"/>
            <w:vAlign w:val="center"/>
          </w:tcPr>
          <w:p w14:paraId="51F4DCC4" w14:textId="553CF57B" w:rsidR="001E59DC" w:rsidRPr="009F2770" w:rsidRDefault="00C82358" w:rsidP="00C82358">
            <w:pPr>
              <w:rPr>
                <w:rFonts w:cs="Arial"/>
              </w:rPr>
            </w:pPr>
            <w:r>
              <w:rPr>
                <w:rFonts w:cs="Arial"/>
              </w:rPr>
              <w:t xml:space="preserve">Project Manager, </w:t>
            </w:r>
            <w:r w:rsidRPr="009F2770">
              <w:rPr>
                <w:rFonts w:cs="Arial"/>
              </w:rPr>
              <w:t>quality improvement initiatives</w:t>
            </w:r>
            <w:r w:rsidRPr="009F2770" w:rsidDel="00C82358">
              <w:rPr>
                <w:rFonts w:cs="Arial"/>
              </w:rPr>
              <w:t xml:space="preserve"> </w:t>
            </w:r>
            <w:r w:rsidR="005E6033" w:rsidRPr="009F2770">
              <w:rPr>
                <w:rFonts w:cs="Arial"/>
              </w:rPr>
              <w:t xml:space="preserve">Radiation Oncology, ISLHD, as project manager on. </w:t>
            </w:r>
          </w:p>
        </w:tc>
      </w:tr>
      <w:tr w:rsidR="001E59DC" w:rsidRPr="009F2770" w14:paraId="78418728" w14:textId="77777777" w:rsidTr="009F2770">
        <w:trPr>
          <w:trHeight w:val="1048"/>
        </w:trPr>
        <w:tc>
          <w:tcPr>
            <w:tcW w:w="2376" w:type="dxa"/>
            <w:shd w:val="clear" w:color="auto" w:fill="auto"/>
            <w:vAlign w:val="center"/>
          </w:tcPr>
          <w:p w14:paraId="021A8214" w14:textId="77777777" w:rsidR="001E59DC" w:rsidRPr="009F2770" w:rsidRDefault="001E59DC" w:rsidP="00027646">
            <w:pPr>
              <w:rPr>
                <w:rFonts w:cs="Arial"/>
                <w:b/>
              </w:rPr>
            </w:pPr>
            <w:r w:rsidRPr="009F2770">
              <w:rPr>
                <w:rFonts w:cs="Arial"/>
                <w:b/>
              </w:rPr>
              <w:t>Expertise relevant to this project</w:t>
            </w:r>
          </w:p>
        </w:tc>
        <w:tc>
          <w:tcPr>
            <w:tcW w:w="6096" w:type="dxa"/>
            <w:shd w:val="clear" w:color="auto" w:fill="auto"/>
            <w:vAlign w:val="center"/>
          </w:tcPr>
          <w:p w14:paraId="4DFCD9EF" w14:textId="77777777" w:rsidR="001E59DC" w:rsidRPr="009F2770" w:rsidRDefault="00AA08FD" w:rsidP="00027646">
            <w:pPr>
              <w:rPr>
                <w:rFonts w:cs="Arial"/>
              </w:rPr>
            </w:pPr>
            <w:r>
              <w:rPr>
                <w:rFonts w:cs="Arial"/>
              </w:rPr>
              <w:t>Project management in radiation oncology</w:t>
            </w:r>
            <w:r w:rsidR="00C82358">
              <w:rPr>
                <w:rFonts w:cs="Arial"/>
              </w:rPr>
              <w:t>, previous experience on research in shared care</w:t>
            </w:r>
          </w:p>
        </w:tc>
      </w:tr>
    </w:tbl>
    <w:p w14:paraId="04EAF881" w14:textId="77777777" w:rsidR="001E59DC" w:rsidRDefault="001E59DC" w:rsidP="00C46E12">
      <w:pPr>
        <w:jc w:val="both"/>
        <w:rPr>
          <w:rFonts w:cs="Arial"/>
        </w:rPr>
      </w:pPr>
    </w:p>
    <w:p w14:paraId="454C20CA" w14:textId="77777777" w:rsidR="00AA08FD" w:rsidRDefault="00AA08FD" w:rsidP="00C46E12">
      <w:pPr>
        <w:jc w:val="both"/>
        <w:rPr>
          <w:rFonts w:cs="Arial"/>
        </w:rPr>
      </w:pPr>
    </w:p>
    <w:p w14:paraId="1492BA81" w14:textId="77777777" w:rsidR="00AA08FD" w:rsidRDefault="00AA08FD" w:rsidP="00C46E12">
      <w:pPr>
        <w:jc w:val="both"/>
        <w:rPr>
          <w:rFonts w:cs="Arial"/>
        </w:rPr>
      </w:pPr>
    </w:p>
    <w:p w14:paraId="1EA24B40" w14:textId="77777777" w:rsidR="00380DFE" w:rsidRDefault="00380DFE" w:rsidP="00C46E12">
      <w:pPr>
        <w:jc w:val="both"/>
        <w:rPr>
          <w:rFonts w:cs="Arial"/>
        </w:rPr>
      </w:pPr>
    </w:p>
    <w:p w14:paraId="532D8860" w14:textId="77777777" w:rsidR="00380DFE" w:rsidRDefault="00380DFE" w:rsidP="00C46E12">
      <w:pPr>
        <w:jc w:val="both"/>
        <w:rPr>
          <w:rFonts w:cs="Arial"/>
        </w:rPr>
      </w:pPr>
    </w:p>
    <w:p w14:paraId="14D5B893" w14:textId="77777777" w:rsidR="00380DFE" w:rsidRDefault="00380DFE" w:rsidP="00C46E12">
      <w:pPr>
        <w:jc w:val="both"/>
        <w:rPr>
          <w:rFonts w:cs="Arial"/>
        </w:rPr>
      </w:pPr>
    </w:p>
    <w:p w14:paraId="5C09A786" w14:textId="5EA99A9D" w:rsidR="00906F83" w:rsidRDefault="00906F83">
      <w:pPr>
        <w:rPr>
          <w:rFonts w:cs="Arial"/>
        </w:rPr>
      </w:pPr>
      <w:r>
        <w:rPr>
          <w:rFonts w:cs="Arial"/>
        </w:rPr>
        <w:br w:type="page"/>
      </w:r>
    </w:p>
    <w:p w14:paraId="2B9D56D9" w14:textId="77777777" w:rsidR="00AA08FD" w:rsidRPr="00C46E12" w:rsidRDefault="00AA08FD" w:rsidP="00C46E12">
      <w:pPr>
        <w:jc w:val="both"/>
        <w:rPr>
          <w:rFonts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6096"/>
      </w:tblGrid>
      <w:tr w:rsidR="00185360" w:rsidRPr="009F2770" w14:paraId="311D5B10" w14:textId="77777777" w:rsidTr="009F2770">
        <w:trPr>
          <w:trHeight w:val="904"/>
        </w:trPr>
        <w:tc>
          <w:tcPr>
            <w:tcW w:w="2376" w:type="dxa"/>
            <w:shd w:val="clear" w:color="auto" w:fill="auto"/>
            <w:vAlign w:val="center"/>
          </w:tcPr>
          <w:p w14:paraId="796CB683" w14:textId="77777777" w:rsidR="00185360" w:rsidRPr="009F2770" w:rsidRDefault="00185360" w:rsidP="00185360">
            <w:pPr>
              <w:rPr>
                <w:rFonts w:cs="Arial"/>
                <w:b/>
              </w:rPr>
            </w:pPr>
            <w:r w:rsidRPr="009F2770">
              <w:rPr>
                <w:rFonts w:cs="Arial"/>
                <w:b/>
              </w:rPr>
              <w:t>Investigator Name</w:t>
            </w:r>
          </w:p>
        </w:tc>
        <w:tc>
          <w:tcPr>
            <w:tcW w:w="6096" w:type="dxa"/>
            <w:shd w:val="clear" w:color="auto" w:fill="auto"/>
            <w:vAlign w:val="center"/>
          </w:tcPr>
          <w:p w14:paraId="5AA2C2F0" w14:textId="77777777" w:rsidR="00185360" w:rsidRPr="00185360" w:rsidRDefault="00185360" w:rsidP="00185360">
            <w:pPr>
              <w:spacing w:before="100" w:beforeAutospacing="1" w:after="100" w:afterAutospacing="1"/>
              <w:rPr>
                <w:rFonts w:cs="Arial"/>
                <w:sz w:val="24"/>
                <w:lang w:eastAsia="en-US"/>
              </w:rPr>
            </w:pPr>
            <w:r w:rsidRPr="00185360">
              <w:rPr>
                <w:rFonts w:cs="Arial"/>
                <w:lang w:eastAsia="en-US"/>
              </w:rPr>
              <w:t>Prof Andrew Miller</w:t>
            </w:r>
          </w:p>
        </w:tc>
      </w:tr>
      <w:tr w:rsidR="00185360" w:rsidRPr="009F2770" w14:paraId="19426961" w14:textId="77777777" w:rsidTr="009F2770">
        <w:trPr>
          <w:trHeight w:val="780"/>
        </w:trPr>
        <w:tc>
          <w:tcPr>
            <w:tcW w:w="2376" w:type="dxa"/>
            <w:shd w:val="clear" w:color="auto" w:fill="auto"/>
            <w:vAlign w:val="center"/>
          </w:tcPr>
          <w:p w14:paraId="4E3B418A" w14:textId="77777777" w:rsidR="00185360" w:rsidRPr="009F2770" w:rsidRDefault="00185360" w:rsidP="00185360">
            <w:pPr>
              <w:rPr>
                <w:rFonts w:cs="Arial"/>
                <w:b/>
              </w:rPr>
            </w:pPr>
            <w:r w:rsidRPr="009F2770">
              <w:rPr>
                <w:rFonts w:cs="Arial"/>
                <w:b/>
              </w:rPr>
              <w:t>Contact Details</w:t>
            </w:r>
          </w:p>
        </w:tc>
        <w:tc>
          <w:tcPr>
            <w:tcW w:w="6096" w:type="dxa"/>
            <w:shd w:val="clear" w:color="auto" w:fill="auto"/>
            <w:vAlign w:val="center"/>
          </w:tcPr>
          <w:p w14:paraId="524E24F9" w14:textId="77777777" w:rsidR="00185360" w:rsidRPr="00185360" w:rsidRDefault="00DF5E52" w:rsidP="00185360">
            <w:pPr>
              <w:rPr>
                <w:rStyle w:val="gmaildefault"/>
                <w:rFonts w:cs="Arial"/>
                <w:lang w:eastAsia="en-US"/>
              </w:rPr>
            </w:pPr>
            <w:hyperlink r:id="rId15" w:tgtFrame="_blank" w:history="1">
              <w:r w:rsidR="00185360" w:rsidRPr="00185360">
                <w:rPr>
                  <w:rStyle w:val="Hyperlink"/>
                  <w:rFonts w:cs="Arial"/>
                  <w:color w:val="auto"/>
                  <w:u w:val="none"/>
                  <w:lang w:eastAsia="en-US"/>
                </w:rPr>
                <w:t>andrew.miller@health.nsw.gov.au</w:t>
              </w:r>
            </w:hyperlink>
          </w:p>
          <w:p w14:paraId="1AED3622" w14:textId="77777777" w:rsidR="00185360" w:rsidRPr="00185360" w:rsidRDefault="00DF5E52" w:rsidP="00185360">
            <w:pPr>
              <w:rPr>
                <w:rFonts w:cs="Arial"/>
                <w:sz w:val="24"/>
                <w:lang w:eastAsia="en-US"/>
              </w:rPr>
            </w:pPr>
            <w:hyperlink r:id="rId16" w:history="1">
              <w:r w:rsidR="00185360" w:rsidRPr="00185360">
                <w:rPr>
                  <w:rStyle w:val="Hyperlink"/>
                  <w:rFonts w:cs="Arial"/>
                  <w:color w:val="auto"/>
                  <w:u w:val="none"/>
                  <w:lang w:eastAsia="en-US"/>
                </w:rPr>
                <w:t>amiller@uow.edu.au</w:t>
              </w:r>
            </w:hyperlink>
            <w:r w:rsidR="00185360" w:rsidRPr="00185360">
              <w:rPr>
                <w:rFonts w:cs="Arial"/>
                <w:lang w:eastAsia="en-US"/>
              </w:rPr>
              <w:t xml:space="preserve"> </w:t>
            </w:r>
          </w:p>
        </w:tc>
      </w:tr>
      <w:tr w:rsidR="00185360" w:rsidRPr="009F2770" w14:paraId="54DBF490" w14:textId="77777777" w:rsidTr="009F2770">
        <w:trPr>
          <w:trHeight w:val="780"/>
        </w:trPr>
        <w:tc>
          <w:tcPr>
            <w:tcW w:w="2376" w:type="dxa"/>
            <w:shd w:val="clear" w:color="auto" w:fill="auto"/>
            <w:vAlign w:val="center"/>
          </w:tcPr>
          <w:p w14:paraId="23D17C77" w14:textId="77777777" w:rsidR="00185360" w:rsidRPr="009F2770" w:rsidRDefault="00185360" w:rsidP="00185360">
            <w:pPr>
              <w:rPr>
                <w:rFonts w:cs="Arial"/>
                <w:b/>
              </w:rPr>
            </w:pPr>
            <w:r w:rsidRPr="009F2770">
              <w:rPr>
                <w:rFonts w:cs="Arial"/>
                <w:b/>
              </w:rPr>
              <w:t>Role</w:t>
            </w:r>
          </w:p>
        </w:tc>
        <w:tc>
          <w:tcPr>
            <w:tcW w:w="6096" w:type="dxa"/>
            <w:shd w:val="clear" w:color="auto" w:fill="auto"/>
            <w:vAlign w:val="center"/>
          </w:tcPr>
          <w:p w14:paraId="36A0ACFC" w14:textId="77777777" w:rsidR="00CE4DBB" w:rsidRDefault="00185360" w:rsidP="00CE4DBB">
            <w:pPr>
              <w:rPr>
                <w:rFonts w:cs="Arial"/>
                <w:lang w:eastAsia="en-US"/>
              </w:rPr>
            </w:pPr>
            <w:r w:rsidRPr="00185360">
              <w:rPr>
                <w:rFonts w:cs="Arial"/>
                <w:lang w:eastAsia="en-US"/>
              </w:rPr>
              <w:t xml:space="preserve">Co-investigator </w:t>
            </w:r>
          </w:p>
          <w:p w14:paraId="4D190B86" w14:textId="77777777" w:rsidR="00185360" w:rsidRPr="00CE4DBB" w:rsidRDefault="00CE4DBB" w:rsidP="00CE4DBB">
            <w:pPr>
              <w:rPr>
                <w:rFonts w:cs="Arial"/>
                <w:lang w:eastAsia="en-US"/>
              </w:rPr>
            </w:pPr>
            <w:r>
              <w:rPr>
                <w:rFonts w:cs="Arial"/>
                <w:lang w:eastAsia="en-US"/>
              </w:rPr>
              <w:t>C</w:t>
            </w:r>
            <w:r w:rsidR="00185360" w:rsidRPr="00185360">
              <w:rPr>
                <w:rFonts w:cs="Arial"/>
                <w:lang w:eastAsia="en-US"/>
              </w:rPr>
              <w:t xml:space="preserve">o-supervisor (Tiffany Sandell) </w:t>
            </w:r>
          </w:p>
        </w:tc>
      </w:tr>
      <w:tr w:rsidR="00185360" w:rsidRPr="009F2770" w14:paraId="06AD3A43" w14:textId="77777777" w:rsidTr="009F2770">
        <w:trPr>
          <w:trHeight w:val="522"/>
        </w:trPr>
        <w:tc>
          <w:tcPr>
            <w:tcW w:w="2376" w:type="dxa"/>
            <w:shd w:val="clear" w:color="auto" w:fill="auto"/>
            <w:vAlign w:val="center"/>
          </w:tcPr>
          <w:p w14:paraId="15420CD6" w14:textId="77777777" w:rsidR="00185360" w:rsidRPr="009F2770" w:rsidRDefault="00185360" w:rsidP="00185360">
            <w:pPr>
              <w:rPr>
                <w:rFonts w:cs="Arial"/>
                <w:b/>
              </w:rPr>
            </w:pPr>
            <w:r w:rsidRPr="009F2770">
              <w:rPr>
                <w:rFonts w:cs="Arial"/>
                <w:b/>
              </w:rPr>
              <w:t>Responsibilities &amp; tasks in this research project</w:t>
            </w:r>
          </w:p>
        </w:tc>
        <w:tc>
          <w:tcPr>
            <w:tcW w:w="6096" w:type="dxa"/>
            <w:shd w:val="clear" w:color="auto" w:fill="auto"/>
            <w:vAlign w:val="center"/>
          </w:tcPr>
          <w:p w14:paraId="21F31D06" w14:textId="77777777" w:rsidR="00185360" w:rsidRPr="00185360" w:rsidRDefault="00185360" w:rsidP="00185360">
            <w:pPr>
              <w:spacing w:before="100" w:beforeAutospacing="1" w:after="100" w:afterAutospacing="1"/>
              <w:rPr>
                <w:rFonts w:cs="Arial"/>
                <w:sz w:val="24"/>
                <w:lang w:eastAsia="en-US"/>
              </w:rPr>
            </w:pPr>
            <w:r w:rsidRPr="00185360">
              <w:rPr>
                <w:rFonts w:cs="Arial"/>
                <w:lang w:eastAsia="en-US"/>
              </w:rPr>
              <w:t>Prof Andrew Miller will co-supervise and oversee the research, assist in data extraction of patient lists, technological management issues, collaboration for study publications.</w:t>
            </w:r>
          </w:p>
        </w:tc>
      </w:tr>
      <w:tr w:rsidR="00185360" w:rsidRPr="009F2770" w14:paraId="3A00D8C1" w14:textId="77777777" w:rsidTr="009F2770">
        <w:trPr>
          <w:trHeight w:val="920"/>
        </w:trPr>
        <w:tc>
          <w:tcPr>
            <w:tcW w:w="2376" w:type="dxa"/>
            <w:shd w:val="clear" w:color="auto" w:fill="auto"/>
            <w:vAlign w:val="center"/>
          </w:tcPr>
          <w:p w14:paraId="3EA0CFF7" w14:textId="77777777" w:rsidR="00185360" w:rsidRPr="009F2770" w:rsidRDefault="00185360" w:rsidP="00185360">
            <w:pPr>
              <w:rPr>
                <w:rFonts w:cs="Arial"/>
                <w:b/>
              </w:rPr>
            </w:pPr>
            <w:r w:rsidRPr="009F2770">
              <w:rPr>
                <w:rFonts w:cs="Arial"/>
                <w:b/>
              </w:rPr>
              <w:t>Relevant Qualifications</w:t>
            </w:r>
          </w:p>
        </w:tc>
        <w:tc>
          <w:tcPr>
            <w:tcW w:w="6096" w:type="dxa"/>
            <w:shd w:val="clear" w:color="auto" w:fill="auto"/>
            <w:vAlign w:val="center"/>
          </w:tcPr>
          <w:p w14:paraId="3A571657" w14:textId="67DC70E8" w:rsidR="00185360" w:rsidRPr="00185360" w:rsidRDefault="00185360" w:rsidP="00C82358">
            <w:pPr>
              <w:spacing w:before="100" w:beforeAutospacing="1" w:after="100" w:afterAutospacing="1"/>
              <w:rPr>
                <w:rFonts w:cs="Arial"/>
                <w:sz w:val="24"/>
                <w:lang w:eastAsia="en-US"/>
              </w:rPr>
            </w:pPr>
            <w:r w:rsidRPr="00185360">
              <w:rPr>
                <w:rStyle w:val="gmaildefault"/>
                <w:rFonts w:cs="Arial"/>
                <w:lang w:eastAsia="en-US"/>
              </w:rPr>
              <w:t>BSc, GradDipEd(CCAE), BMed  MInfCommTech[Res], FRANZCR, FACHI</w:t>
            </w:r>
            <w:r w:rsidRPr="00185360">
              <w:rPr>
                <w:rFonts w:cs="Arial"/>
                <w:lang w:eastAsia="en-US"/>
              </w:rPr>
              <w:t> </w:t>
            </w:r>
          </w:p>
        </w:tc>
      </w:tr>
      <w:tr w:rsidR="00185360" w:rsidRPr="009F2770" w14:paraId="52B45B4E" w14:textId="77777777" w:rsidTr="009F2770">
        <w:trPr>
          <w:trHeight w:val="382"/>
        </w:trPr>
        <w:tc>
          <w:tcPr>
            <w:tcW w:w="2376" w:type="dxa"/>
            <w:shd w:val="clear" w:color="auto" w:fill="auto"/>
            <w:vAlign w:val="center"/>
          </w:tcPr>
          <w:p w14:paraId="4D883316" w14:textId="77777777" w:rsidR="00185360" w:rsidRPr="009F2770" w:rsidRDefault="00185360" w:rsidP="00185360">
            <w:pPr>
              <w:rPr>
                <w:rFonts w:cs="Arial"/>
                <w:b/>
              </w:rPr>
            </w:pPr>
            <w:r w:rsidRPr="009F2770">
              <w:rPr>
                <w:rFonts w:cs="Arial"/>
                <w:b/>
              </w:rPr>
              <w:t>Experience relevant to this project</w:t>
            </w:r>
          </w:p>
        </w:tc>
        <w:tc>
          <w:tcPr>
            <w:tcW w:w="6096" w:type="dxa"/>
            <w:shd w:val="clear" w:color="auto" w:fill="auto"/>
            <w:vAlign w:val="center"/>
          </w:tcPr>
          <w:p w14:paraId="7D1CBE10" w14:textId="77777777" w:rsidR="00185360" w:rsidRPr="00185360" w:rsidRDefault="00185360" w:rsidP="00185360">
            <w:pPr>
              <w:spacing w:before="100" w:beforeAutospacing="1" w:after="100" w:afterAutospacing="1"/>
              <w:rPr>
                <w:rFonts w:cs="Arial"/>
                <w:sz w:val="24"/>
                <w:lang w:eastAsia="en-US"/>
              </w:rPr>
            </w:pPr>
            <w:r w:rsidRPr="00185360">
              <w:rPr>
                <w:rFonts w:cs="Arial"/>
                <w:lang w:eastAsia="en-US"/>
              </w:rPr>
              <w:t>Radiation Oncologist, ISLHD</w:t>
            </w:r>
          </w:p>
        </w:tc>
      </w:tr>
      <w:tr w:rsidR="00185360" w:rsidRPr="009F2770" w14:paraId="3FE89A9D" w14:textId="77777777" w:rsidTr="009F2770">
        <w:trPr>
          <w:trHeight w:val="1048"/>
        </w:trPr>
        <w:tc>
          <w:tcPr>
            <w:tcW w:w="2376" w:type="dxa"/>
            <w:shd w:val="clear" w:color="auto" w:fill="auto"/>
            <w:vAlign w:val="center"/>
          </w:tcPr>
          <w:p w14:paraId="6C1FA3F6" w14:textId="77777777" w:rsidR="00185360" w:rsidRPr="009F2770" w:rsidRDefault="00185360" w:rsidP="00185360">
            <w:pPr>
              <w:rPr>
                <w:rFonts w:cs="Arial"/>
                <w:b/>
              </w:rPr>
            </w:pPr>
            <w:r w:rsidRPr="009F2770">
              <w:rPr>
                <w:rFonts w:cs="Arial"/>
                <w:b/>
              </w:rPr>
              <w:t>Expertise relevant to this project</w:t>
            </w:r>
          </w:p>
        </w:tc>
        <w:tc>
          <w:tcPr>
            <w:tcW w:w="6096" w:type="dxa"/>
            <w:shd w:val="clear" w:color="auto" w:fill="auto"/>
            <w:vAlign w:val="center"/>
          </w:tcPr>
          <w:p w14:paraId="14E21266" w14:textId="0EE459E3" w:rsidR="00185360" w:rsidRPr="00185360" w:rsidRDefault="00185360" w:rsidP="00C82358">
            <w:pPr>
              <w:spacing w:before="100" w:beforeAutospacing="1" w:after="100" w:afterAutospacing="1"/>
              <w:rPr>
                <w:rFonts w:cs="Arial"/>
                <w:sz w:val="24"/>
                <w:lang w:eastAsia="en-US"/>
              </w:rPr>
            </w:pPr>
            <w:r w:rsidRPr="00185360">
              <w:rPr>
                <w:rStyle w:val="gmaildefault"/>
                <w:rFonts w:cs="Arial"/>
                <w:lang w:eastAsia="en-US"/>
              </w:rPr>
              <w:t>Honorary Professional Fellow, School of EIS</w:t>
            </w:r>
          </w:p>
        </w:tc>
      </w:tr>
    </w:tbl>
    <w:p w14:paraId="59803E6B" w14:textId="77777777" w:rsidR="001E59DC" w:rsidRPr="00C46E12" w:rsidRDefault="001E59DC" w:rsidP="00C46E12">
      <w:pPr>
        <w:jc w:val="both"/>
        <w:rPr>
          <w:rFonts w:cs="Arial"/>
        </w:rPr>
      </w:pPr>
    </w:p>
    <w:p w14:paraId="27E7705B" w14:textId="77777777" w:rsidR="001E59DC" w:rsidRPr="00C46E12" w:rsidRDefault="001E59DC" w:rsidP="00C46E12">
      <w:pPr>
        <w:jc w:val="both"/>
        <w:rPr>
          <w:rFonts w:cs="Arial"/>
        </w:rPr>
      </w:pPr>
    </w:p>
    <w:p w14:paraId="74CE1298" w14:textId="77777777" w:rsidR="001E59DC" w:rsidRPr="00C46E12" w:rsidRDefault="001E59DC" w:rsidP="00C46E12">
      <w:pPr>
        <w:jc w:val="both"/>
        <w:rPr>
          <w:rFonts w:cs="Arial"/>
        </w:rPr>
      </w:pPr>
    </w:p>
    <w:p w14:paraId="20AC529F" w14:textId="77777777" w:rsidR="00DA4BB6" w:rsidRPr="00C46E12" w:rsidRDefault="00DA4BB6" w:rsidP="00C46E12">
      <w:pPr>
        <w:jc w:val="both"/>
        <w:rPr>
          <w:rFonts w:cs="Arial"/>
          <w:b/>
          <w:szCs w:val="22"/>
        </w:rPr>
      </w:pPr>
    </w:p>
    <w:p w14:paraId="0DEA6BEA" w14:textId="77777777" w:rsidR="00606728" w:rsidRPr="00C46E12" w:rsidRDefault="00606728" w:rsidP="00C46E12">
      <w:pPr>
        <w:jc w:val="both"/>
        <w:rPr>
          <w:rFonts w:cs="Arial"/>
          <w:color w:val="000000"/>
          <w:szCs w:val="22"/>
        </w:rPr>
      </w:pPr>
    </w:p>
    <w:p w14:paraId="753AB4CA" w14:textId="77777777" w:rsidR="001D1813" w:rsidRPr="00C46E12" w:rsidRDefault="001D1813" w:rsidP="00C46E12">
      <w:pPr>
        <w:jc w:val="both"/>
        <w:rPr>
          <w:rFonts w:cs="Arial"/>
          <w:color w:val="000000"/>
          <w:szCs w:val="22"/>
        </w:rPr>
      </w:pPr>
    </w:p>
    <w:p w14:paraId="68369FD8" w14:textId="77777777" w:rsidR="001D1813" w:rsidRPr="00C46E12" w:rsidRDefault="001D1813" w:rsidP="00C46E12">
      <w:pPr>
        <w:jc w:val="both"/>
        <w:rPr>
          <w:rFonts w:cs="Arial"/>
          <w:color w:val="000000"/>
          <w:szCs w:val="22"/>
        </w:rPr>
      </w:pPr>
    </w:p>
    <w:p w14:paraId="129F020E" w14:textId="77777777" w:rsidR="001D1813" w:rsidRPr="00C46E12" w:rsidRDefault="001D1813" w:rsidP="00C46E12">
      <w:pPr>
        <w:jc w:val="both"/>
        <w:rPr>
          <w:rFonts w:cs="Arial"/>
          <w:szCs w:val="22"/>
        </w:rPr>
      </w:pPr>
    </w:p>
    <w:p w14:paraId="668F0E77" w14:textId="77777777" w:rsidR="003E4C02" w:rsidRPr="00C46E12" w:rsidRDefault="003E4C02" w:rsidP="00C46E12">
      <w:pPr>
        <w:jc w:val="both"/>
        <w:outlineLvl w:val="0"/>
        <w:rPr>
          <w:rFonts w:cs="Arial"/>
          <w:b/>
          <w:color w:val="1F4E79"/>
          <w:szCs w:val="22"/>
        </w:rPr>
        <w:sectPr w:rsidR="003E4C02" w:rsidRPr="00C46E12" w:rsidSect="002C7A13">
          <w:pgSz w:w="11906" w:h="16838"/>
          <w:pgMar w:top="1440" w:right="1800" w:bottom="1134" w:left="1800" w:header="708" w:footer="708" w:gutter="0"/>
          <w:cols w:space="708"/>
          <w:docGrid w:linePitch="360"/>
        </w:sectPr>
      </w:pPr>
      <w:bookmarkStart w:id="25" w:name="_Toc224114238"/>
      <w:bookmarkStart w:id="26" w:name="_Toc224114363"/>
      <w:bookmarkStart w:id="27" w:name="_Toc229297233"/>
      <w:bookmarkStart w:id="28" w:name="_Toc229297340"/>
      <w:bookmarkStart w:id="29" w:name="_Toc229298363"/>
      <w:bookmarkStart w:id="30" w:name="_Toc229307330"/>
      <w:bookmarkStart w:id="31" w:name="_Toc229308150"/>
      <w:bookmarkStart w:id="32" w:name="_Toc235338624"/>
      <w:bookmarkStart w:id="33" w:name="_Toc236472623"/>
      <w:bookmarkStart w:id="34" w:name="_Toc236473743"/>
      <w:bookmarkStart w:id="35" w:name="_Toc237834106"/>
      <w:bookmarkStart w:id="36" w:name="_Toc5365089"/>
    </w:p>
    <w:p w14:paraId="192ADA47" w14:textId="77777777" w:rsidR="006F340C" w:rsidRPr="00C46E12" w:rsidRDefault="00F413D5" w:rsidP="00CE4DBB">
      <w:pPr>
        <w:pStyle w:val="Heading1"/>
        <w:spacing w:after="0"/>
        <w:jc w:val="both"/>
        <w:rPr>
          <w:rFonts w:cs="Arial"/>
        </w:rPr>
      </w:pPr>
      <w:bookmarkStart w:id="37" w:name="_Toc5734775"/>
      <w:bookmarkStart w:id="38" w:name="_Toc5734886"/>
      <w:bookmarkStart w:id="39" w:name="_Toc5735011"/>
      <w:bookmarkStart w:id="40" w:name="_Toc51588803"/>
      <w:r w:rsidRPr="00C46E12">
        <w:rPr>
          <w:rFonts w:cs="Arial"/>
        </w:rPr>
        <w:lastRenderedPageBreak/>
        <w:t>2</w:t>
      </w:r>
      <w:r w:rsidR="002B0F54" w:rsidRPr="00C46E12">
        <w:rPr>
          <w:rFonts w:cs="Arial"/>
        </w:rPr>
        <w:t xml:space="preserve">.  </w:t>
      </w:r>
      <w:bookmarkEnd w:id="25"/>
      <w:bookmarkEnd w:id="26"/>
      <w:bookmarkEnd w:id="27"/>
      <w:bookmarkEnd w:id="28"/>
      <w:bookmarkEnd w:id="29"/>
      <w:bookmarkEnd w:id="30"/>
      <w:bookmarkEnd w:id="31"/>
      <w:bookmarkEnd w:id="32"/>
      <w:bookmarkEnd w:id="33"/>
      <w:bookmarkEnd w:id="34"/>
      <w:bookmarkEnd w:id="35"/>
      <w:bookmarkEnd w:id="36"/>
      <w:r w:rsidR="00FD1B7E" w:rsidRPr="00C46E12">
        <w:rPr>
          <w:rFonts w:cs="Arial"/>
        </w:rPr>
        <w:t>R</w:t>
      </w:r>
      <w:r w:rsidR="00BE38B8" w:rsidRPr="00C46E12">
        <w:rPr>
          <w:rFonts w:cs="Arial"/>
        </w:rPr>
        <w:t>ational</w:t>
      </w:r>
      <w:r w:rsidR="00DE39B4" w:rsidRPr="00C46E12">
        <w:rPr>
          <w:rFonts w:cs="Arial"/>
        </w:rPr>
        <w:t>e</w:t>
      </w:r>
      <w:r w:rsidR="00BE38B8" w:rsidRPr="00C46E12">
        <w:rPr>
          <w:rFonts w:cs="Arial"/>
        </w:rPr>
        <w:t xml:space="preserve"> </w:t>
      </w:r>
      <w:bookmarkEnd w:id="37"/>
      <w:bookmarkEnd w:id="38"/>
      <w:bookmarkEnd w:id="39"/>
      <w:r w:rsidR="00482597" w:rsidRPr="00C46E12">
        <w:rPr>
          <w:rFonts w:cs="Arial"/>
        </w:rPr>
        <w:t>for the research</w:t>
      </w:r>
      <w:bookmarkEnd w:id="40"/>
    </w:p>
    <w:p w14:paraId="1C04909D" w14:textId="0AC90DFB" w:rsidR="000D1DDB" w:rsidRPr="00C46E12" w:rsidRDefault="002E14BA" w:rsidP="00CE4DBB">
      <w:pPr>
        <w:jc w:val="both"/>
        <w:rPr>
          <w:rFonts w:cs="Arial"/>
          <w:lang w:val="sv-SE"/>
        </w:rPr>
      </w:pPr>
      <w:bookmarkStart w:id="41" w:name="_Toc224114239"/>
      <w:bookmarkStart w:id="42" w:name="_Toc224114364"/>
      <w:bookmarkStart w:id="43" w:name="_Toc229297234"/>
      <w:bookmarkStart w:id="44" w:name="_Toc229297341"/>
      <w:bookmarkStart w:id="45" w:name="_Toc229298364"/>
      <w:bookmarkStart w:id="46" w:name="_Toc229307331"/>
      <w:bookmarkStart w:id="47" w:name="_Toc229308151"/>
      <w:bookmarkStart w:id="48" w:name="_Toc235338625"/>
      <w:bookmarkStart w:id="49" w:name="_Toc236472625"/>
      <w:bookmarkStart w:id="50" w:name="_Toc236473745"/>
      <w:bookmarkStart w:id="51" w:name="_Toc237834107"/>
      <w:bookmarkStart w:id="52" w:name="_Toc5365090"/>
      <w:r w:rsidRPr="00C46E12">
        <w:rPr>
          <w:rFonts w:eastAsia="Calibri" w:cs="Arial"/>
          <w:spacing w:val="1"/>
          <w:szCs w:val="22"/>
        </w:rPr>
        <w:t xml:space="preserve">The </w:t>
      </w:r>
      <w:r w:rsidR="00CF203B" w:rsidRPr="00C46E12">
        <w:rPr>
          <w:rFonts w:eastAsia="Calibri" w:cs="Arial"/>
          <w:spacing w:val="1"/>
          <w:szCs w:val="22"/>
        </w:rPr>
        <w:t xml:space="preserve">increasing </w:t>
      </w:r>
      <w:r w:rsidRPr="00C46E12">
        <w:rPr>
          <w:rFonts w:eastAsia="Calibri" w:cs="Arial"/>
          <w:spacing w:val="1"/>
          <w:szCs w:val="22"/>
        </w:rPr>
        <w:t>incidence of cancer</w:t>
      </w:r>
      <w:r w:rsidR="00CF203B" w:rsidRPr="00C46E12">
        <w:rPr>
          <w:rFonts w:eastAsia="Calibri" w:cs="Arial"/>
          <w:spacing w:val="1"/>
          <w:szCs w:val="22"/>
        </w:rPr>
        <w:t>,</w:t>
      </w:r>
      <w:r w:rsidRPr="00C46E12">
        <w:rPr>
          <w:rFonts w:eastAsia="Calibri" w:cs="Arial"/>
          <w:spacing w:val="1"/>
          <w:szCs w:val="22"/>
        </w:rPr>
        <w:t xml:space="preserve"> </w:t>
      </w:r>
      <w:r w:rsidR="00CF203B" w:rsidRPr="00C46E12">
        <w:rPr>
          <w:rFonts w:eastAsia="Calibri" w:cs="Arial"/>
          <w:spacing w:val="1"/>
          <w:szCs w:val="22"/>
        </w:rPr>
        <w:t>coupled with</w:t>
      </w:r>
      <w:r w:rsidRPr="00C46E12">
        <w:rPr>
          <w:rFonts w:eastAsia="Calibri" w:cs="Arial"/>
          <w:spacing w:val="1"/>
          <w:szCs w:val="22"/>
        </w:rPr>
        <w:t xml:space="preserve"> the </w:t>
      </w:r>
      <w:r w:rsidR="00CF203B" w:rsidRPr="00C46E12">
        <w:rPr>
          <w:rFonts w:eastAsia="Calibri" w:cs="Arial"/>
          <w:spacing w:val="1"/>
          <w:szCs w:val="22"/>
        </w:rPr>
        <w:t xml:space="preserve">decreasing </w:t>
      </w:r>
      <w:r w:rsidRPr="00C46E12">
        <w:rPr>
          <w:rFonts w:eastAsia="Calibri" w:cs="Arial"/>
          <w:spacing w:val="1"/>
          <w:szCs w:val="22"/>
        </w:rPr>
        <w:t>mortality</w:t>
      </w:r>
      <w:r w:rsidR="00E52B63" w:rsidRPr="00C46E12">
        <w:rPr>
          <w:rFonts w:eastAsia="Calibri" w:cs="Arial"/>
          <w:spacing w:val="1"/>
          <w:szCs w:val="22"/>
        </w:rPr>
        <w:t xml:space="preserve"> rate</w:t>
      </w:r>
      <w:r w:rsidR="009A2197" w:rsidRPr="00C46E12">
        <w:rPr>
          <w:rFonts w:eastAsia="Calibri" w:cs="Arial"/>
          <w:spacing w:val="1"/>
          <w:szCs w:val="22"/>
        </w:rPr>
        <w:t>,</w:t>
      </w:r>
      <w:r w:rsidRPr="00C46E12">
        <w:rPr>
          <w:rFonts w:eastAsia="Calibri" w:cs="Arial"/>
          <w:spacing w:val="1"/>
          <w:szCs w:val="22"/>
        </w:rPr>
        <w:t xml:space="preserve"> </w:t>
      </w:r>
      <w:r w:rsidR="00E22234" w:rsidRPr="00C46E12">
        <w:rPr>
          <w:rFonts w:eastAsia="Calibri" w:cs="Arial"/>
          <w:spacing w:val="1"/>
          <w:szCs w:val="22"/>
        </w:rPr>
        <w:t xml:space="preserve">has </w:t>
      </w:r>
      <w:r w:rsidR="009173EC" w:rsidRPr="00C46E12">
        <w:rPr>
          <w:rFonts w:eastAsia="Calibri" w:cs="Arial"/>
          <w:spacing w:val="1"/>
          <w:szCs w:val="22"/>
        </w:rPr>
        <w:t xml:space="preserve">resulted in </w:t>
      </w:r>
      <w:r w:rsidR="001C4A7C" w:rsidRPr="00C46E12">
        <w:rPr>
          <w:rFonts w:eastAsia="Calibri" w:cs="Arial"/>
          <w:spacing w:val="1"/>
          <w:szCs w:val="22"/>
        </w:rPr>
        <w:t>higher</w:t>
      </w:r>
      <w:r w:rsidR="009173EC" w:rsidRPr="00C46E12">
        <w:rPr>
          <w:rFonts w:eastAsia="Calibri" w:cs="Arial"/>
          <w:spacing w:val="1"/>
          <w:szCs w:val="22"/>
        </w:rPr>
        <w:t xml:space="preserve"> </w:t>
      </w:r>
      <w:r w:rsidR="00CF203B" w:rsidRPr="00C46E12">
        <w:rPr>
          <w:rFonts w:eastAsia="Calibri" w:cs="Arial"/>
          <w:spacing w:val="1"/>
          <w:szCs w:val="22"/>
        </w:rPr>
        <w:t>demand for</w:t>
      </w:r>
      <w:r w:rsidRPr="00C46E12">
        <w:rPr>
          <w:rFonts w:eastAsia="Calibri" w:cs="Arial"/>
          <w:spacing w:val="1"/>
          <w:szCs w:val="22"/>
        </w:rPr>
        <w:t xml:space="preserve"> cancer follow-up care</w:t>
      </w:r>
      <w:r w:rsidR="00F75ECE">
        <w:rPr>
          <w:rFonts w:eastAsia="Calibri" w:cs="Arial"/>
          <w:spacing w:val="1"/>
          <w:szCs w:val="22"/>
        </w:rPr>
        <w:t xml:space="preserve"> </w:t>
      </w:r>
      <w:r w:rsidR="000963A0" w:rsidRPr="00C46E12">
        <w:rPr>
          <w:rFonts w:eastAsia="Calibri" w:cs="Arial"/>
          <w:color w:val="000000"/>
          <w:spacing w:val="1"/>
          <w:szCs w:val="22"/>
        </w:rPr>
        <w:fldChar w:fldCharType="begin"/>
      </w:r>
      <w:r w:rsidR="003513CC">
        <w:rPr>
          <w:rFonts w:eastAsia="Calibri" w:cs="Arial"/>
          <w:color w:val="000000"/>
          <w:spacing w:val="1"/>
          <w:szCs w:val="22"/>
        </w:rPr>
        <w:instrText xml:space="preserve"> ADDIN ZOTERO_ITEM CSL_CITATION {"citationID":"wg06Mycu","properties":{"formattedCitation":"\\super 1\\uc0\\u8211{}3\\nosupersub{}","plainCitation":"1–3","noteIndex":0},"citationItems":[{"id":784,"uris":["http://zotero.org/users/5346176/items/4KNYZ9ZH"],"uri":["http://zotero.org/users/5346176/items/4KNYZ9ZH"],"itemData":{"id":784,"type":"article-journal","title":"Global cancer statistics, 2012","container-title":"CA: A Cancer Journal for Clinicians","page":"87-108","volume":"65","issue":"2","source":"Wiley Online Library","abstract":"Cancer constitutes an enormous burden on society in more and less economically developed countries alike. The occurrence of cancer is increasing because of the growth and aging of the population, as well as an increasing prevalence of established risk factors such as smoking, overweight, physical inactivity, and changing reproductive patterns associated with urbanization and economic development. Based on GLOBOCAN estimates, about 14.1 million new cancer cases and 8.2 million deaths occurred in 2012 worldwide. Over the years, the burden has shifted to less developed countries, which currently account for about 57% of cases and 65% of cancer deaths worldwide. Lung cancer is the leading cause of cancer death among males in both more and less developed countries, and has surpassed breast cancer as the leading cause of cancer death among females in more developed countries; breast cancer remains the leading cause of cancer death among females in less developed countries. Other leading causes of cancer death in more developed countries include colorectal cancer among males and females and prostate cancer among males. In less developed countries, liver and stomach cancer among males and cervical cancer among females are also leading causes of cancer death. Although incidence rates for all cancers combined are nearly twice as high in more developed than in less developed countries in both males and females, mortality rates are only 8% to 15% higher in more developed countries. This disparity reflects regional differences in the mix of cancers, which is affected by risk factors and detection practices, and/or the availability of treatment. Risk factors associated with the leading causes of cancer death include tobacco use (lung, colorectal, stomach, and liver cancer), overweight/obesity and physical inactivity (breast and colorectal cancer), and infection (liver, stomach, and cervical cancer). A substantial portion of cancer cases and deaths could be prevented by broadly applying effective prevention measures, such as tobacco control, vaccination, and the use of early detection tests. CA Cancer J Clin 2015;65: 87–108. © 2015 American Cancer Society.","DOI":"10.3322/caac.21262","ISSN":"1542-4863","language":"en","author":[{"family":"Torre","given":"Lindsey A."},{"family":"Bray","given":"Freddie"},{"family":"Siegel","given":"Rebecca L."},{"family":"Ferlay","given":"Jacques"},{"family":"Lortet</w:instrText>
      </w:r>
      <w:r w:rsidR="003513CC">
        <w:rPr>
          <w:rFonts w:ascii="Cambria Math" w:eastAsia="Calibri" w:hAnsi="Cambria Math" w:cs="Cambria Math"/>
          <w:color w:val="000000"/>
          <w:spacing w:val="1"/>
          <w:szCs w:val="22"/>
        </w:rPr>
        <w:instrText>‐</w:instrText>
      </w:r>
      <w:r w:rsidR="003513CC">
        <w:rPr>
          <w:rFonts w:eastAsia="Calibri" w:cs="Arial"/>
          <w:color w:val="000000"/>
          <w:spacing w:val="1"/>
          <w:szCs w:val="22"/>
        </w:rPr>
        <w:instrText xml:space="preserve">Tieulent","given":"Joannie"},{"family":"Jemal","given":"Ahmedin"}],"issued":{"date-parts":[["2015"]]}}},{"id":632,"uris":["http://zotero.org/users/5346176/items/TFLVI52Q"],"uri":["http://zotero.org/users/5346176/items/TFLVI52Q"],"itemData":{"id":632,"type":"article-journal","title":"The role of primary care in supporting patients living with and beyond cancer:","container-title":"Supportive Cancer Care,  Oxford OX3 0FL, UK.","page":"1","source":"Crossref","abstract":"The four pillars of primary care – contact, comprehensiveness, continuity and coordination – are recurring themes in the cancer survivorship literature and emphasize that the traditional core values of general practice lend themselves to innovative interventions to improve the efficiency and efficacy of survivorship care.","DOI":"10.1097/SPC.0000000000000369","ISSN":"1751-4258","title-short":"The role of primary care in supporting patients living with and beyond cancer","language":"en","author":[{"family":"Adam","given":"Rosalind"},{"family":"Watson","given":"Eila"}],"issued":{"date-parts":[["2018",7]]}}},{"id":6,"uris":["http://zotero.org/users/5346176/items/RY3Q3RMW"],"uri":["http://zotero.org/users/5346176/items/RY3Q3RMW"],"itemData":{"id":6,"type":"article-journal","title":"Global cancer statistics 2018: GLOBOCAN estimates of incidence and mortality worldwide for 36 cancers in 185 countries","container-title":"CA: A Cancer Journal for Clinicians","page":"394-424","volume":"68","issue":"6","source":"Crossref","DOI":"10.3322/caac.21492","ISSN":"00079235","title-short":"Global cancer statistics 2018","language":"en","author":[{"family":"Bray","given":"Freddie"},{"family":"Ferlay","given":"Jacques"},{"family":"Soerjomataram","given":"Isabelle"},{"family":"Siegel","given":"Rebecca L."},{"family":"Torre","given":"Lindsey A."},{"family":"Jemal","given":"Ahmedin"}],"issued":{"date-parts":[["2018",11]]}}}],"schema":"https://github.com/citation-style-language/schema/raw/master/csl-citation.json"} </w:instrText>
      </w:r>
      <w:r w:rsidR="000963A0" w:rsidRPr="00C46E12">
        <w:rPr>
          <w:rFonts w:eastAsia="Calibri" w:cs="Arial"/>
          <w:color w:val="000000"/>
          <w:spacing w:val="1"/>
          <w:szCs w:val="22"/>
        </w:rPr>
        <w:fldChar w:fldCharType="separate"/>
      </w:r>
      <w:r w:rsidR="00B03D42" w:rsidRPr="00C46E12">
        <w:rPr>
          <w:rFonts w:cs="Arial"/>
          <w:vertAlign w:val="superscript"/>
        </w:rPr>
        <w:t>1–3</w:t>
      </w:r>
      <w:r w:rsidR="000963A0" w:rsidRPr="00C46E12">
        <w:rPr>
          <w:rFonts w:eastAsia="Calibri" w:cs="Arial"/>
          <w:color w:val="000000"/>
          <w:spacing w:val="1"/>
          <w:szCs w:val="22"/>
        </w:rPr>
        <w:fldChar w:fldCharType="end"/>
      </w:r>
      <w:r w:rsidRPr="00C46E12">
        <w:rPr>
          <w:rFonts w:eastAsia="Calibri" w:cs="Arial"/>
          <w:spacing w:val="1"/>
          <w:szCs w:val="22"/>
        </w:rPr>
        <w:t xml:space="preserve">. </w:t>
      </w:r>
      <w:r w:rsidR="00DE39B4" w:rsidRPr="00C46E12">
        <w:rPr>
          <w:rFonts w:cs="Arial"/>
        </w:rPr>
        <w:t>This has led</w:t>
      </w:r>
      <w:r w:rsidR="002C155D">
        <w:rPr>
          <w:rFonts w:cs="Arial"/>
        </w:rPr>
        <w:t xml:space="preserve"> researchers and health services to question</w:t>
      </w:r>
      <w:r w:rsidR="00DE39B4" w:rsidRPr="00C46E12">
        <w:rPr>
          <w:rFonts w:cs="Arial"/>
        </w:rPr>
        <w:t xml:space="preserve"> the </w:t>
      </w:r>
      <w:r w:rsidR="00DE39B4" w:rsidRPr="00C46E12">
        <w:rPr>
          <w:rFonts w:eastAsia="Calibri" w:cs="Arial"/>
          <w:spacing w:val="1"/>
          <w:szCs w:val="22"/>
        </w:rPr>
        <w:t xml:space="preserve">sustainability of oncologist-led cancer follow-up care </w:t>
      </w:r>
      <w:r w:rsidR="00CE4DBB">
        <w:rPr>
          <w:rFonts w:eastAsia="Calibri" w:cs="Arial"/>
          <w:spacing w:val="1"/>
          <w:szCs w:val="22"/>
        </w:rPr>
        <w:t>in hospitals</w:t>
      </w:r>
      <w:r w:rsidR="00F75ECE">
        <w:rPr>
          <w:rFonts w:eastAsia="Calibri" w:cs="Arial"/>
          <w:spacing w:val="1"/>
          <w:szCs w:val="22"/>
        </w:rPr>
        <w:t xml:space="preserve"> </w:t>
      </w:r>
      <w:r w:rsidR="00DE39B4" w:rsidRPr="00C46E12">
        <w:rPr>
          <w:rFonts w:eastAsia="Calibri" w:cs="Arial"/>
          <w:spacing w:val="1"/>
          <w:szCs w:val="22"/>
        </w:rPr>
        <w:fldChar w:fldCharType="begin"/>
      </w:r>
      <w:r w:rsidR="003513CC">
        <w:rPr>
          <w:rFonts w:eastAsia="Calibri" w:cs="Arial"/>
          <w:spacing w:val="1"/>
          <w:szCs w:val="22"/>
        </w:rPr>
        <w:instrText xml:space="preserve"> ADDIN ZOTERO_ITEM CSL_CITATION {"citationID":"GyEIj8rc","properties":{"formattedCitation":"\\super 4,5\\nosupersub{}","plainCitation":"4,5","noteIndex":0},"citationItems":[{"id":25,"uris":["http://zotero.org/users/5346176/items/EAVGKUFN"],"uri":["http://zotero.org/users/5346176/items/EAVGKUFN"],"itemData":{"id":25,"type":"article-journal","title":"Patients’ beliefs about the aims of breast cancer follow-up: A qualitative study","container-title":"Maturitas","page":"140-144","volume":"91","source":"Crossref","abstract":"Objective: To explore patients’ beliefs about the aims of breast cancer follow-up, and to compare these with the current literature on best practice for survivor care. Study design: We reviewed the literature on breast cancer and interviewed 61 women with a history of early-stage breast cancer. By means of descriptive content analysis with qualitative and quantitative elements, the patients’ verbatim responses were thematically and independently analysed by two researchers. Results were compared with current literature and breast cancer guidelines.\nResults: When patients were asked to comment on what they thought the aims of breast cancer follow-up were, they most frequently mentioned ‘detection of recurrence’ and ‘receiving reassurance’, followed by ‘receiving psychological support’, and ‘collecting data to evaluate care’. Some patients explicitly mentioned ‘surveillance for metastatic disease’ as an aim of follow-up. However, some patients believed that breast cancer could not recur after 2–5 years of follow-up, and that recurrences could not develop directly after or between follow-up appointments. In relation to follow-up appointments, some patients experienced anxiety, while others felt it made them confront their breast cancer history.\nConclusions: Patients’ beliefs are often not in line with guidelines. Educating patients about the aims of follow-up, and the evidence underlying it, might be important, in part to make patients’ expectations more realistic.","DOI":"10.1016/j.maturitas.2016.06.014","ISSN":"03785122","title-short":"Patients’ beliefs about the aims of breast cancer follow-up","language":"en","author":[{"family":"Berendsen","given":"Annette J."},{"family":"Roorda","given":"Carriene"},{"family":"Jansen","given":"Liesbeth"},{"family":"Bock","given":"Geertruida H.","non-dropping-particle":"de"}],"issued":{"date-parts":[["2016",9]]}}},{"id":18,"uris":["http://zotero.org/users/5346176/items/MEPNKXD7"],"uri":["http://zotero.org/users/5346176/items/MEPNKXD7"],"itemData":{"id":18,"type":"article-journal","title":"Patients' preferences for post-treatment breast cancer follow-up in primary care vs. secondary care: a qualitative study","container-title":"Health Expectations","page":"2192-2201","volume":"18","issue":"6","source":"Crossref","abstract":"Objective To explore patients’ preferences for follow-up in primary care vs. secondary care.\nMethods A cross-sectional design was employed, involving semistructured interviews with 70 female patients with a history of early-stage breast cancer. Using descriptive content analysis, interview transcripts were analysed independently and thematically by two researchers. Findings Patients expressed the strongest preference for annual visits (31/68), a schedule with a decreasing frequency over time (27/ 68), and follow-up &gt; 10 years, including lifelong follow-up (20/64). The majority (56/61) preferred to receive follow-up care from the same care provider over time, for reasons related to a personal doctor–patient relationship and the physician’s knowledge of the patient’s history. About 75% (43/56) preferred specialist follow-up to other follow-up models. However, primary care-based follow-up would be accepted by 57% (39/68) provided that there is good communication between GPs and specialists, and suﬃcient knowledge among GPs about follow-up. Perceived beneﬁts of primary care-based follow-up referred to the personal nature of the GP–patient relationship and the easy access to primary care. Perceived barriers included limited oncology knowledge and skills, time available, motivation among GPs to provide follow-up care and patients’ conﬁdence with the present specialist follow-up.\nConclusions More than half of the patients were open to primary care-based follow-up. Patients’ conﬁdence with this follow-up model may increase by using survivorship care plans to facilitate communication across the primary/secondary interface and with patients. Training GPs to improve their oncology knowledge and skills might also increase patients’ conﬁdence.","DOI":"10.1111/hex.12189","ISSN":"13696513","title-short":"Patients' preferences for post-treatment breast cancer follow-up in primary care vs. secondary care","language":"en","author":[{"family":"Roorda","given":"Carriene"},{"family":"Bock","given":"Geertruida H.","non-dropping-particle":"de"},{"family":"Scholing","given":"Christian"},{"family":"Meer","given":"Klaas","non-dropping-particle":"van der"},{"family":"Berger","given":"Marjolein Y."},{"family":"Fouw","given":"Marlieke","non-dropping-particle":"de"},{"family":"Berendsen","given":"Annette J."}],"issued":{"date-parts":[["2015",12]]}}}],"schema":"https://github.com/citation-style-language/schema/raw/master/csl-citation.json"} </w:instrText>
      </w:r>
      <w:r w:rsidR="00DE39B4" w:rsidRPr="00C46E12">
        <w:rPr>
          <w:rFonts w:eastAsia="Calibri" w:cs="Arial"/>
          <w:spacing w:val="1"/>
          <w:szCs w:val="22"/>
        </w:rPr>
        <w:fldChar w:fldCharType="separate"/>
      </w:r>
      <w:r w:rsidR="00B03D42" w:rsidRPr="00C46E12">
        <w:rPr>
          <w:rFonts w:cs="Arial"/>
          <w:vertAlign w:val="superscript"/>
        </w:rPr>
        <w:t>4,5</w:t>
      </w:r>
      <w:r w:rsidR="00DE39B4" w:rsidRPr="00C46E12">
        <w:rPr>
          <w:rFonts w:eastAsia="Calibri" w:cs="Arial"/>
          <w:spacing w:val="1"/>
          <w:szCs w:val="22"/>
        </w:rPr>
        <w:fldChar w:fldCharType="end"/>
      </w:r>
      <w:r w:rsidR="00164507">
        <w:rPr>
          <w:rFonts w:eastAsia="Calibri" w:cs="Arial"/>
          <w:spacing w:val="1"/>
          <w:szCs w:val="22"/>
        </w:rPr>
        <w:t xml:space="preserve"> and driven the need to find alternative models of care</w:t>
      </w:r>
      <w:r w:rsidR="00DE39B4" w:rsidRPr="00C46E12">
        <w:rPr>
          <w:rFonts w:eastAsia="Calibri" w:cs="Arial"/>
          <w:spacing w:val="1"/>
          <w:szCs w:val="22"/>
        </w:rPr>
        <w:t>.</w:t>
      </w:r>
      <w:r w:rsidR="00DE39B4" w:rsidRPr="00C46E12">
        <w:rPr>
          <w:rFonts w:cs="Arial"/>
          <w:lang w:val="sv-SE"/>
        </w:rPr>
        <w:t xml:space="preserve"> </w:t>
      </w:r>
      <w:r w:rsidR="00164507">
        <w:rPr>
          <w:rFonts w:cs="Arial"/>
          <w:lang w:val="sv-SE"/>
        </w:rPr>
        <w:t>T</w:t>
      </w:r>
      <w:r w:rsidR="000D1DDB" w:rsidRPr="00C46E12">
        <w:rPr>
          <w:rFonts w:eastAsia="Calibri" w:cs="Arial"/>
          <w:spacing w:val="1"/>
          <w:szCs w:val="22"/>
        </w:rPr>
        <w:t>he number of follow-up consultations at the Radiation Oncology Department</w:t>
      </w:r>
      <w:r w:rsidR="00AA75CB" w:rsidRPr="00C46E12">
        <w:rPr>
          <w:rFonts w:eastAsia="Calibri" w:cs="Arial"/>
          <w:spacing w:val="1"/>
          <w:szCs w:val="22"/>
        </w:rPr>
        <w:t xml:space="preserve">, </w:t>
      </w:r>
      <w:r w:rsidR="000D1DDB" w:rsidRPr="00C46E12">
        <w:rPr>
          <w:rFonts w:eastAsia="Calibri" w:cs="Arial"/>
          <w:spacing w:val="1"/>
          <w:szCs w:val="22"/>
        </w:rPr>
        <w:t xml:space="preserve">Illawarra Shoalhaven Local Health District has increased 20% over the past </w:t>
      </w:r>
      <w:r w:rsidR="00185360">
        <w:rPr>
          <w:rFonts w:eastAsia="Calibri" w:cs="Arial"/>
          <w:spacing w:val="1"/>
          <w:szCs w:val="22"/>
        </w:rPr>
        <w:t>five</w:t>
      </w:r>
      <w:r w:rsidR="000D1DDB" w:rsidRPr="00C46E12">
        <w:rPr>
          <w:rFonts w:eastAsia="Calibri" w:cs="Arial"/>
          <w:spacing w:val="1"/>
          <w:szCs w:val="22"/>
        </w:rPr>
        <w:t xml:space="preserve"> years</w:t>
      </w:r>
      <w:r w:rsidR="00164507">
        <w:rPr>
          <w:rFonts w:eastAsia="Calibri" w:cs="Arial"/>
          <w:spacing w:val="1"/>
          <w:szCs w:val="22"/>
        </w:rPr>
        <w:t xml:space="preserve">. This </w:t>
      </w:r>
      <w:r w:rsidR="000D1DDB" w:rsidRPr="00C46E12">
        <w:rPr>
          <w:rFonts w:eastAsia="Calibri" w:cs="Arial"/>
          <w:spacing w:val="1"/>
          <w:szCs w:val="22"/>
        </w:rPr>
        <w:t xml:space="preserve">is expected to </w:t>
      </w:r>
      <w:r w:rsidR="00164507">
        <w:rPr>
          <w:rFonts w:eastAsia="Calibri" w:cs="Arial"/>
          <w:spacing w:val="1"/>
          <w:szCs w:val="22"/>
        </w:rPr>
        <w:t xml:space="preserve">continue to </w:t>
      </w:r>
      <w:r w:rsidR="000D1DDB" w:rsidRPr="00C46E12">
        <w:rPr>
          <w:rFonts w:eastAsia="Calibri" w:cs="Arial"/>
          <w:spacing w:val="1"/>
          <w:szCs w:val="22"/>
        </w:rPr>
        <w:t xml:space="preserve">rise with no planned </w:t>
      </w:r>
      <w:r w:rsidR="00164507">
        <w:rPr>
          <w:rFonts w:eastAsia="Calibri" w:cs="Arial"/>
          <w:spacing w:val="1"/>
          <w:szCs w:val="22"/>
        </w:rPr>
        <w:t xml:space="preserve">increase in </w:t>
      </w:r>
      <w:r w:rsidR="000D1DDB" w:rsidRPr="00C46E12">
        <w:rPr>
          <w:rFonts w:eastAsia="Calibri" w:cs="Arial"/>
          <w:spacing w:val="1"/>
          <w:szCs w:val="22"/>
        </w:rPr>
        <w:t>resource</w:t>
      </w:r>
      <w:r w:rsidR="00164507">
        <w:rPr>
          <w:rFonts w:eastAsia="Calibri" w:cs="Arial"/>
          <w:spacing w:val="1"/>
          <w:szCs w:val="22"/>
        </w:rPr>
        <w:t>s</w:t>
      </w:r>
      <w:r w:rsidR="000D1DDB" w:rsidRPr="00C46E12">
        <w:rPr>
          <w:rFonts w:eastAsia="Calibri" w:cs="Arial"/>
          <w:spacing w:val="1"/>
          <w:szCs w:val="22"/>
        </w:rPr>
        <w:t>.</w:t>
      </w:r>
      <w:r w:rsidR="00AA75CB" w:rsidRPr="00C46E12">
        <w:rPr>
          <w:rFonts w:eastAsia="Calibri" w:cs="Arial"/>
          <w:spacing w:val="1"/>
          <w:szCs w:val="22"/>
        </w:rPr>
        <w:t xml:space="preserve"> Additionally, p</w:t>
      </w:r>
      <w:r w:rsidR="000D1DDB" w:rsidRPr="00C46E12">
        <w:rPr>
          <w:rFonts w:eastAsia="Calibri" w:cs="Arial"/>
          <w:spacing w:val="1"/>
          <w:szCs w:val="22"/>
        </w:rPr>
        <w:t xml:space="preserve">atients that live south of Nowra, have long distances </w:t>
      </w:r>
      <w:r w:rsidR="00164507" w:rsidRPr="00C46E12">
        <w:rPr>
          <w:rFonts w:eastAsia="Calibri" w:cs="Arial"/>
          <w:spacing w:val="1"/>
          <w:szCs w:val="22"/>
        </w:rPr>
        <w:t>(six-hour round trips)</w:t>
      </w:r>
      <w:r w:rsidR="00164507">
        <w:rPr>
          <w:rFonts w:eastAsia="Calibri" w:cs="Arial"/>
          <w:spacing w:val="1"/>
          <w:szCs w:val="22"/>
        </w:rPr>
        <w:t xml:space="preserve"> </w:t>
      </w:r>
      <w:r w:rsidR="000D1DDB" w:rsidRPr="00C46E12">
        <w:rPr>
          <w:rFonts w:eastAsia="Calibri" w:cs="Arial"/>
          <w:spacing w:val="1"/>
          <w:szCs w:val="22"/>
        </w:rPr>
        <w:t>to travel to attend follow-up appointments</w:t>
      </w:r>
      <w:r w:rsidR="002C155D">
        <w:rPr>
          <w:rFonts w:eastAsia="Calibri" w:cs="Arial"/>
          <w:spacing w:val="1"/>
          <w:szCs w:val="22"/>
        </w:rPr>
        <w:t xml:space="preserve"> at the hospital outpatient cancer centre</w:t>
      </w:r>
      <w:r w:rsidR="000D1DDB" w:rsidRPr="00C46E12">
        <w:rPr>
          <w:rFonts w:eastAsia="Calibri" w:cs="Arial"/>
          <w:spacing w:val="1"/>
          <w:szCs w:val="22"/>
        </w:rPr>
        <w:t xml:space="preserve">. </w:t>
      </w:r>
    </w:p>
    <w:p w14:paraId="762CA110" w14:textId="77777777" w:rsidR="000D1DDB" w:rsidRPr="00C46E12" w:rsidRDefault="000D1DDB" w:rsidP="00C46E12">
      <w:pPr>
        <w:spacing w:after="200"/>
        <w:contextualSpacing/>
        <w:jc w:val="both"/>
        <w:rPr>
          <w:rFonts w:eastAsia="Calibri" w:cs="Arial"/>
          <w:spacing w:val="1"/>
          <w:szCs w:val="22"/>
        </w:rPr>
      </w:pPr>
    </w:p>
    <w:p w14:paraId="292BCE56" w14:textId="625472A0" w:rsidR="002C155D" w:rsidRDefault="003513CC" w:rsidP="00C46E12">
      <w:pPr>
        <w:spacing w:after="200"/>
        <w:contextualSpacing/>
        <w:jc w:val="both"/>
        <w:rPr>
          <w:rFonts w:eastAsia="Calibri" w:cs="Arial"/>
          <w:spacing w:val="1"/>
          <w:szCs w:val="22"/>
        </w:rPr>
      </w:pPr>
      <w:r w:rsidRPr="00C46E12">
        <w:rPr>
          <w:rFonts w:eastAsia="Calibri" w:cs="Arial"/>
          <w:spacing w:val="1"/>
          <w:szCs w:val="22"/>
        </w:rPr>
        <w:t>The purpose of cancer follow-up care is to monitor and treat late side effects</w:t>
      </w:r>
      <w:r w:rsidR="00906F83">
        <w:rPr>
          <w:rFonts w:eastAsia="Calibri" w:cs="Arial"/>
          <w:spacing w:val="1"/>
          <w:szCs w:val="22"/>
        </w:rPr>
        <w:t xml:space="preserve"> of treatment</w:t>
      </w:r>
      <w:r w:rsidRPr="00C46E12">
        <w:rPr>
          <w:rFonts w:eastAsia="Calibri" w:cs="Arial"/>
          <w:spacing w:val="1"/>
          <w:szCs w:val="22"/>
        </w:rPr>
        <w:t>, monitor for recurrence</w:t>
      </w:r>
      <w:r w:rsidR="00906F83">
        <w:rPr>
          <w:rFonts w:eastAsia="Calibri" w:cs="Arial"/>
          <w:spacing w:val="1"/>
          <w:szCs w:val="22"/>
        </w:rPr>
        <w:t>,</w:t>
      </w:r>
      <w:r w:rsidRPr="00C46E12">
        <w:rPr>
          <w:rFonts w:eastAsia="Calibri" w:cs="Arial"/>
          <w:spacing w:val="1"/>
          <w:szCs w:val="22"/>
        </w:rPr>
        <w:t xml:space="preserve"> and </w:t>
      </w:r>
      <w:r w:rsidR="0005269E">
        <w:rPr>
          <w:rFonts w:eastAsia="Calibri" w:cs="Arial"/>
          <w:spacing w:val="1"/>
          <w:szCs w:val="22"/>
        </w:rPr>
        <w:t xml:space="preserve">to </w:t>
      </w:r>
      <w:r w:rsidRPr="00C46E12">
        <w:rPr>
          <w:rFonts w:eastAsia="Calibri" w:cs="Arial"/>
          <w:spacing w:val="1"/>
          <w:szCs w:val="22"/>
        </w:rPr>
        <w:t>support psychosocial care</w:t>
      </w:r>
      <w:r w:rsidR="00F75ECE">
        <w:rPr>
          <w:rFonts w:eastAsia="Calibri" w:cs="Arial"/>
          <w:spacing w:val="1"/>
          <w:szCs w:val="22"/>
        </w:rPr>
        <w:t xml:space="preserve"> </w:t>
      </w:r>
      <w:r w:rsidRPr="00C46E12">
        <w:rPr>
          <w:rFonts w:eastAsia="Calibri" w:cs="Arial"/>
          <w:spacing w:val="1"/>
          <w:szCs w:val="22"/>
        </w:rPr>
        <w:fldChar w:fldCharType="begin"/>
      </w:r>
      <w:r>
        <w:rPr>
          <w:rFonts w:eastAsia="Calibri" w:cs="Arial"/>
          <w:spacing w:val="1"/>
          <w:szCs w:val="22"/>
        </w:rPr>
        <w:instrText xml:space="preserve"> ADDIN ZOTERO_ITEM CSL_CITATION {"citationID":"M4h6ZAzz","properties":{"formattedCitation":"\\super 6\\uc0\\u8211{}8\\nosupersub{}","plainCitation":"6–8","noteIndex":0},"citationItems":[{"id":88,"uris":["http://zotero.org/users/5346176/items/N7LJ68Z2"],"uri":["http://zotero.org/users/5346176/items/N7LJ68Z2"],"itemData":{"id":88,"type":"article-journal","title":"Symptom burden and information needs in prostate cancer survivors: a case for tailored long-term survivorship care","container-title":"BJU international","page":"372-378","volume":"118","issue":"3","source":"PubMed","abstract":"OBJECTIVES: To determine the relationship between long-term prostate cancer survivors' symptom burden and information needs.\nPATIENTS AND METHODS: We used population-based data from the Michigan Prostate Cancer Survivor Study (2499 men). We examined unadjusted differences in long-term information needs according to symptom burden and performed multivariable logistic regression to examine symptom burden and information needs adjusting for patient characteristics.\nRESULTS: High symptom burden was reported across all domains (sexual 44.4%, urinary 14.4%, vitality 12.7%, bowel 8.4%, emotional 7.6%) with over half of respondents (56%) reporting they needed more information. Top information needs involved recurrence, relationships, and long-term effects. Prostate cancer survivors with high symptom burden more often searched for information regardless of domain (P &lt; 0.05). High sexual burden was associated with greater need for information about relationships [odds ratio (OR) 2.05, 95% confidence interval (CI) 1.54-2.72] and long-term effects (OR 1.60, 95% CI 1.23-2.07). High bowel burden was associated with greater information need for long-term effects (OR 2.28, 95% CI 1.43-3.63).\nCONCLUSIONS: Long-term prostate cancer survivors with high symptom burden need more supportive information. Tailoring information to these needs may be an efficient approach to support the growing population of long-term prostate cancer survivors.","DOI":"10.1111/bju.13329","ISSN":"1464-410X","note":"PMID: 26389529\nPMCID: PMC4835263","title-short":"Symptom burden and information needs in prostate cancer survivors","journalAbbreviation":"BJU Int.","language":"eng","author":[{"family":"Bernat","given":"Jennifer K."},{"family":"Wittman","given":"Daniela A."},{"family":"Hawley","given":"Sarah T."},{"family":"Hamstra","given":"Daniel A."},{"family":"Helfand","given":"Alexander M."},{"family":"Haggstrom","given":"David A."},{"family":"Darwish-Yassine","given":"May"},{"family":"Skolarus","given":"Ted A."}],"issued":{"date-parts":[["2016"]]}}},{"id":688,"uris":["http://zotero.org/users/5346176/items/NSQU4QSW"],"uri":["http://zotero.org/users/5346176/items/NSQU4QSW"],"itemData":{"id":688,"type":"article-journal","title":"Models of care for early-stage breast cancer in Canada","container-title":"Current Oncology","page":"S10","volume":"18","issue":"Suppl 1","source":"www.ncbi.nlm.nih.gov","abstract":"There is growing evidence that follow-up for patients with early breast cancer () can be effectively carried out by the primary health care provider if a plan is in place. Here, we present data from a recent survey conducted in Ontario indicating that ...","note":"PMID: 21698058","language":"en","author":[{"family":"Madarnas","given":"Y."},{"family":"Joy","given":"A. A."},{"family":"Verma","given":"S."},{"family":"Sehdev","given":"S."},{"family":"Lam","given":"W."},{"family":"Sideris","given":"L."}],"issued":{"date-parts":[["2011",5]]}}},{"id":577,"uris":["http://zotero.org/users/5346176/items/23TGULRE"],"uri":["http://zotero.org/users/5346176/items/23TGULRE"],"itemData":{"id":577,"type":"article-journal","title":"Risk-Based Health Care, the Cancer Survivor, the Oncologist, and the Primary Care Physician","container-title":"Seminars in Oncology","page":"804-812","volume":"40","issue":"6","source":"Crossref","abstract":"Cancer survivors face substantial risks for morbidity, reduced quality of life, and premature mortality related to the cancer itself and/or the interventions undertaken to control cancer. Riskbased care that involves a personalized systematic plan of periodic screening, surveillance, and prevention relevant to the cancer experience is recommended to address the comprehensive health needs of the growing population of cancer survivors. Risk-based care and coordination between oncology and primary care providers have been identified as important metrics of quality cancer survivorship care. Various models of survivorship care, treatment summaries and survivorship care plans have been promoted as methods to facilitate communication among providers across care transitions and improve survivor access to quality survivorship care. However, research supporting the feasibility of implementing these practices and their effectiveness in enhancing health outcomes is limited. This article reviews key concepts underpinning clinical and research initiatives endeavoring to improve access to quality care among long-term survivors and summarizes results of intervention studies implementing these elements in transitioning survivors from oncology to primary care providers for long-term follow-up care.","DOI":"10.1053/j.seminoncol.2013.09.004","ISSN":"00937754","language":"en","author":[{"family":"McCabe","given":"Mary S."},{"family":"Partridge","given":"Ann H."},{"family":"Grunfeld","given":"Eva"},{"family":"Hudson","given":"Melissa M."}],"issued":{"date-parts":[["2013",12]]}}}],"schema":"https://github.com/citation-style-language/schema/raw/master/csl-citation.json"} </w:instrText>
      </w:r>
      <w:r w:rsidRPr="00C46E12">
        <w:rPr>
          <w:rFonts w:eastAsia="Calibri" w:cs="Arial"/>
          <w:spacing w:val="1"/>
          <w:szCs w:val="22"/>
        </w:rPr>
        <w:fldChar w:fldCharType="separate"/>
      </w:r>
      <w:r w:rsidRPr="003513CC">
        <w:rPr>
          <w:rFonts w:cs="Arial"/>
          <w:vertAlign w:val="superscript"/>
        </w:rPr>
        <w:t>6–8</w:t>
      </w:r>
      <w:r w:rsidRPr="00C46E12">
        <w:rPr>
          <w:rFonts w:eastAsia="Calibri" w:cs="Arial"/>
          <w:spacing w:val="1"/>
          <w:szCs w:val="22"/>
        </w:rPr>
        <w:fldChar w:fldCharType="end"/>
      </w:r>
      <w:r w:rsidRPr="00C46E12">
        <w:rPr>
          <w:rFonts w:cs="Arial"/>
        </w:rPr>
        <w:t>.</w:t>
      </w:r>
      <w:r w:rsidRPr="00C46E12">
        <w:rPr>
          <w:rFonts w:eastAsia="Calibri" w:cs="Arial"/>
          <w:spacing w:val="1"/>
          <w:szCs w:val="22"/>
        </w:rPr>
        <w:t xml:space="preserve"> </w:t>
      </w:r>
      <w:r w:rsidR="00482597" w:rsidRPr="00C46E12">
        <w:rPr>
          <w:rFonts w:eastAsia="Calibri" w:cs="Arial"/>
          <w:spacing w:val="1"/>
          <w:szCs w:val="22"/>
        </w:rPr>
        <w:t>Dur</w:t>
      </w:r>
      <w:r w:rsidR="00DE39B4" w:rsidRPr="00C46E12">
        <w:rPr>
          <w:rFonts w:eastAsia="Calibri" w:cs="Arial"/>
          <w:spacing w:val="1"/>
          <w:szCs w:val="22"/>
        </w:rPr>
        <w:t>ing the cancer follow-up period</w:t>
      </w:r>
      <w:r w:rsidR="002C155D">
        <w:rPr>
          <w:rFonts w:eastAsia="Calibri" w:cs="Arial"/>
          <w:spacing w:val="1"/>
          <w:szCs w:val="22"/>
        </w:rPr>
        <w:t>,</w:t>
      </w:r>
      <w:r w:rsidR="00482597" w:rsidRPr="00C46E12">
        <w:rPr>
          <w:rFonts w:eastAsia="Calibri" w:cs="Arial"/>
          <w:spacing w:val="1"/>
          <w:szCs w:val="22"/>
        </w:rPr>
        <w:t xml:space="preserve"> patients receive follow-up care from medical oncologists, radiation oncologists, surgeons and other allied health professionals at different appointments</w:t>
      </w:r>
      <w:r w:rsidR="00F75ECE">
        <w:rPr>
          <w:rFonts w:eastAsia="Calibri" w:cs="Arial"/>
          <w:spacing w:val="1"/>
          <w:szCs w:val="22"/>
        </w:rPr>
        <w:t xml:space="preserve"> </w:t>
      </w:r>
      <w:r w:rsidR="000963A0" w:rsidRPr="00C46E12">
        <w:rPr>
          <w:rFonts w:cs="Arial"/>
        </w:rPr>
        <w:fldChar w:fldCharType="begin"/>
      </w:r>
      <w:r>
        <w:rPr>
          <w:rFonts w:cs="Arial"/>
        </w:rPr>
        <w:instrText xml:space="preserve"> ADDIN ZOTERO_ITEM CSL_CITATION {"citationID":"EK2aQF1E","properties":{"formattedCitation":"\\super 9\\nosupersub{}","plainCitation":"9","noteIndex":0},"citationItems":[{"id":530,"uris":["http://zotero.org/users/5346176/items/G7BEMEYC"],"uri":["http://zotero.org/users/5346176/items/G7BEMEYC"],"itemData":{"id":530,"type":"article-journal","title":"Primary Care Physicians' Views of Routine Follow-Up Care of Cancer Survivors","container-title":"Journal of Clinical Oncology","page":"3338-3345","volume":"27","issue":"20","source":"Crossref","abstract":"Purpose Routine follow-up of adult cancer survivors is an important clinical and health service issue. Because of a lack of evidence supporting advantages of long-term follow-up care in oncology clinics, there is increasing interest for the locus of this care to be provided by primary care physicians (PCPs). However, current Canadian PCP views on this issue have been largely unknown.\nMethods A mail survey of a random sample of PCPs across Canada, stratiﬁed by region and proximity to urban centers, was conducted. Views on routine follow-up of adult cancer survivors and modalities to facilitate PCPs in providing this care were determined.\nResults A total of 330 PCPs responded (adjusted response rate, 51.7%). After completion of active treatment, PCPs were willing to assume exclusive responsibility for routine follow-up care after 2.4 Ϯ 2.3 years had elapsed for prostate cancer, 2.6 Ϯ 2.6 years for colorectal cancer, 2.8 Ϯ 2.5 years for breast cancer, and 3.2 Ϯ 2.7 years for lymphoma. PCPs already providing this care were willing to provide exclusive care sooner. The most useful modalities PCPs felt would assist them in assuming exclusive responsibility for follow-up cancer care were (1) a patient-speciﬁc letter from the specialist, (2) printed guidelines, (3) expedited routes of rereferral, and (4) expedited access to investigations for suspected recurrence.\nConclusion With appropriate information and support in place, PCPs reported being willing to assume exclusive responsibility for the follow-up care of adult cancer survivors. Insights gained from this survey may ultimately help guide strategies in providing optimal care to these patients.","DOI":"10.1200/JCO.2008.20.4883","ISSN":"0732-183X, 1527-7755","language":"en","author":[{"family":"Del Giudice","given":"M. Elisabeth"},{"family":"Grunfeld","given":"Eva"},{"family":"Harvey","given":"Bart J."},{"family":"Piliotis","given":"Eugenia"},{"family":"Verma","given":"Sunil"}],"issued":{"date-parts":[["2009",7,10]]}}}],"schema":"https://github.com/citation-style-language/schema/raw/master/csl-citation.json"} </w:instrText>
      </w:r>
      <w:r w:rsidR="000963A0" w:rsidRPr="00C46E12">
        <w:rPr>
          <w:rFonts w:cs="Arial"/>
        </w:rPr>
        <w:fldChar w:fldCharType="separate"/>
      </w:r>
      <w:r w:rsidRPr="003513CC">
        <w:rPr>
          <w:rFonts w:cs="Arial"/>
          <w:vertAlign w:val="superscript"/>
        </w:rPr>
        <w:t>9</w:t>
      </w:r>
      <w:r w:rsidR="000963A0" w:rsidRPr="00C46E12">
        <w:rPr>
          <w:rFonts w:cs="Arial"/>
        </w:rPr>
        <w:fldChar w:fldCharType="end"/>
      </w:r>
      <w:r w:rsidR="00482597" w:rsidRPr="00C46E12">
        <w:rPr>
          <w:rFonts w:eastAsia="Calibri" w:cs="Arial"/>
          <w:spacing w:val="1"/>
          <w:szCs w:val="22"/>
        </w:rPr>
        <w:t xml:space="preserve">. </w:t>
      </w:r>
      <w:r w:rsidR="0005269E">
        <w:rPr>
          <w:rFonts w:eastAsia="Calibri" w:cs="Arial"/>
          <w:spacing w:val="1"/>
          <w:szCs w:val="22"/>
        </w:rPr>
        <w:t>The</w:t>
      </w:r>
      <w:r w:rsidR="002C155D" w:rsidRPr="00C46E12">
        <w:rPr>
          <w:rFonts w:eastAsia="Calibri" w:cs="Arial"/>
          <w:spacing w:val="1"/>
          <w:szCs w:val="22"/>
        </w:rPr>
        <w:t xml:space="preserve"> follow-up care period is generally five years; however, this varies depending on the type and stage of cancer, and the treatment</w:t>
      </w:r>
      <w:r w:rsidR="0005269E">
        <w:rPr>
          <w:rFonts w:eastAsia="Calibri" w:cs="Arial"/>
          <w:spacing w:val="1"/>
          <w:szCs w:val="22"/>
        </w:rPr>
        <w:t xml:space="preserve"> required</w:t>
      </w:r>
      <w:r w:rsidR="002C155D" w:rsidRPr="00C46E12">
        <w:rPr>
          <w:rFonts w:eastAsia="Calibri" w:cs="Arial"/>
          <w:spacing w:val="1"/>
          <w:szCs w:val="22"/>
        </w:rPr>
        <w:t>.</w:t>
      </w:r>
    </w:p>
    <w:p w14:paraId="109785E6" w14:textId="77777777" w:rsidR="002C155D" w:rsidRDefault="002C155D" w:rsidP="00C46E12">
      <w:pPr>
        <w:spacing w:after="200"/>
        <w:contextualSpacing/>
        <w:jc w:val="both"/>
        <w:rPr>
          <w:rFonts w:eastAsia="Calibri" w:cs="Arial"/>
          <w:spacing w:val="1"/>
          <w:szCs w:val="22"/>
        </w:rPr>
      </w:pPr>
    </w:p>
    <w:p w14:paraId="05E35F54" w14:textId="436A6BFE" w:rsidR="009173EC" w:rsidRPr="00C46E12" w:rsidRDefault="0005269E" w:rsidP="00C46E12">
      <w:pPr>
        <w:spacing w:after="200"/>
        <w:contextualSpacing/>
        <w:jc w:val="both"/>
        <w:rPr>
          <w:rFonts w:eastAsia="Calibri" w:cs="Arial"/>
          <w:spacing w:val="1"/>
          <w:szCs w:val="22"/>
        </w:rPr>
      </w:pPr>
      <w:r>
        <w:rPr>
          <w:rFonts w:eastAsia="Calibri" w:cs="Arial"/>
          <w:spacing w:val="1"/>
          <w:szCs w:val="22"/>
        </w:rPr>
        <w:t>A</w:t>
      </w:r>
      <w:r w:rsidRPr="00C46E12">
        <w:rPr>
          <w:rFonts w:eastAsia="Calibri" w:cs="Arial"/>
          <w:spacing w:val="1"/>
          <w:szCs w:val="22"/>
        </w:rPr>
        <w:t>ccording to literature</w:t>
      </w:r>
      <w:r>
        <w:rPr>
          <w:rFonts w:eastAsia="Calibri" w:cs="Arial"/>
          <w:spacing w:val="1"/>
          <w:szCs w:val="22"/>
        </w:rPr>
        <w:t xml:space="preserve">, </w:t>
      </w:r>
      <w:r w:rsidRPr="00C46E12">
        <w:rPr>
          <w:rFonts w:eastAsia="Calibri" w:cs="Arial"/>
          <w:spacing w:val="1"/>
          <w:szCs w:val="22"/>
        </w:rPr>
        <w:t>hospital-based</w:t>
      </w:r>
      <w:r>
        <w:rPr>
          <w:rFonts w:eastAsia="Calibri" w:cs="Arial"/>
          <w:spacing w:val="1"/>
          <w:szCs w:val="22"/>
        </w:rPr>
        <w:t xml:space="preserve"> c</w:t>
      </w:r>
      <w:r w:rsidR="009173EC" w:rsidRPr="00C46E12">
        <w:rPr>
          <w:rFonts w:eastAsia="Calibri" w:cs="Arial"/>
          <w:spacing w:val="1"/>
          <w:szCs w:val="22"/>
        </w:rPr>
        <w:t>ancer follow-up care</w:t>
      </w:r>
      <w:r w:rsidR="000D1DDB" w:rsidRPr="00C46E12">
        <w:rPr>
          <w:rFonts w:eastAsia="Calibri" w:cs="Arial"/>
          <w:spacing w:val="1"/>
          <w:szCs w:val="22"/>
        </w:rPr>
        <w:t xml:space="preserve"> by a</w:t>
      </w:r>
      <w:r w:rsidR="00F75ECE">
        <w:rPr>
          <w:rFonts w:eastAsia="Calibri" w:cs="Arial"/>
          <w:spacing w:val="1"/>
          <w:szCs w:val="22"/>
        </w:rPr>
        <w:t>n</w:t>
      </w:r>
      <w:r w:rsidR="000D1DDB" w:rsidRPr="00C46E12">
        <w:rPr>
          <w:rFonts w:eastAsia="Calibri" w:cs="Arial"/>
          <w:spacing w:val="1"/>
          <w:szCs w:val="22"/>
        </w:rPr>
        <w:t xml:space="preserve"> </w:t>
      </w:r>
      <w:r w:rsidR="009173EC" w:rsidRPr="00C46E12">
        <w:rPr>
          <w:rFonts w:eastAsia="Calibri" w:cs="Arial"/>
          <w:spacing w:val="1"/>
          <w:szCs w:val="22"/>
        </w:rPr>
        <w:t xml:space="preserve">oncologist is the preferred </w:t>
      </w:r>
      <w:r w:rsidR="00D9607C">
        <w:rPr>
          <w:rFonts w:eastAsia="Calibri" w:cs="Arial"/>
          <w:spacing w:val="1"/>
          <w:szCs w:val="22"/>
        </w:rPr>
        <w:t xml:space="preserve">model </w:t>
      </w:r>
      <w:r>
        <w:rPr>
          <w:rFonts w:eastAsia="Calibri" w:cs="Arial"/>
          <w:spacing w:val="1"/>
          <w:szCs w:val="22"/>
        </w:rPr>
        <w:t>of care</w:t>
      </w:r>
      <w:r w:rsidR="00F75ECE">
        <w:rPr>
          <w:rFonts w:eastAsia="Calibri" w:cs="Arial"/>
          <w:spacing w:val="1"/>
          <w:szCs w:val="22"/>
        </w:rPr>
        <w:t xml:space="preserve"> </w:t>
      </w:r>
      <w:r w:rsidR="00B03D42" w:rsidRPr="00C46E12">
        <w:rPr>
          <w:rFonts w:cs="Arial"/>
        </w:rPr>
        <w:fldChar w:fldCharType="begin"/>
      </w:r>
      <w:r w:rsidR="003513CC">
        <w:rPr>
          <w:rFonts w:cs="Arial"/>
        </w:rPr>
        <w:instrText xml:space="preserve"> ADDIN ZOTERO_ITEM CSL_CITATION {"citationID":"eqUJVH95","properties":{"formattedCitation":"\\super 10\\uc0\\u8211{}19\\nosupersub{}","plainCitation":"10–19","noteIndex":0},"citationItems":[{"id":27,"uris":["http://zotero.org/users/5346176/items/6JUTL5AP"],"uri":["http://zotero.org/users/5346176/items/6JUTL5AP"],"itemData":{"id":27,"type":"article-journal","title":"Patients’ expectations and preferences regarding cancer follow-up care","container-title":"Maturitas","page":"58-63","volume":"105","source":"Crossref","abstract":"Introduction: Most survivors of cancer enter a follow-up routine after their treatment, the aim of which is to detect recurrence, provide psychological support, monitor treatment-related side-eﬀects, and to evaluate care. Due to rising numbers of people with cancer and better survival of these patients, current follow-up routines are under pressure. We reviewed the literature on patients’ expectations and preferences regarding this care.","DOI":"10.1016/j.maturitas.2017.07.001","ISSN":"03785122","language":"en","author":[{"family":"Brandenbarg","given":"D."},{"family":"Berendsen","given":"A.J."},{"family":"Bock","given":"G.H.","non-dropping-particle":"de"}],"issued":{"date-parts":[["2017",11]]}}},{"id":602,"uris":["http://zotero.org/users/5346176/items/4A7R6C79"],"uri":["http://zotero.org/users/5346176/items/4A7R6C79"],"itemData":{"id":602,"type":"article-journal","title":"Survivorship care after breast cancer: Follow-up practices of Australian health professionals and attitudes to a survivorship care plan: Breast cancer survivorship care survey","container-title":"Asia-Pacific Journal of Clinical Oncology","page":"116-125","volume":"6","issue":"2","source":"Crossref","abstract":"Objective: The increasing number of breast cancer survivors and the complexity of follow-up care make the provision of high-quality survivorship care a challenge. This study explored the follow-up practices of health professionals and their attitudes to alternative models such as shared care and the use of a survivorship care plan.\nMethods: Specialist oncologists (surgeons, medical and radiation oncologists) breast physicians and breastcare nurses completed an online survey.\nResults: A total of 217 practitioners completed the survey, which was estimated to include 42.8% of oncologists treating breast cancer in Australia. One-third of responding specialists reported spending more than 25% of their clinical time providing follow-up care. They reported many positive aspects to follow-up consultations and viewed follow-up care as an important part of their clinical role but expressed concern about the sustainability of follow-up care in their practices. The follow-up intervals and recommendations were in line with national guidelines. The specialists were supportive of sharing follow-up care with primary-care physicians, breast physicians and breast-care nurses. Most professionals felt that a survivorship care plan would improve care and said they would use a proforma.\nConclusion: The oncologists felt that follow-up care was an important part of their role and they were supportive of the concepts of shared care programs and a survivorship care plan. Input from consumers is required to evaluate the acceptability of these alternative models and to assess ways of implementing these changes to work towards a more comprehensive and sustainable method of delivering survivorship care.","DOI":"10.1111/j.1743-7563.2010.01286.x","ISSN":"17437555, 17437563","title-short":"Survivorship care after breast cancer","language":"en","author":[{"family":"Brennan","given":"Meagan E"},{"family":"Butow","given":"Phyllis"},{"family":"Spillane","given":"Andrew J"},{"family":"Boyle","given":"Frances M"}],"issued":{"date-parts":[["2010",6,11]]}}},{"id":330,"uris":["http://zotero.org/users/5346176/items/EQMV4MBR"],"uri":["http://zotero.org/users/5346176/items/EQMV4MBR"],"itemData":{"id":330,"type":"article-journal","title":"Comparisons of Patient and Physician Expectations for Cancer Survivorship Care","container-title":"Journal of Clinical Oncology","page":"2489-2495","volume":"27","issue":"15","source":"Crossref","abstract":"Purpose To compare expectations for cancer survivorship care between patients and their physicians and between primary care providers (PCPs) and oncologists.\nMethods Survivors and their physicians were surveyed to evaluate for expectations regarding physician participation in primary cancer follow-up, screening for other cancers, general preventive health, and management of comorbidities.\nResults Of 992 eligible survivors and 607 physicians surveyed, 535 (54%) and 378 (62%) were assessable, respectively. Among physician respondents, 255 (67%) were PCPs and 123 (33%) were oncologists. Comparing patients with their oncologists, expectations were highly discrepant for screening for cancers other than the index one (agreement rate, 29%), with patients anticipating signiﬁcantly more oncologist involvement. Between patients and their PCPs, expectations were most incongruent for primary cancer follow-up (agreement rate, 35%), with PCPs indicating they should contribute a much greater part to this aspect of care. Expectations between patients and their PCPs were generally more concordant than between patients and their oncologists. PCPs and oncologists showed high discordances in perceptions of their own roles for primary cancer follow-up, cancer screening, and general preventive health (agreement rates of 3%, 44%, and 51%, respectively). In the case of primary cancer follow-up, both PCPs and oncologists indicated they should carry substantial responsibility for this task.\nConclusion Patients and physicians have discordant expectations with respect to the roles of PCPs and oncologists in cancer survivorship care. Uncertainties around physician roles and responsibilities can lead to deﬁciencies in care, supporting the need to make survivorship care planning a standard component in cancer management.","DOI":"10.1200/JCO.2008.20.3232","ISSN":"0732-183X, 1527-7755","language":"en","author":[{"family":"Cheung","given":"Winson Y."},{"family":"Neville","given":"Bridget A."},{"family":"Cameron","given":"Danielle B."},{"family":"Cook","given":"E. Francis"},{"family":"Earle","given":"Craig C."}],"issued":{"date-parts":[["2009",5,20]]}}},{"id":369,"uris":["http://zotero.org/users/5346176/items/LY3E4846"],"uri":["http://zotero.org/users/5346176/items/LY3E4846"],"itemData":{"id":369,"type":"article-journal","title":"Follow-up Care Delivery Among Colorectal Cancer Survivors Most Often Seen by Primary and Subspecialty Care Physicians","container-title":"Journal of General Internal Medicine","page":"472-479","volume":"24","issue":"S2","source":"Crossref","abstract":"BACKGROUND: The Institute of Medicine has identified patients as a key source of information for assessing the quality of care.\nOBJECTIVE: To evaluate the association of physician specialty with the content and quality of follow-up cancer care. DESIGN AND PARTICIPANTS: Three hundred three colorectal cancer (CRC) survivors in Northern California were surveyed 2–5 years post-diagnosis.\nMEASUREMENTS: Specialty of physician seen most often [primary care physician (PCP), oncologist, surgeon, or gastroenterologist]; other physician specialties seen, patient characteristics; content of visits; patientcentered quality of follow-up care (communication, coordination, nursing, and staff interactions). MAIN RESULTS: A minority (16%) of CRC survivors reported that the doctor they most often saw for followup cancer care was a PCP, while 60% saw an oncologist. Many CRC survivors (40%) saw &gt;1 physician for followup cancer care. Survivors most often seen by PCPs were more likely to have three or more medical comorbidities (70% vs. 51%, p=0.012) than survivors seen by subspecialty physicians. Survivors seen by PCPs were less likely to report seeing a doctor for medical tests and more likely to report discussing disease prevention (82% vs. 64%, p=0.012) or diet (70% vs. 48%, p=0.005) with their doctor. There were no significant specialty differences in patient-centered quality of follow-up cancer care.\nCONCLUSIONS: Cancer survivors’ assessment of the quality of care was similar across specialties, while the content of follow-up cancer care varied by physician specialty. These findings provide important information about the potential value of primary care and the need for coordination when delivering care to CRC survivors.","DOI":"10.1007/s11606-009-1017-6","ISSN":"0884-8734, 1525-1497","language":"en","author":[{"family":"Haggstrom","given":"David A."},{"family":"Arora","given":"Neeraj K."},{"family":"Helft","given":"Paul"},{"family":"Clayman","given":"Marla L."},{"family":"Oakley-Girvan","given":"Ingrid"}],"issued":{"date-parts":[["2009",11]]}}},{"id":715,"uris":["http://zotero.org/users/5346176/items/MF4SZXNG"],"uri":["http://zotero.org/users/5346176/items/MF4SZXNG"],"itemData":{"id":715,"type":"article-journal","title":"Follow-up after treatment for breast cancer: one strategy fits all? An investigation of patient preferences using a discrete choice experiment","container-title":"Acta Oncologica (Stockholm, Sweden)","page":"328-337","volume":"49","issue":"3","source":"EBSCOhost","archive_location":"20148645","abstract":"Clinical guidelines for the follow-up after breast cancer recommend frequent outpatient clinic visits to be examined for a possible recurrence or a second primary breast tumour, and to receive information and psychosocial support. However, needs and preferences for follow-up may differ between patients, raising the question whether the current 'one size fits all' approach is appropriate. This study explored patients' preferences for follow-up. Patients and methods. A discrete choice experiment survey with 16 choice tasks was filled out by 331 breast cancer patients. Each choice task consisted of two hypothetical follow-up scenarios for the first year after treatment, described by levels of the following characteristics; attendance at an educational group programme, frequency of visits, waiting time, contact mode, and type of healthcare provider. Results. The healthcare provider and contact mode were the most important characteristics of follow-up to patients. The medical specialist was the most preferred to perform the follow-up, but a combination of the medical specialist and breast care nurse alternating was also acceptable to patients. Face-to-face contact was strongly preferred to telephone contact. Follow-up visits every three months were preferred over visits every four, six, or 12 months. Heterogeneity in preference between patients was strong, especially for the healthcare provider and attendance at an educational group programme. Age, education, and previous experience with follow-up characteristics influenced preferences, but treatment modality did not. Conclusion. The results of this study show that overall patient satisfaction would not differ significantly if patients have follow-up by medical specialist and breast care nurse alternating compared to follow-up by a medical specialist only. Furthermore, we found heterogeneity in preferences for most attributes, indicating that one strategy does not fit all. Individualised follow-up seems to offer the potential for significant increases in patient satisfaction.;","DOI":"10.3109/02841860903536002","ISSN":"1651-226X","title-short":"Follow-up after treatment for breast cancer","journalAbbreviation":"Acta Oncologica (Stockholm, Sweden)","author":[{"family":"Kimman","given":"Merel L"},{"family":"Dellaert","given":"Benedict G C"},{"family":"Boersma","given":"Liesbeth J"},{"family":"Lambin","given":"Philippe"},{"family":"Dirksen","given":"Carmen D"}],"issued":{"date-parts":[["2010",4]]}}},{"id":496,"uris":["http://zotero.org/users/5346176/items/EXCPSH6Y"],"uri":["http://zotero.org/users/5346176/items/EXCPSH6Y"],"itemData":{"id":496,"type":"article-journal","title":"Patients' views on follow up of colorectal cancer: implications for risk communication and decision making","container-title":"Postgraduate Medical Journal","page":"403-407","volume":"79","issue":"933","source":"Crossref","DOI":"10.1136/pmj.79.933.403","ISSN":"0032-5473","title-short":"Patients' views on follow up of colorectal cancer","language":"en","author":[{"family":"Papagrigoriadis","given":"S"}],"issued":{"date-parts":[["2003",7,1]]}}},{"id":403,"uris":["http://zotero.org/users/5346176/items/GFQ4V5P6"],"uri":["http://zotero.org/users/5346176/items/GFQ4V5P6"],"itemData":{"id":403,"type":"article-journal","title":"Gynaecological cancer follow-up: national survey of current practice in the UK","container-title":"BMJ Open","page":"e002859","volume":"3","issue":"7","source":"Crossref","abstract":"Objective: To establish a baseline of national practice for follow-up after treatment for gynaecological cancer. Design: Questionnaire survey. Setting: Gynaecological cancer centres and units. Geographical location: UK. Participants: Members of the British Gynaecological Cancer Society and the National Forum of Gynaecological Oncology Nurses. Interventions: A questionnaire survey. Outcome measures: To determine schedules of follow-up, who provides it and what routine testing is used for patients who have had previous gynaecological cancer.\nResults: A total of 117 responses were obtained; 115 (98%) reported hospital scheduled regular followup appointments. Two involved general practitioners. Follow-up was augmented or replaced by telephone follow-up in 29 responses (25%) and patient-initiated appointments in 38 responses (32%). A total of 80 (68%) cancer specialists also offered combined follow-up clinics with other specialties. Clinical examinations for hospital-based follow-up were mainly performed by doctors (67% for scheduled regular appointments and 63% for patient-initiated appointments) while telephone follow-up was provided in the majority by nurses (76%). Most respondents (76/ 117 (65%)) provided routine tests, of which 66/76 (87%) reported carrying out surveillance tests for ovarian cancer, 35/76 (46%) for cervical cancer, 8/76 (11%) for vulval cancer and 7/76 (9%) for endometrial cancer. Patients were usually discharged after 5 years (82/117 (70%)), whereas three (3%) were discharged after 4 years, nine (8%) after three years and one (1%) after 2 years.\nConclusions: Practice varied but most used a standard hospital-based protocol of appointments for 5 years and routine tests were performed usually for women with ovarian cancer. A minority utilised nurse-led or telephone follow-up. General practitioners were rarely involved in routine care. A randomised study comparing various models of follow-up could be considered.","DOI":"10.1136/bmjopen-2013-002859","ISSN":"2044-6055, 2044-6055","title-short":"Gynaecological cancer follow-up","language":"en","author":[{"family":"Leeson","given":"Simon"},{"family":"Stuart","given":"Nick"},{"family":"Sylvestre","given":"Yvonne"},{"family":"Hall","given":"Liz"},{"family":"Whitaker","given":"Rhiannon"}],"issued":{"date-parts":[["2013",7]]}}},{"id":333,"uris":["http://zotero.org/users/5346176/items/E3QGBWL7"],"uri":["http://zotero.org/users/5346176/items/E3QGBWL7"],"itemData":{"id":333,"type":"article-journal","title":"Delivery of Survivorship Care by Primary Care Physicians: The Perspective of Breast Cancer Patients","container-title":"Journal of Clinical Oncology","page":"933-938","volume":"27","issue":"6","source":"Crossref","abstract":"Purpose Most of the 182,460 women diagnosed with breast cancer in the United States this year will become long-term survivors. Helping these women transition from active treatment to survivorship is a challenge that involves both oncologists and primary care physicians (PCPs). This study aims to describe postmenopausal breast cancer survivors’ (BCS) perceptions of PCP-related survivorship care. Patients and Methods We conducted a cross-sectional survey of 300 BCSs seen in an outpatient breast oncology clinic at a large university hospital. The primary outcome measure was a seven-item self-reported measure on perceived survivorship care (Cronbach’s </w:instrText>
      </w:r>
      <w:r w:rsidR="003513CC">
        <w:rPr>
          <w:rFonts w:ascii="MS Gothic" w:hAnsi="MS Gothic" w:cs="MS Gothic"/>
        </w:rPr>
        <w:instrText>␣</w:instrText>
      </w:r>
      <w:r w:rsidR="003513CC">
        <w:rPr>
          <w:rFonts w:cs="Arial"/>
        </w:rPr>
        <w:instrText xml:space="preserve"> ϭ .89). Multivariate regression analyses were used to identify factors associated with perceived care delivery.\nResults Overall, BCSs rated PCP-related survivorship care as 65 out of 100 (standard deviation ϭ 17). The areas of PCP-related care most strongly endorsed were general care (78%), psychosocial support (73%), and health promotion (73%). Fewer BCSs perceived their PCPs as knowledgeable about cancer follow-up (50%), late effects of cancer therapies (59%), or treating symptoms related to cancer or cancer therapies (41%). Only 28% felt that their PCPs and oncologists communicated well. In a multivariate regression analysis, nonwhite race and level of trust in the PCP were signiﬁcantly associated with higher perceived level of PCP-related survivorship care (P ϭ .001 for both).\nConclusion Although BCSs perceived high quality of general care provided by their PCPs, they were not as conﬁdent with their PCPs’ ability to deliver cancer-speciﬁc survivorship care. Interventions need to be tested to improve oncology-primary care communication and PCP knowledge of cancer-speciﬁc survivorship care.","DOI":"10.1200/JCO.2008.18.0679","ISSN":"0732-183X, 1527-7755","title-short":"Delivery of Survivorship Care by Primary Care Physicians","language":"en","author":[{"family":"Mao","given":"Jun J."},{"family":"Bowman","given":"Marjorie A."},{"family":"Stricker","given":"Carrie T."},{"family":"DeMichele","given":"Angela"},{"family":"Jacobs","given":"Linda"},{"family":"Chan","given":"Dingyun"},{"family":"Armstrong","given":"Katrina"}],"issued":{"date-parts":[["2009",2,20]]}}},{"id":291,"uris":["http://zotero.org/users/5346176/items/HCVZRECS"],"uri":["http://zotero.org/users/5346176/items/HCVZRECS"],"itemData":{"id":291,"type":"article-journal","title":"Breast Cancer Survivors' Perceptions of Survivorship Care Options","container-title":"Journal of Clinical Oncology","page":"158-163","volume":"30","issue":"2","source":"Crossref","abstract":"Purpose As the number of breast cancer survivors increases, a durable model of comprehensive survivor care is needed, incorporating providers and/or visit types both within and outside of oncology. The objective of this study was to explore survivors’ comfort with different clinician types or with a telephone/Internet-based virtual visit as components of survivorship care.\nMethods Breast cancer survivors participating in a general survivorship survey completed an additional breast cancer–speciﬁc questionnaire evaluating the self-perceived impact of follow-up visits to various clinician types, or follow-up by a virtual visit, on survival, worrying, and stress related to cancer.\nResults A total of 218 breast cancer survivors completed the questionnaire. Most favored medical oncologist follow-up visits over those with primary care physicians (PCPs) or nurse practitioners (NPs) in terms of reduced worrying about cancer (odds ratio [OR], 2.21; P Ͻ .001), reduced stress around the visit (OR, 1.40; P ϭ .002), and improved effect on cancer survival (OR, 2.38; P Ͻ .001). However, the majority also displayed substantial comfort with both PCPs and NPs in the same domains. Patients rated a virtual visit as having a less favorable impact on cancer survival and cancer-related worrying compared with in-person visits with clinicians.\nConclusion Breast cancer survivors are comfortable with both PCPs and NPs providing follow-up care, although they indicate a preference for medical oncologists. Given patients’ negative impressions of a virtual visit, increased familiarity with and research investigating this emerging concept are needed. The NP-led survivorship clinic model, with increased guidance for PCPs, offers a promising route for improving quality of and satisfaction with survivor care.","DOI":"10.1200/JCO.2011.36.9264","ISSN":"0732-183X, 1527-7755","language":"en","author":[{"family":"Mayer","given":"Erica L."},{"family":"Gropper","given":"Adrienne B."},{"family":"Neville","given":"Bridget A."},{"family":"Partridge","given":"Ann H."},{"family":"Cameron","given":"Danielle B."},{"family":"Winer","given":"Eric P."},{"family":"Earle","given":"Craig C."}],"issued":{"date-parts":[["2012",1,10]]}}},{"id":709,"uris":["http://zotero.org/users/5346176/items/NBAHZ5TD"],"uri":["http://zotero.org/users/5346176/items/NBAHZ5TD"],"itemData":{"id":709,"type":"article-journal","title":"Cancer follow-up care. Patients' perspectives.","container-title":"Canadian Family Physician","page":"890-895","volume":"49","source":"PubMed Central","abstract":"OBJECTIVE: To assess family physicians' and specialists' involvement in cancer follow-up care and how this involvement is perceived by cancer patients. DESIGN: Self-administered survey. SETTING: A health region in New Brunswick. PARTICIPANTS: A nonprobability cluster sample of 183 participants. MAIN OUTCOME MEASURES: Patients' perceptions of cancer follow-up care. RESULTS: More than a third of participants (36%) were not sure which physician was in charge of their cancer follow-up care. As part of follow-up care, 80% of participants wanted counseling from their family physicians, but only 20% received it. About a third of participants (32%) were not satisfied with the follow-up care provided by their family physicians. In contrast, only 18% of participants were dissatisfied with the follow-up care provided by specialists. Older participants were more satisfied with cancer follow-up care than younger participants. CONCLUSION: Cancer follow-up care is increasingly becoming part of family physicians' practices. Family physicians need to develop an approach that addresses patients' needs, particularly in the area of emotional support.","ISSN":"0008-350X","note":"PMID: 12901486\nPMCID: PMC2214255","journalAbbreviation":"Can Fam Physician","author":[{"family":"Miedema","given":"Baukje"},{"family":"MacDonald","given":"Ian"},{"family":"Tatemichi","given":"Sue"}],"issued":{"date-parts":[["2003",7]]}}}],"schema":"https://github.com/citation-style-language/schema/raw/master/csl-citation.json"} </w:instrText>
      </w:r>
      <w:r w:rsidR="00B03D42" w:rsidRPr="00C46E12">
        <w:rPr>
          <w:rFonts w:cs="Arial"/>
        </w:rPr>
        <w:fldChar w:fldCharType="separate"/>
      </w:r>
      <w:bookmarkStart w:id="53" w:name="__Fieldmark__812_1249686335"/>
      <w:bookmarkStart w:id="54" w:name="__Fieldmark__1220_801305196"/>
      <w:r w:rsidR="00B03D42" w:rsidRPr="00C46E12">
        <w:rPr>
          <w:rFonts w:cs="Arial"/>
          <w:vertAlign w:val="superscript"/>
        </w:rPr>
        <w:t>10–19</w:t>
      </w:r>
      <w:r w:rsidR="00B03D42" w:rsidRPr="00C46E12">
        <w:rPr>
          <w:rFonts w:cs="Arial"/>
        </w:rPr>
        <w:fldChar w:fldCharType="end"/>
      </w:r>
      <w:bookmarkEnd w:id="53"/>
      <w:bookmarkEnd w:id="54"/>
      <w:r w:rsidR="00CE4DBB">
        <w:rPr>
          <w:rFonts w:eastAsia="Calibri" w:cs="Arial"/>
          <w:spacing w:val="1"/>
          <w:szCs w:val="22"/>
        </w:rPr>
        <w:t xml:space="preserve">, </w:t>
      </w:r>
      <w:r w:rsidR="001C4A7C" w:rsidRPr="00C46E12">
        <w:rPr>
          <w:rFonts w:eastAsia="Calibri" w:cs="Arial"/>
          <w:spacing w:val="1"/>
          <w:szCs w:val="22"/>
        </w:rPr>
        <w:t>however</w:t>
      </w:r>
      <w:r w:rsidR="008C2600" w:rsidRPr="00C46E12">
        <w:rPr>
          <w:rFonts w:eastAsia="Calibri" w:cs="Arial"/>
          <w:spacing w:val="1"/>
          <w:szCs w:val="22"/>
        </w:rPr>
        <w:t>,</w:t>
      </w:r>
      <w:r w:rsidR="001C4A7C" w:rsidRPr="00C46E12">
        <w:rPr>
          <w:rFonts w:eastAsia="Calibri" w:cs="Arial"/>
          <w:spacing w:val="1"/>
          <w:szCs w:val="22"/>
        </w:rPr>
        <w:t xml:space="preserve"> </w:t>
      </w:r>
      <w:r w:rsidR="008C2600" w:rsidRPr="00C46E12">
        <w:rPr>
          <w:rFonts w:eastAsia="Calibri" w:cs="Arial"/>
          <w:spacing w:val="1"/>
          <w:szCs w:val="22"/>
        </w:rPr>
        <w:t xml:space="preserve">there </w:t>
      </w:r>
      <w:r w:rsidR="000D1DDB" w:rsidRPr="00C46E12">
        <w:rPr>
          <w:rFonts w:eastAsia="Calibri" w:cs="Arial"/>
          <w:spacing w:val="1"/>
          <w:szCs w:val="22"/>
        </w:rPr>
        <w:t>are</w:t>
      </w:r>
      <w:r w:rsidR="008C2600" w:rsidRPr="00C46E12">
        <w:rPr>
          <w:rFonts w:eastAsia="Calibri" w:cs="Arial"/>
          <w:spacing w:val="1"/>
          <w:szCs w:val="22"/>
        </w:rPr>
        <w:t xml:space="preserve"> currently no alternatives </w:t>
      </w:r>
      <w:r w:rsidR="000D1DDB" w:rsidRPr="00C46E12">
        <w:rPr>
          <w:rFonts w:eastAsia="Calibri" w:cs="Arial"/>
          <w:spacing w:val="1"/>
          <w:szCs w:val="22"/>
        </w:rPr>
        <w:t xml:space="preserve">for patients to </w:t>
      </w:r>
      <w:r w:rsidR="007D28BE" w:rsidRPr="00C46E12">
        <w:rPr>
          <w:rFonts w:eastAsia="Calibri" w:cs="Arial"/>
          <w:spacing w:val="1"/>
          <w:szCs w:val="22"/>
        </w:rPr>
        <w:t>choose their care based</w:t>
      </w:r>
      <w:r w:rsidR="000D1DDB" w:rsidRPr="00C46E12">
        <w:rPr>
          <w:rFonts w:eastAsia="Calibri" w:cs="Arial"/>
          <w:spacing w:val="1"/>
          <w:szCs w:val="22"/>
        </w:rPr>
        <w:t xml:space="preserve"> on their circumstances</w:t>
      </w:r>
      <w:r w:rsidR="00185360">
        <w:rPr>
          <w:rFonts w:eastAsia="Calibri" w:cs="Arial"/>
          <w:spacing w:val="1"/>
          <w:szCs w:val="22"/>
        </w:rPr>
        <w:t>, such as where they live</w:t>
      </w:r>
      <w:r w:rsidR="009173EC" w:rsidRPr="00C46E12">
        <w:rPr>
          <w:rFonts w:eastAsia="Calibri" w:cs="Arial"/>
          <w:spacing w:val="1"/>
          <w:szCs w:val="22"/>
        </w:rPr>
        <w:t xml:space="preserve">. </w:t>
      </w:r>
      <w:r>
        <w:rPr>
          <w:rFonts w:eastAsia="Calibri" w:cs="Arial"/>
          <w:spacing w:val="1"/>
          <w:szCs w:val="22"/>
        </w:rPr>
        <w:t xml:space="preserve">Hence, effectively, hospital-based follow-up care is the only model of care available. </w:t>
      </w:r>
      <w:r w:rsidR="001C4A7C" w:rsidRPr="00C46E12">
        <w:rPr>
          <w:rFonts w:eastAsia="Calibri" w:cs="Arial"/>
          <w:spacing w:val="1"/>
          <w:szCs w:val="22"/>
        </w:rPr>
        <w:t>A</w:t>
      </w:r>
      <w:r w:rsidR="009173EC" w:rsidRPr="00C46E12">
        <w:rPr>
          <w:rFonts w:eastAsia="Calibri" w:cs="Arial"/>
          <w:spacing w:val="1"/>
          <w:szCs w:val="22"/>
        </w:rPr>
        <w:t>s the demand for cancer follow-up care grows, new approaches to delivering cancer follow-up care</w:t>
      </w:r>
      <w:r w:rsidR="001C4A7C" w:rsidRPr="00C46E12">
        <w:rPr>
          <w:rFonts w:eastAsia="Calibri" w:cs="Arial"/>
          <w:spacing w:val="1"/>
          <w:szCs w:val="22"/>
        </w:rPr>
        <w:t xml:space="preserve"> have been reviewed</w:t>
      </w:r>
      <w:r w:rsidR="00A124B5">
        <w:rPr>
          <w:rFonts w:eastAsia="Calibri" w:cs="Arial"/>
          <w:spacing w:val="1"/>
          <w:szCs w:val="22"/>
        </w:rPr>
        <w:t>.</w:t>
      </w:r>
      <w:r w:rsidR="001C4A7C" w:rsidRPr="00C46E12">
        <w:rPr>
          <w:rFonts w:eastAsia="Calibri" w:cs="Arial"/>
          <w:spacing w:val="1"/>
          <w:szCs w:val="22"/>
        </w:rPr>
        <w:t xml:space="preserve"> </w:t>
      </w:r>
      <w:r w:rsidR="008C2600" w:rsidRPr="00C46E12">
        <w:rPr>
          <w:rFonts w:eastAsia="Calibri" w:cs="Arial"/>
          <w:spacing w:val="1"/>
          <w:szCs w:val="22"/>
        </w:rPr>
        <w:t xml:space="preserve">Randomised control trials have shown that </w:t>
      </w:r>
      <w:r>
        <w:rPr>
          <w:rFonts w:eastAsia="Calibri" w:cs="Arial"/>
          <w:spacing w:val="1"/>
          <w:szCs w:val="22"/>
        </w:rPr>
        <w:t xml:space="preserve">there is </w:t>
      </w:r>
      <w:r w:rsidRPr="00C46E12">
        <w:rPr>
          <w:rFonts w:eastAsia="Calibri" w:cs="Arial"/>
          <w:spacing w:val="1"/>
          <w:szCs w:val="22"/>
        </w:rPr>
        <w:t xml:space="preserve">no difference in the rate of recurrence or quality of life </w:t>
      </w:r>
      <w:r>
        <w:rPr>
          <w:rFonts w:eastAsia="Calibri" w:cs="Arial"/>
          <w:spacing w:val="1"/>
          <w:szCs w:val="22"/>
        </w:rPr>
        <w:t xml:space="preserve">when </w:t>
      </w:r>
      <w:r w:rsidR="00D9607C">
        <w:rPr>
          <w:rFonts w:eastAsia="Calibri" w:cs="Arial"/>
          <w:spacing w:val="1"/>
          <w:szCs w:val="22"/>
        </w:rPr>
        <w:t>a general practitioner delivers cancer follow-up care</w:t>
      </w:r>
      <w:r w:rsidR="008C2600" w:rsidRPr="00C46E12">
        <w:rPr>
          <w:rFonts w:eastAsia="Calibri" w:cs="Arial"/>
          <w:spacing w:val="1"/>
          <w:szCs w:val="22"/>
        </w:rPr>
        <w:t xml:space="preserve"> compared to cancer follow-up with an oncologist</w:t>
      </w:r>
      <w:r w:rsidR="00F75ECE">
        <w:rPr>
          <w:rFonts w:eastAsia="Calibri" w:cs="Arial"/>
          <w:spacing w:val="1"/>
          <w:szCs w:val="22"/>
        </w:rPr>
        <w:t xml:space="preserve"> </w:t>
      </w:r>
      <w:r w:rsidR="002419EB" w:rsidRPr="00C46E12">
        <w:rPr>
          <w:rFonts w:cs="Arial"/>
        </w:rPr>
        <w:fldChar w:fldCharType="begin"/>
      </w:r>
      <w:r w:rsidR="003513CC">
        <w:rPr>
          <w:rFonts w:cs="Arial"/>
        </w:rPr>
        <w:instrText xml:space="preserve"> ADDIN ZOTERO_ITEM CSL_CITATION {"citationID":"4jc4XBPP","properties":{"formattedCitation":"\\super 20\\uc0\\u8211{}24\\nosupersub{}","plainCitation":"20–24","noteIndex":0},"citationItems":[{"id":96,"uris":["http://zotero.org/users/5346176/items/UI7RVP5B"],"uri":["http://zotero.org/users/5346176/items/UI7RVP5B"],"itemData":{"id":96,"type":"article-journal","title":"Randomized trial of long-term follow-up for early-stage breast cancer: a comparison of family physician versus specialist care","container-title":"Journal of Clinical Oncology: Official Journal of the American Society of Clinical Oncology","page":"848-855","volume":"24","issue":"6","source":"PubMed","abstract":"PURPOSE: Most women with breast cancer are diagnosed at an early stage and more than 80% will be long-term survivors. Routine follow-up marks the transition from intensive treatment to survivorship. It is usual practice for routine follow-up to take place in specialist clinics. This study tested the hypothesis that follow-up by the patient's family physician is a safe and acceptable alternative to specialist follow-up.\nPATIENTS AND METHODS: A multicenter, randomized, controlled trial was conducted involving 968 patients with early-stage breast cancer who had completed adjuvant treatment, were disease free, and were between 9 and 15 months after diagnosis. Patients may have continued receiving adjuvant hormonal therapy. Patients were randomly allocated to follow-up in the cancer center according to usual practice (CC group) or follow-up from their own family physician (FP group). The primary outcome was the rate of recurrence-related serious clinical events (SCEs). The secondary outcome was health-related quality of life (HRQL).\nRESULTS: In the FP group, there were 54 recurrences (11.2%) and 29 deaths (6.0%). In the CC group, there were 64 recurrences (13.2%) and 30 deaths (6.2%). In the FP group, 17 patients (3.5%) compared with 18 patients (3.7%) in the CC group experienced an SCE (0.19% difference; 95% CI, -2.26% to 2.65%). No statistically significant differences (P &lt; .05) were detected between groups on any of the HRQL questionnaires.\nCONCLUSION: Breast cancer patients can be offered follow-up by their family physician without concern that important recurrence-related SCEs will occur more frequently or that HRQL will be negatively affected.","DOI":"10.1200/JCO.2005.03.2235","ISSN":"1527-7755","note":"PMID: 16418496","title-short":"Randomized trial of long-term follow-up for early-stage breast cancer","journalAbbreviation":"J. Clin. Oncol.","language":"eng","author":[{"family":"Grunfeld","given":"Eva"},{"family":"Levine","given":"Mark N."},{"family":"Julian","given":"Jim A."},{"family":"Coyle","given":"Doug"},{"family":"Szechtman","given":"Barbara"},{"family":"Mirsky","given":"Doug"},{"family":"Verma","given":"Shailendara"},{"family":"Dent","given":"Susan"},{"family":"Sawka","given":"Carol"},{"family":"Pritchard","given":"Kathleen I."},{"family":"Ginsburg","given":"David"},{"family":"Wood","given":"Marjorie"},{"family":"Whelan","given":"Tim"}],"issued":{"date-parts":[["2006",2,20]]}}},{"id":353,"uris":["http://zotero.org/users/5346176/items/GGES8GHW"],"uri":["http://zotero.org/users/5346176/items/GGES8GHW"],"itemData":{"id":353,"type":"article-journal","title":"Evaluating Survivorship Care Plans: Results of a Randomized, Clinical Trial of Patients With Breast Cancer","container-title":"Journal of Clinical Oncology","page":"4755-4762","volume":"29","issue":"36","source":"Crossref","abstract":"Purpose An Institute of Medicine report recommends that patients with cancer receive a survivorship care plan (SCP). The trial objective was to determine if an SCP for breast cancer survivors improves patient-reported outcomes. Patients and Methods Women with early-stage breast cancer who completed primary treatment at least 3 months previously were eligible. Consenting patients were allocated within two strata: less than 24 months and Ն 24 months since diagnosis. All patients were transferred to their own primary care physician (PCP) for follow-up. In addition to a discharge visit, the intervention group received an SCP, which was reviewed during a 30-minute educational session with a nurse, and their PCP received the SCP and guideline on follow-up. The primary outcome was cancer-related distress at 12 months, assessed by the Impact of Event Scale (IES). Secondary outcomes included quality of life, patient satisfaction, continuity/coordination of care, and health service measures.\nResults Overall, 408 survivors were enrolled through nine tertiary cancer centers. There were no differences between groups on cancer-related distress or on any of the patient-reported secondary outcomes, and there were no differences when the two strata were analyzed separately. More patients in the intervention than control group correctly identify their PCP as primarily responsible for follow-up (98.7% v 89.1%; difference, 9.6%; 95% CI, 3.9 to 15.9; P ϭ .005).\nConclusion The results do not support the hypothesis that SCPs are beneﬁcial for improving patient-reported outcomes. Transferring follow-up to PCPs is considered an important strategy to meet the demand for scarce oncology resources. SCPs were no better than a standard discharge visit with the oncologist to facilitate transfer.","DOI":"10.1200/JCO.2011.36.8373","ISSN":"0732-183X, 1527-7755","title-short":"Evaluating Survivorship Care Plans","language":"en","author":[{"family":"Grunfeld","given":"Eva"},{"family":"Julian","given":"Jim A."},{"family":"Pond","given":"Gregory"},{"family":"Maunsell","given":"Elizabeth"},{"family":"Coyle","given":"Douglas"},{"family":"Folkes","given":"Amy"},{"family":"Joy","given":"Anil A."},{"family":"Provencher","given":"Louise"},{"family":"Rayson","given":"Daniel"},{"family":"Rheaume","given":"Dorianne E."},{"family":"Porter","given":"Geoffrey A."},{"family":"Paszat","given":"Lawrence F."},{"family":"Pritchard","given":"Kathleen I."},{"family":"Robidoux","given":"André"},{"family":"Smith","given":"Sally"},{"family":"Sussman","given":"Jonathan"},{"family":"Dent","given":"Susan"},{"family":"Sisler","given":"Jeffrey"},{"family":"Wiernikowski","given":"Jennifer"},{"family":"Levine","given":"Mark N."}],"issued":{"date-parts":[["2011",12,20]]}}},{"id":539,"uris":["http://zotero.org/users/5346176/items/DW4GK692"],"uri":["http://zotero.org/users/5346176/items/DW4GK692"],"itemData":{"id":539,"type":"article-journal","title":"Randomized Controlled Trial of Shared Care for Patients With Cancer Involving General Practitioners and Cancer Specialists","container-title":"Journal of Oncology Practice","page":"349-355","volume":"11","issue":"5","source":"Crossref","abstract":"Purpose: We aimed to determine whether a shared care model (SCM) during chemotherapy treatment improved emotional wellbeing, empowerment, and prevalence of symptoms for people being treated for cancer.","DOI":"10.1200/JOP.2014.001569","ISSN":"1554-7477, 1935-469X","language":"en","author":[{"family":"Johnson","given":"Claire E."},{"family":"Saunders","given":"Christobel M."},{"family":"Phillips","given":"Michael"},{"family":"Emery","given":"Jon D."},{"family":"Nowak","given":"Anna K."},{"family":"Overheu","given":"Kate"},{"family":"Ward","given":"Alison M."},{"family":"Joske","given":"David J.L."}],"issued":{"date-parts":[["2015",9]]}}},{"id":106,"uris":["http://zotero.org/users/5346176/items/GY2NUZZB"],"uri":["http://zotero.org/users/5346176/items/GY2NUZZB"],"itemData":{"id":106,"type":"article-journal","title":"Cancer survivorship: a challenge for primary care physicians","container-title":"The British Journal of General Practice","page":"741-742","volume":"55","issue":"519","source":"PubMed Central","ISSN":"0960-1643","note":"PMID: 16212847\nPMCID: PMC1562350","title-short":"Cancer survivorship","journalAbbreviation":"Br J Gen Pract","author":[{"family":"Grunfeld","given":"Eva"}],"issued":{"date-parts":[["2005",10,1]]}}},{"id":712,"uris":["http://zotero.org/users/5346176/items/QHD772FL"],"uri":["http://zotero.org/users/5346176/items/QHD772FL"],"itemData":{"id":712,"type":"article-journal","title":"Impact of Follow-up Testing on Survival and Health-Related Quality of Life in Breast Cancer Patients: A Multicenter Randomized Controlled Trial","container-title":"JAMA","page":"1587-1592","volume":"271","issue":"20","source":"jamanetwork.com","abstract":"&lt;h3&gt;Objective.&lt;/h3&gt;&lt;p&gt;—To assess prospectively the impact on survival and health-related quality of life of two follow-up protocols in patients with early breast cancer.&lt;/p&gt;&lt;h3&gt;Design.&lt;/h3&gt;&lt;p&gt;—Randomized controlled clinical trial.&lt;/p&gt;&lt;h3&gt;Setting.&lt;/h3&gt;&lt;p&gt;—Multicenter study involving 26 general hospitals in Italy.&lt;/p&gt;&lt;h3&gt;Patients.&lt;/h3&gt;&lt;p&gt;—A consecutive sample of 1320 women younger than 70 years with stage I, II, and III unilateral primary breast cancer.&lt;/p&gt;&lt;h3&gt;Intervention.&lt;/h3&gt;&lt;p&gt;—Patients were randomly assigned to an intensive surveillance, which included physician visits and performance of bone scan, liver echography, chest roentgenography, and laboratory tests at predefined intervals (n=655), or to a control regimen (n=665), in which patients were seen by their physicians at the same frequency but only clinically indicated tests were performed. Both groups received a yearly mammogram aimed at detecting contralateral breast cancer.&lt;/p&gt;&lt;h3&gt;Main Outcome Measures.&lt;/h3&gt;&lt;p&gt;—Primary end points were overall survival and health-related quality of life.&lt;/p&gt;&lt;h3&gt;Results.&lt;/h3&gt;&lt;p&gt;—Compliance to the two follow-up protocols was more than 80%. At a median follow-up of 71 months, no difference was apparent in overall survival with 132 deaths (20%) in the intensive group and 122 deaths (18%) in the control group. No significant differences were apparent in time to detection of recurrence between the two groups. Measurements of health-related quality of life (ie, overall health and quality-of-life perception, emotional well-being, body image, social functioning, symptoms, and satisfaction with care) at 6,12, 24, and 60 months of follow-up did not show differences by type of care received.&lt;/p&gt;&lt;h3&gt;Conclusions.&lt;/h3&gt;&lt;p&gt;—Results of this trial support the view that a protocol of frequent laboratory tests and roentgenography after primary treatment for breast cancer does not improve survival or influence health-related quality of life. Routine use of these tests should be discouraged.&lt;/p&gt;&lt;p&gt;(&lt;i&gt;JAMA&lt;/i&gt;. 1994;271:1587-1592)&lt;/p&gt;","DOI":"10.1001/jama.1994.03510440047031","ISSN":"0098-7484","title-short":"Impact of Follow-up Testing on Survival and Health-Related Quality of Life in Breast Cancer Patients","journalAbbreviation":"JAMA","language":"en","author":[{"family":"Ghezzi","given":"P."},{"family":"Magnanini","given":"S."},{"family":"Rinaldini","given":"M."},{"family":"Berardi","given":"F."},{"family":"Biagio","given":"G. Di"},{"family":"Testare","given":"F."},{"family":"Tavoni","given":"N."},{"family":"Schittulli","given":"F."},{"family":"D'Amico","given":"C."},{"family":"Pedicini","given":"T."},{"family":"Fumagalli","given":"M."},{"family":"Gritti","given":"G."},{"family":"Braga","given":"M."},{"family":"Marini","given":"G."},{"family":"Zaniboni","given":"A."},{"family":"Cosentino","given":"D."},{"family":"Epifani","given":"C."},{"family":"Gini","given":"G."},{"family":"Perroni","given":"D."},{"family":"Peradotto","given":"F."},{"family":"Indelli","given":"M."},{"family":"Santini","given":"A."},{"family":"Isa","given":"L."},{"family":"Aitini","given":"E."},{"family":"Cavazzini","given":"G."},{"family":"Smerieri","given":"F."},{"family":"Nascimben","given":"O."},{"family":"Busolin","given":"R."},{"family":"Papaccio","given":"G."},{"family":"Locatelli","given":"E."},{"family":"Monti","given":"M."},{"family":"Ghislandi","given":"E."},{"family":"Gottardi","given":"O."},{"family":"Majno","given":"M."},{"family":"Pluchinotta","given":"A."},{"family":"Armaroli","given":"L."},{"family":"Confalonieri","given":"C."},{"family":"Viola","given":"P."},{"family":"Galletto","given":"L."},{"family":"Sussio","given":"M."},{"family":"Trolli","given":"B."},{"family":"Biasio","given":"M."},{"family":"Rolfo","given":"A."},{"family":"Vaudano","given":"G."},{"family":"Giolito","given":"M. R."},{"family":"Ambrosini","given":"G."},{"family":"Busana","given":"L."},{"family":"Molteni","given":"M."},{"family":"Richetti","given":"A."},{"family":"Marubini","given":"E."},{"family":"Piffanelli","given":"A."},{"family":"Salvadori","given":"B."},{"family":"Tognoni","given":"G."},{"family":"Zola","given":"P."},{"family":"Liberati","given":"A."},{"family":"Fossati","given":"R."},{"family":"Meyerowitz","given":"B. E."},{"family":"Torri","given":"V."},{"family":"Apolone","given":"G."},{"family":"Mosconi","given":"P."},{"family":"Marsoni","given":"S."},{"family":"Liberati","given":"M. C."},{"family":"Alexanian","given":"A."},{"family":"Grilli","given":"R."},{"family":"Nicolucci","given":"A."},{"family":"Monferroni","given":"N."}],"issued":{"date-parts":[["1994",5,25]]}}}],"schema":"https://github.com/citation-style-language/schema/raw/master/csl-citation.json"} </w:instrText>
      </w:r>
      <w:r w:rsidR="002419EB" w:rsidRPr="00C46E12">
        <w:rPr>
          <w:rFonts w:cs="Arial"/>
        </w:rPr>
        <w:fldChar w:fldCharType="separate"/>
      </w:r>
      <w:r w:rsidR="00B03D42" w:rsidRPr="00C46E12">
        <w:rPr>
          <w:rFonts w:cs="Arial"/>
          <w:vertAlign w:val="superscript"/>
        </w:rPr>
        <w:t>20–24</w:t>
      </w:r>
      <w:r w:rsidR="002419EB" w:rsidRPr="00C46E12">
        <w:rPr>
          <w:rFonts w:cs="Arial"/>
        </w:rPr>
        <w:fldChar w:fldCharType="end"/>
      </w:r>
      <w:r w:rsidR="008C2600" w:rsidRPr="00C46E12">
        <w:rPr>
          <w:rFonts w:eastAsia="Calibri" w:cs="Arial"/>
          <w:spacing w:val="1"/>
          <w:szCs w:val="22"/>
        </w:rPr>
        <w:t xml:space="preserve">. </w:t>
      </w:r>
      <w:r w:rsidR="00AD68B8">
        <w:rPr>
          <w:rFonts w:eastAsia="Calibri" w:cs="Arial"/>
          <w:spacing w:val="1"/>
          <w:szCs w:val="22"/>
        </w:rPr>
        <w:t>T</w:t>
      </w:r>
      <w:r w:rsidR="008C2600" w:rsidRPr="00C46E12">
        <w:rPr>
          <w:rFonts w:eastAsia="Calibri" w:cs="Arial"/>
          <w:spacing w:val="1"/>
          <w:szCs w:val="22"/>
        </w:rPr>
        <w:t xml:space="preserve">he </w:t>
      </w:r>
      <w:r w:rsidR="00AD68B8">
        <w:rPr>
          <w:rFonts w:eastAsia="Calibri" w:cs="Arial"/>
          <w:spacing w:val="1"/>
          <w:szCs w:val="22"/>
        </w:rPr>
        <w:t xml:space="preserve">evidence for the </w:t>
      </w:r>
      <w:r w:rsidR="008C2600" w:rsidRPr="00C46E12">
        <w:rPr>
          <w:rFonts w:eastAsia="Calibri" w:cs="Arial"/>
          <w:spacing w:val="1"/>
          <w:szCs w:val="22"/>
        </w:rPr>
        <w:t>benefits of general practitioner-led and shared-care cancer follow-up models of care is growing</w:t>
      </w:r>
      <w:r w:rsidR="00F75ECE">
        <w:rPr>
          <w:rFonts w:eastAsia="Calibri" w:cs="Arial"/>
          <w:spacing w:val="1"/>
          <w:szCs w:val="22"/>
        </w:rPr>
        <w:t xml:space="preserve"> </w:t>
      </w:r>
      <w:r w:rsidR="002419EB" w:rsidRPr="00C46E12">
        <w:rPr>
          <w:rFonts w:cs="Arial"/>
        </w:rPr>
        <w:fldChar w:fldCharType="begin"/>
      </w:r>
      <w:r w:rsidR="003513CC">
        <w:rPr>
          <w:rFonts w:cs="Arial"/>
        </w:rPr>
        <w:instrText xml:space="preserve"> ADDIN ZOTERO_ITEM CSL_CITATION {"citationID":"c6JdQULx","properties":{"formattedCitation":"\\super 23\\nosupersub{}","plainCitation":"23","noteIndex":0},"citationItems":[{"id":106,"uris":["http://zotero.org/users/5346176/items/GY2NUZZB"],"uri":["http://zotero.org/users/5346176/items/GY2NUZZB"],"itemData":{"id":106,"type":"article-journal","title":"Cancer survivorship: a challenge for primary care physicians","container-title":"The British Journal of General Practice","page":"741-742","volume":"55","issue":"519","source":"PubMed Central","ISSN":"0960-1643","note":"PMID: 16212847\nPMCID: PMC1562350","title-short":"Cancer survivorship","journalAbbreviation":"Br J Gen Pract","author":[{"family":"Grunfeld","given":"Eva"}],"issued":{"date-parts":[["2005",10,1]]}}}],"schema":"https://github.com/citation-style-language/schema/raw/master/csl-citation.json"} </w:instrText>
      </w:r>
      <w:r w:rsidR="002419EB" w:rsidRPr="00C46E12">
        <w:rPr>
          <w:rFonts w:cs="Arial"/>
        </w:rPr>
        <w:fldChar w:fldCharType="separate"/>
      </w:r>
      <w:bookmarkStart w:id="55" w:name="__Fieldmark__762_1249686335"/>
      <w:bookmarkStart w:id="56" w:name="__Fieldmark__1049_801305196"/>
      <w:r w:rsidR="00B03D42" w:rsidRPr="00C46E12">
        <w:rPr>
          <w:rFonts w:cs="Arial"/>
          <w:vertAlign w:val="superscript"/>
        </w:rPr>
        <w:t>23</w:t>
      </w:r>
      <w:r w:rsidR="002419EB" w:rsidRPr="00C46E12">
        <w:rPr>
          <w:rFonts w:cs="Arial"/>
        </w:rPr>
        <w:fldChar w:fldCharType="end"/>
      </w:r>
      <w:bookmarkEnd w:id="55"/>
      <w:bookmarkEnd w:id="56"/>
      <w:r w:rsidR="008C2600" w:rsidRPr="00C46E12">
        <w:rPr>
          <w:rFonts w:eastAsia="Calibri" w:cs="Arial"/>
          <w:spacing w:val="1"/>
          <w:szCs w:val="22"/>
        </w:rPr>
        <w:t xml:space="preserve">. </w:t>
      </w:r>
      <w:r w:rsidR="002419EB" w:rsidRPr="00C46E12">
        <w:rPr>
          <w:rFonts w:eastAsia="Calibri" w:cs="Arial"/>
          <w:spacing w:val="1"/>
          <w:szCs w:val="22"/>
        </w:rPr>
        <w:t xml:space="preserve">Despite the acknowledgement of the benefits of cancer follow-up care with the general practitioner, </w:t>
      </w:r>
      <w:r w:rsidR="00D9607C">
        <w:rPr>
          <w:rFonts w:eastAsia="Calibri" w:cs="Arial"/>
          <w:spacing w:val="1"/>
          <w:szCs w:val="22"/>
        </w:rPr>
        <w:t>no mechanisms are</w:t>
      </w:r>
      <w:r>
        <w:rPr>
          <w:rFonts w:eastAsia="Calibri" w:cs="Arial"/>
          <w:spacing w:val="1"/>
          <w:szCs w:val="22"/>
        </w:rPr>
        <w:t xml:space="preserve"> allowing </w:t>
      </w:r>
      <w:r w:rsidR="00DE39B4" w:rsidRPr="00C46E12">
        <w:rPr>
          <w:rFonts w:cs="Arial"/>
        </w:rPr>
        <w:t>effective two-way communication in real-time between oncologists and general practitioners</w:t>
      </w:r>
      <w:r w:rsidR="00F75ECE">
        <w:rPr>
          <w:rFonts w:cs="Arial"/>
        </w:rPr>
        <w:t xml:space="preserve"> </w:t>
      </w:r>
      <w:r w:rsidR="00DE39B4" w:rsidRPr="00C46E12">
        <w:rPr>
          <w:rFonts w:cs="Arial"/>
        </w:rPr>
        <w:fldChar w:fldCharType="begin"/>
      </w:r>
      <w:r w:rsidR="003513CC">
        <w:rPr>
          <w:rFonts w:cs="Arial"/>
        </w:rPr>
        <w:instrText xml:space="preserve"> ADDIN ZOTERO_ITEM CSL_CITATION {"citationID":"JDI5JRkl","properties":{"formattedCitation":"\\super 5,25\\uc0\\u8211{}27\\nosupersub{}","plainCitation":"5,25–27","noteIndex":0},"citationItems":[{"id":327,"uris":["http://zotero.org/users/5346176/items/94FYQ4GW"],"uri":["http://zotero.org/users/5346176/items/94FYQ4GW"],"itemData":{"id":327,"type":"article-journal","title":"Collaboration between primary care physicians and radiation oncologists","container-title":"Annals of Palliative Medicine","page":"81-86","volume":"6","issue":"1","source":"Crossref","abstract":"Communication between physicians is required to ensure important patient information is relayed during the workup, treatment, follow-up and subsequent transition of care back to the primary care physician (PCP). In this review we discuss how survivorship care is being increasingly recognized as an important component of the patient’s cancer journey, and one often provided by the PCP. Palliative care and symptom control for patients with non-curable malignancy is often provided by the PCP during and after cancer treatment. Physician communication is paramount to ensure optimal patient care.","DOI":"10.21037/apm.2016.11.03","ISSN":"22245820, 22245839","language":"en","author":[{"family":"Barnes","given":"Elizabeth A."},{"family":"Chow","given":"Edward"},{"family":"Danjoux","given":"Cyril"},{"family":"Tsao","given":"May"}],"issued":{"date-parts":[["2017",1]]}}},{"id":467,"uris":["http://zotero.org/users/5346176/items/VWR8DKDL"],"uri":["http://zotero.org/users/5346176/items/VWR8DKDL"],"itemData":{"id":467,"type":"article-journal","title":"Oncologists and family physicians","page":"5","source":"Zotero","abstract":"PROBLEM BEING ADDRESSED Communication between oncologists at a regional cancer centre and family physicians caring for palliative cancer patients in the community was ineffective. OBJECTIVE OF PROGRAM To improve communication between oncologists and family physicians by routine use of a template for dictated letters concerning follow-up care. PROGRAM DESCRIPTION A consultation letter template was constructed and tested at a single clinic. The template was designed to guide oncologists dictating letters to family physicians for patients’ follow-up visits. Effectiveness of the standardized letter was evaluated with a before-after survey.","language":"en","author":[{"family":"Braun","given":"Ted C"},{"family":"Hagen","given":"Neil A"},{"family":"Smith","given":"Colum"},{"family":"Summers","given":"Nancy"}]}},{"id":659,"uris":["http://zotero.org/users/5346176/items/25YZV3JZ"],"uri":["http://zotero.org/users/5346176/items/25YZV3JZ"],"itemData":{"id":659,"type":"article-journal","title":"Views of family physicians about survivorship care plans to provide breast cancer follow-up care: exploration of results from a randomized controlled trial","container-title":"Current Oncology","page":"252","volume":"22","issue":"4","source":"Crossref","abstract":"Background  The U.S. Institute of Medicine recommends that cancer patients receive survivorship care plans, but evaluations to date have found little evidence of the effectiveness of such plans. We conducted a qualitative follow-on study to a randomized controlled trial (rct) to understand the experiences of family physicians using survivorship care plans to support the follow-up of breast cancer patients.\nMethods  A subset of family physicians whose patients were enrolled in the parent rct in Ontario and Nova Scotia were eligible for this study. In interviews, the physicians discussed survivorship care plans (intervention) or usual discharge letters (control), and their confidence in providing follow-up cancer care.\nResults  Of 123 eligible family physicians, 18 (10 intervention, 8 control) were interviewed. In general, physicians receiving a survivorship care plan found only the 1-page care record to be useful. Physicians who received only a discharge letter had variable views about the letter’s usefulness; several indicated that it lacked information about potential cancer- or treatment-related problems. Most physicians were comfortable providing care 3–5 years after diagnosis, but desired timely and informative communication with oncologists.\nConclusions  Although family physicians did not find extensive survivorship care plans useful, discharge letters might not be sufficiently comprehensive for follow-up breast cancer care. Effective strategies for two-way communication between family physicians and oncologists are still lacking.","DOI":"10.3747/co.22.2368","ISSN":"1718-7729, 1198-0052","title-short":"Views of family physicians about survivorship care plans to provide breast cancer follow-up care","language":"en","author":[{"family":"O'Brien","given":"M.A."},{"family":"Grunfeld","given":"E."},{"family":"Sussman","given":"J."},{"family":"Porter","given":"G."},{"family":"Hammond Mobilio","given":"M."}],"issued":{"date-parts":[["2015",5,6]]}}},{"id":18,"uris":["http://zotero.org/users/5346176/items/MEPNKXD7"],"uri":["http://zotero.org/users/5346176/items/MEPNKXD7"],"itemData":{"id":18,"type":"article-journal","title":"Patients' preferences for post-treatment breast cancer follow-up in primary care vs. secondary care: a qualitative study","container-title":"Health Expectations","page":"2192-2201","volume":"18","issue":"6","source":"Crossref","abstract":"Objective To explore patients’ preferences for follow-up in primary care vs. secondary care.\nMethods A cross-sectional design was employed, involving semistructured interviews with 70 female patients with a history of early-stage breast cancer. Using descriptive content analysis, interview transcripts were analysed independently and thematically by two researchers. Findings Patients expressed the strongest preference for annual visits (31/68), a schedule with a decreasing frequency over time (27/ 68), and follow-up &gt; 10 years, including lifelong follow-up (20/64). The majority (56/61) preferred to receive follow-up care from the same care provider over time, for reasons related to a personal doctor–patient relationship and the physician’s knowledge of the patient’s history. About 75% (43/56) preferred specialist follow-up to other follow-up models. However, primary care-based follow-up would be accepted by 57% (39/68) provided that there is good communication between GPs and specialists, and suﬃcient knowledge among GPs about follow-up. Perceived beneﬁts of primary care-based follow-up referred to the personal nature of the GP–patient relationship and the easy access to primary care. Perceived barriers included limited oncology knowledge and skills, time available, motivation among GPs to provide follow-up care and patients’ conﬁdence with the present specialist follow-up.\nConclusions More than half of the patients were open to primary care-based follow-up. Patients’ conﬁdence with this follow-up model may increase by using survivorship care plans to facilitate communication across the primary/secondary interface and with patients. Training GPs to improve their oncology knowledge and skills might also increase patients’ conﬁdence.","DOI":"10.1111/hex.12189","ISSN":"13696513","title-short":"Patients' preferences for post-treatment breast cancer follow-up in primary care vs. secondary care","language":"en","author":[{"family":"Roorda","given":"Carriene"},{"family":"Bock","given":"Geertruida H.","non-dropping-particle":"de"},{"family":"Scholing","given":"Christian"},{"family":"Meer","given":"Klaas","non-dropping-particle":"van der"},{"family":"Berger","given":"Marjolein Y."},{"family":"Fouw","given":"Marlieke","non-dropping-particle":"de"},{"family":"Berendsen","given":"Annette J."}],"issued":{"date-parts":[["2015",12]]}}}],"schema":"https://github.com/citation-style-language/schema/raw/master/csl-citation.json"} </w:instrText>
      </w:r>
      <w:r w:rsidR="00DE39B4" w:rsidRPr="00C46E12">
        <w:rPr>
          <w:rFonts w:cs="Arial"/>
        </w:rPr>
        <w:fldChar w:fldCharType="separate"/>
      </w:r>
      <w:bookmarkStart w:id="57" w:name="__Fieldmark__1264_1249686335"/>
      <w:bookmarkStart w:id="58" w:name="__Fieldmark__2051_801305196"/>
      <w:r w:rsidR="00B03D42" w:rsidRPr="00C46E12">
        <w:rPr>
          <w:rFonts w:cs="Arial"/>
          <w:vertAlign w:val="superscript"/>
        </w:rPr>
        <w:t>5,25–27</w:t>
      </w:r>
      <w:r w:rsidR="00DE39B4" w:rsidRPr="00C46E12">
        <w:rPr>
          <w:rFonts w:cs="Arial"/>
        </w:rPr>
        <w:fldChar w:fldCharType="end"/>
      </w:r>
      <w:bookmarkEnd w:id="57"/>
      <w:bookmarkEnd w:id="58"/>
      <w:r w:rsidR="00D9607C">
        <w:rPr>
          <w:rFonts w:cs="Arial"/>
        </w:rPr>
        <w:t>,</w:t>
      </w:r>
      <w:r w:rsidR="008C2600" w:rsidRPr="00C46E12">
        <w:rPr>
          <w:rFonts w:cs="Arial"/>
          <w:szCs w:val="22"/>
        </w:rPr>
        <w:t xml:space="preserve"> </w:t>
      </w:r>
      <w:r>
        <w:rPr>
          <w:rFonts w:cs="Arial"/>
          <w:szCs w:val="22"/>
        </w:rPr>
        <w:t xml:space="preserve">there </w:t>
      </w:r>
      <w:r w:rsidR="008C2600" w:rsidRPr="00C46E12">
        <w:rPr>
          <w:rFonts w:cs="Arial"/>
          <w:szCs w:val="22"/>
        </w:rPr>
        <w:t>is</w:t>
      </w:r>
      <w:r w:rsidR="008C2600" w:rsidRPr="00C46E12">
        <w:rPr>
          <w:rFonts w:eastAsia="Calibri" w:cs="Arial"/>
          <w:spacing w:val="1"/>
          <w:szCs w:val="22"/>
        </w:rPr>
        <w:t xml:space="preserve"> currently no </w:t>
      </w:r>
      <w:r>
        <w:rPr>
          <w:rFonts w:eastAsia="Calibri" w:cs="Arial"/>
          <w:spacing w:val="1"/>
          <w:szCs w:val="22"/>
        </w:rPr>
        <w:t>model</w:t>
      </w:r>
      <w:r w:rsidRPr="00C46E12">
        <w:rPr>
          <w:rFonts w:eastAsia="Calibri" w:cs="Arial"/>
          <w:spacing w:val="1"/>
          <w:szCs w:val="22"/>
        </w:rPr>
        <w:t xml:space="preserve"> </w:t>
      </w:r>
      <w:r w:rsidR="008C2600" w:rsidRPr="00C46E12">
        <w:rPr>
          <w:rFonts w:eastAsia="Calibri" w:cs="Arial"/>
          <w:spacing w:val="1"/>
          <w:szCs w:val="22"/>
        </w:rPr>
        <w:t>where the general practitioner performs routine cancer follow-up care, and the oncologist oversees it.</w:t>
      </w:r>
    </w:p>
    <w:p w14:paraId="7ECCC4E5" w14:textId="77777777" w:rsidR="003678F2" w:rsidRPr="00C46E12" w:rsidRDefault="003678F2" w:rsidP="00C46E12">
      <w:pPr>
        <w:spacing w:after="200"/>
        <w:contextualSpacing/>
        <w:jc w:val="both"/>
        <w:rPr>
          <w:rFonts w:eastAsia="Calibri" w:cs="Arial"/>
          <w:spacing w:val="1"/>
          <w:szCs w:val="22"/>
        </w:rPr>
      </w:pPr>
    </w:p>
    <w:p w14:paraId="10AA8BEA" w14:textId="3F76459E" w:rsidR="00482597" w:rsidRPr="00C46E12" w:rsidRDefault="00346493" w:rsidP="00C46E12">
      <w:pPr>
        <w:spacing w:after="200"/>
        <w:contextualSpacing/>
        <w:jc w:val="both"/>
        <w:rPr>
          <w:rFonts w:eastAsia="Calibri" w:cs="Arial"/>
          <w:spacing w:val="1"/>
          <w:szCs w:val="22"/>
        </w:rPr>
      </w:pPr>
      <w:r w:rsidRPr="00C46E12">
        <w:rPr>
          <w:rFonts w:eastAsia="Calibri" w:cs="Arial"/>
          <w:spacing w:val="1"/>
          <w:szCs w:val="22"/>
        </w:rPr>
        <w:t>This</w:t>
      </w:r>
      <w:r w:rsidR="009E67EE" w:rsidRPr="00C46E12">
        <w:rPr>
          <w:rFonts w:eastAsia="Calibri" w:cs="Arial"/>
          <w:spacing w:val="1"/>
          <w:szCs w:val="22"/>
        </w:rPr>
        <w:t xml:space="preserve"> research will </w:t>
      </w:r>
      <w:r w:rsidR="002C155D">
        <w:rPr>
          <w:rFonts w:eastAsia="Calibri" w:cs="Arial"/>
          <w:spacing w:val="1"/>
          <w:szCs w:val="22"/>
        </w:rPr>
        <w:t xml:space="preserve">address </w:t>
      </w:r>
      <w:r w:rsidR="00A124B5">
        <w:rPr>
          <w:rFonts w:eastAsia="Calibri" w:cs="Arial"/>
          <w:spacing w:val="1"/>
          <w:szCs w:val="22"/>
        </w:rPr>
        <w:t>this</w:t>
      </w:r>
      <w:r w:rsidR="002C155D">
        <w:rPr>
          <w:rFonts w:eastAsia="Calibri" w:cs="Arial"/>
          <w:spacing w:val="1"/>
          <w:szCs w:val="22"/>
        </w:rPr>
        <w:t xml:space="preserve"> two-way communication </w:t>
      </w:r>
      <w:r w:rsidR="00AD68B8">
        <w:rPr>
          <w:rFonts w:eastAsia="Calibri" w:cs="Arial"/>
          <w:spacing w:val="1"/>
          <w:szCs w:val="22"/>
        </w:rPr>
        <w:t xml:space="preserve">gap </w:t>
      </w:r>
      <w:r w:rsidR="003513CC">
        <w:rPr>
          <w:rFonts w:eastAsia="Calibri" w:cs="Arial"/>
          <w:spacing w:val="1"/>
          <w:szCs w:val="22"/>
        </w:rPr>
        <w:t xml:space="preserve">and </w:t>
      </w:r>
      <w:r w:rsidR="009E67EE" w:rsidRPr="00C46E12">
        <w:rPr>
          <w:rFonts w:eastAsia="Calibri" w:cs="Arial"/>
          <w:spacing w:val="1"/>
          <w:szCs w:val="22"/>
        </w:rPr>
        <w:t xml:space="preserve">determine if </w:t>
      </w:r>
      <w:r w:rsidR="009A2197" w:rsidRPr="00C46E12">
        <w:rPr>
          <w:rFonts w:eastAsia="Calibri" w:cs="Arial"/>
          <w:spacing w:val="1"/>
          <w:szCs w:val="22"/>
        </w:rPr>
        <w:t>shared-care cancer follow-up care</w:t>
      </w:r>
      <w:r w:rsidR="00AA75CB" w:rsidRPr="00C46E12">
        <w:rPr>
          <w:rFonts w:eastAsia="Calibri" w:cs="Arial"/>
          <w:spacing w:val="1"/>
          <w:szCs w:val="22"/>
        </w:rPr>
        <w:t xml:space="preserve"> between a general practitioner and radiation oncologist</w:t>
      </w:r>
      <w:r w:rsidR="009A2197" w:rsidRPr="00C46E12">
        <w:rPr>
          <w:rFonts w:eastAsia="Calibri" w:cs="Arial"/>
          <w:spacing w:val="1"/>
          <w:szCs w:val="22"/>
        </w:rPr>
        <w:t xml:space="preserve"> is </w:t>
      </w:r>
      <w:r w:rsidR="00F30D48" w:rsidRPr="00C46E12">
        <w:rPr>
          <w:rFonts w:eastAsia="Calibri" w:cs="Arial"/>
          <w:spacing w:val="1"/>
          <w:szCs w:val="22"/>
        </w:rPr>
        <w:t>feasible and</w:t>
      </w:r>
      <w:r w:rsidR="0044232A" w:rsidRPr="00C46E12">
        <w:rPr>
          <w:rFonts w:eastAsia="Calibri" w:cs="Arial"/>
          <w:spacing w:val="1"/>
          <w:szCs w:val="22"/>
        </w:rPr>
        <w:t xml:space="preserve"> </w:t>
      </w:r>
      <w:r w:rsidR="009E67EE" w:rsidRPr="00C46E12">
        <w:rPr>
          <w:rFonts w:eastAsia="Calibri" w:cs="Arial"/>
          <w:spacing w:val="1"/>
          <w:szCs w:val="22"/>
        </w:rPr>
        <w:t>acceptable to the patient, general practitioner and radiation oncologist.</w:t>
      </w:r>
      <w:r w:rsidR="00F30D48" w:rsidRPr="00C46E12">
        <w:rPr>
          <w:rFonts w:eastAsia="Calibri" w:cs="Arial"/>
          <w:spacing w:val="1"/>
          <w:szCs w:val="22"/>
        </w:rPr>
        <w:t xml:space="preserve"> </w:t>
      </w:r>
      <w:r w:rsidR="009A2197" w:rsidRPr="00C46E12">
        <w:rPr>
          <w:rFonts w:eastAsia="Calibri" w:cs="Arial"/>
          <w:spacing w:val="1"/>
          <w:szCs w:val="22"/>
        </w:rPr>
        <w:t xml:space="preserve">Radiation oncology has been selected </w:t>
      </w:r>
      <w:r w:rsidR="00380DFE">
        <w:rPr>
          <w:rFonts w:eastAsia="Calibri" w:cs="Arial"/>
          <w:spacing w:val="1"/>
          <w:szCs w:val="22"/>
        </w:rPr>
        <w:t>as it is a starting point for cancer shared-care.</w:t>
      </w:r>
      <w:r w:rsidR="00380DFE">
        <w:rPr>
          <w:rStyle w:val="CommentReference"/>
        </w:rPr>
        <w:t xml:space="preserve"> </w:t>
      </w:r>
    </w:p>
    <w:p w14:paraId="79C65A42" w14:textId="77777777" w:rsidR="00482597" w:rsidRPr="00C46E12" w:rsidRDefault="00134591" w:rsidP="00CE4DBB">
      <w:pPr>
        <w:pStyle w:val="Heading2"/>
        <w:spacing w:after="0"/>
        <w:jc w:val="both"/>
        <w:rPr>
          <w:rFonts w:eastAsia="Calibri"/>
        </w:rPr>
      </w:pPr>
      <w:bookmarkStart w:id="59" w:name="_Toc51588804"/>
      <w:r w:rsidRPr="00C46E12">
        <w:rPr>
          <w:rFonts w:eastAsia="Calibri"/>
        </w:rPr>
        <w:t xml:space="preserve">2.1 </w:t>
      </w:r>
      <w:r w:rsidR="00482597" w:rsidRPr="00C46E12">
        <w:rPr>
          <w:rFonts w:eastAsia="Calibri"/>
        </w:rPr>
        <w:t>Significance of the research</w:t>
      </w:r>
      <w:bookmarkEnd w:id="59"/>
    </w:p>
    <w:p w14:paraId="49819667" w14:textId="5F7BD27E" w:rsidR="003513CC" w:rsidRDefault="003513CC" w:rsidP="00CE4DBB">
      <w:pPr>
        <w:autoSpaceDE w:val="0"/>
        <w:autoSpaceDN w:val="0"/>
        <w:adjustRightInd w:val="0"/>
        <w:jc w:val="both"/>
        <w:rPr>
          <w:rFonts w:cs="Arial"/>
          <w:bCs/>
          <w:szCs w:val="22"/>
        </w:rPr>
      </w:pPr>
      <w:r>
        <w:rPr>
          <w:rFonts w:cs="Arial"/>
          <w:bCs/>
          <w:szCs w:val="22"/>
        </w:rPr>
        <w:t xml:space="preserve">This research </w:t>
      </w:r>
      <w:r w:rsidR="0005269E">
        <w:rPr>
          <w:rFonts w:cs="Arial"/>
          <w:bCs/>
          <w:szCs w:val="22"/>
        </w:rPr>
        <w:t>explores a shared care model of</w:t>
      </w:r>
      <w:r>
        <w:rPr>
          <w:rFonts w:cs="Arial"/>
          <w:bCs/>
          <w:szCs w:val="22"/>
        </w:rPr>
        <w:t xml:space="preserve"> follow-up care for breast, colorectal and prostate cancer patients that have been treated with radiotherapy. In Australia, radiotherapy follow-up is usually managed by the </w:t>
      </w:r>
      <w:r w:rsidR="00AD68B8">
        <w:rPr>
          <w:rFonts w:cs="Arial"/>
          <w:bCs/>
          <w:szCs w:val="22"/>
        </w:rPr>
        <w:t xml:space="preserve">treating </w:t>
      </w:r>
      <w:r>
        <w:rPr>
          <w:rFonts w:cs="Arial"/>
          <w:bCs/>
          <w:szCs w:val="22"/>
        </w:rPr>
        <w:t xml:space="preserve">radiation oncologist and usually involves regular hospital visits. </w:t>
      </w:r>
      <w:r w:rsidR="00AD68B8">
        <w:rPr>
          <w:rFonts w:cs="Arial"/>
          <w:bCs/>
          <w:szCs w:val="22"/>
        </w:rPr>
        <w:t xml:space="preserve">This research will involve </w:t>
      </w:r>
      <w:r>
        <w:rPr>
          <w:rFonts w:cs="Arial"/>
          <w:bCs/>
          <w:szCs w:val="22"/>
        </w:rPr>
        <w:t xml:space="preserve">general practitioners </w:t>
      </w:r>
      <w:r w:rsidR="00AD68B8">
        <w:rPr>
          <w:rFonts w:cs="Arial"/>
          <w:bCs/>
          <w:szCs w:val="22"/>
        </w:rPr>
        <w:t xml:space="preserve">performing </w:t>
      </w:r>
      <w:r>
        <w:rPr>
          <w:rFonts w:cs="Arial"/>
          <w:bCs/>
          <w:szCs w:val="22"/>
        </w:rPr>
        <w:t xml:space="preserve">some of the routine </w:t>
      </w:r>
      <w:r w:rsidR="00AD68B8">
        <w:rPr>
          <w:rFonts w:cs="Arial"/>
          <w:bCs/>
          <w:szCs w:val="22"/>
        </w:rPr>
        <w:t xml:space="preserve">radiotherapy </w:t>
      </w:r>
      <w:r>
        <w:rPr>
          <w:rFonts w:cs="Arial"/>
          <w:bCs/>
          <w:szCs w:val="22"/>
        </w:rPr>
        <w:t xml:space="preserve">follow-up </w:t>
      </w:r>
      <w:r w:rsidR="00AD68B8">
        <w:rPr>
          <w:rFonts w:cs="Arial"/>
          <w:bCs/>
          <w:szCs w:val="22"/>
        </w:rPr>
        <w:t xml:space="preserve">visits, whilst ensuring the patient’s care continues to be overseen by the </w:t>
      </w:r>
      <w:r>
        <w:rPr>
          <w:rFonts w:cs="Arial"/>
          <w:bCs/>
          <w:szCs w:val="22"/>
        </w:rPr>
        <w:t xml:space="preserve">radiation oncologist. This research </w:t>
      </w:r>
      <w:r w:rsidR="006F31C2">
        <w:rPr>
          <w:rFonts w:cs="Arial"/>
          <w:bCs/>
          <w:szCs w:val="22"/>
        </w:rPr>
        <w:t>will</w:t>
      </w:r>
      <w:r>
        <w:rPr>
          <w:rFonts w:cs="Arial"/>
          <w:bCs/>
          <w:szCs w:val="22"/>
        </w:rPr>
        <w:t xml:space="preserve"> </w:t>
      </w:r>
      <w:r w:rsidR="00AD68B8">
        <w:rPr>
          <w:rFonts w:cs="Arial"/>
          <w:bCs/>
          <w:szCs w:val="22"/>
        </w:rPr>
        <w:t>explore the acceptability and feasibility of this model of care</w:t>
      </w:r>
      <w:r>
        <w:rPr>
          <w:rFonts w:cs="Arial"/>
          <w:bCs/>
          <w:szCs w:val="22"/>
        </w:rPr>
        <w:t xml:space="preserve">. </w:t>
      </w:r>
      <w:r w:rsidR="00AD68B8">
        <w:rPr>
          <w:rFonts w:cs="Arial"/>
          <w:bCs/>
          <w:szCs w:val="22"/>
        </w:rPr>
        <w:t xml:space="preserve">Whilst </w:t>
      </w:r>
      <w:r>
        <w:rPr>
          <w:rFonts w:cs="Arial"/>
          <w:bCs/>
          <w:szCs w:val="22"/>
        </w:rPr>
        <w:t xml:space="preserve">research </w:t>
      </w:r>
      <w:r w:rsidR="00AD68B8">
        <w:rPr>
          <w:rFonts w:cs="Arial"/>
          <w:bCs/>
          <w:szCs w:val="22"/>
        </w:rPr>
        <w:t>has</w:t>
      </w:r>
      <w:r>
        <w:rPr>
          <w:rFonts w:cs="Arial"/>
          <w:bCs/>
          <w:szCs w:val="22"/>
        </w:rPr>
        <w:t xml:space="preserve"> shown cancer follow-up care with general practitio</w:t>
      </w:r>
      <w:r w:rsidR="00D9607C">
        <w:rPr>
          <w:rFonts w:cs="Arial"/>
          <w:bCs/>
          <w:szCs w:val="22"/>
        </w:rPr>
        <w:t xml:space="preserve">ners to be safe and acceptable </w:t>
      </w:r>
      <w:r>
        <w:rPr>
          <w:rFonts w:cs="Arial"/>
          <w:bCs/>
          <w:szCs w:val="22"/>
        </w:rPr>
        <w:t xml:space="preserve">there has not been a study where the oncologist oversees the care in real-time. </w:t>
      </w:r>
    </w:p>
    <w:p w14:paraId="0B73D426" w14:textId="77777777" w:rsidR="00482597" w:rsidRPr="00C46E12" w:rsidRDefault="00482597" w:rsidP="00C46E12">
      <w:pPr>
        <w:spacing w:after="200"/>
        <w:contextualSpacing/>
        <w:jc w:val="both"/>
        <w:rPr>
          <w:rFonts w:cs="Arial"/>
        </w:rPr>
      </w:pPr>
    </w:p>
    <w:p w14:paraId="759E6A67" w14:textId="77777777" w:rsidR="007D28BE" w:rsidRPr="00C46E12" w:rsidRDefault="007D28BE" w:rsidP="00C46E12">
      <w:pPr>
        <w:spacing w:after="200"/>
        <w:contextualSpacing/>
        <w:jc w:val="both"/>
        <w:rPr>
          <w:rFonts w:eastAsia="Calibri" w:cs="Arial"/>
          <w:spacing w:val="1"/>
          <w:szCs w:val="22"/>
        </w:rPr>
        <w:sectPr w:rsidR="007D28BE" w:rsidRPr="00C46E12" w:rsidSect="002C7A13">
          <w:pgSz w:w="11906" w:h="16838"/>
          <w:pgMar w:top="1440" w:right="1800" w:bottom="1134" w:left="1800" w:header="708" w:footer="708" w:gutter="0"/>
          <w:cols w:space="708"/>
          <w:docGrid w:linePitch="360"/>
        </w:sectPr>
      </w:pPr>
    </w:p>
    <w:p w14:paraId="5964DEE3" w14:textId="43FC80D7" w:rsidR="00F25076" w:rsidRPr="00C46E12" w:rsidRDefault="00134591" w:rsidP="00CE4DBB">
      <w:pPr>
        <w:pStyle w:val="Heading1"/>
        <w:spacing w:after="0"/>
        <w:jc w:val="both"/>
        <w:rPr>
          <w:rFonts w:cs="Arial"/>
        </w:rPr>
      </w:pPr>
      <w:bookmarkStart w:id="60" w:name="_Toc5734776"/>
      <w:bookmarkStart w:id="61" w:name="_Toc5734887"/>
      <w:bookmarkStart w:id="62" w:name="_Toc5735012"/>
      <w:bookmarkStart w:id="63" w:name="_Toc51588805"/>
      <w:r w:rsidRPr="00C46E12">
        <w:rPr>
          <w:rFonts w:cs="Arial"/>
        </w:rPr>
        <w:lastRenderedPageBreak/>
        <w:t>3</w:t>
      </w:r>
      <w:r w:rsidR="00F25076" w:rsidRPr="00C46E12">
        <w:rPr>
          <w:rFonts w:cs="Arial"/>
        </w:rPr>
        <w:t xml:space="preserve">.  </w:t>
      </w:r>
      <w:r w:rsidR="00FD1B7E" w:rsidRPr="00C46E12">
        <w:rPr>
          <w:rFonts w:cs="Arial"/>
        </w:rPr>
        <w:t>A</w:t>
      </w:r>
      <w:r w:rsidR="00BE38B8" w:rsidRPr="00C46E12">
        <w:rPr>
          <w:rFonts w:cs="Arial"/>
        </w:rPr>
        <w:t>im</w:t>
      </w:r>
      <w:bookmarkEnd w:id="60"/>
      <w:bookmarkEnd w:id="61"/>
      <w:bookmarkEnd w:id="62"/>
      <w:r w:rsidR="00AD68B8">
        <w:rPr>
          <w:rFonts w:cs="Arial"/>
        </w:rPr>
        <w:t xml:space="preserve"> and </w:t>
      </w:r>
      <w:r w:rsidR="00556E53" w:rsidRPr="00C46E12">
        <w:rPr>
          <w:rFonts w:cs="Arial"/>
        </w:rPr>
        <w:t>Objectives</w:t>
      </w:r>
      <w:bookmarkEnd w:id="63"/>
    </w:p>
    <w:p w14:paraId="0DC792D8" w14:textId="5B91EBF9" w:rsidR="00CF203B" w:rsidRPr="00C46E12" w:rsidRDefault="00AD68B8" w:rsidP="00CE4DBB">
      <w:pPr>
        <w:contextualSpacing/>
        <w:jc w:val="both"/>
        <w:rPr>
          <w:rFonts w:eastAsia="Calibri" w:cs="Arial"/>
          <w:spacing w:val="1"/>
          <w:szCs w:val="22"/>
        </w:rPr>
      </w:pPr>
      <w:bookmarkStart w:id="64" w:name="_Toc224114240"/>
      <w:bookmarkStart w:id="65" w:name="_Toc224114365"/>
      <w:bookmarkStart w:id="66" w:name="_Toc229297235"/>
      <w:bookmarkStart w:id="67" w:name="_Toc229297342"/>
      <w:bookmarkStart w:id="68" w:name="_Toc229298365"/>
      <w:bookmarkStart w:id="69" w:name="_Toc229307332"/>
      <w:bookmarkStart w:id="70" w:name="_Toc229308152"/>
      <w:bookmarkStart w:id="71" w:name="_Toc235338626"/>
      <w:bookmarkStart w:id="72" w:name="_Toc236472626"/>
      <w:bookmarkStart w:id="73" w:name="_Toc236473746"/>
      <w:bookmarkStart w:id="74" w:name="_Toc237834108"/>
      <w:bookmarkStart w:id="75" w:name="_Toc5365091"/>
      <w:bookmarkStart w:id="76" w:name="_Toc5734777"/>
      <w:bookmarkStart w:id="77" w:name="_Toc5734888"/>
      <w:bookmarkStart w:id="78" w:name="_Toc5735013"/>
      <w:r>
        <w:rPr>
          <w:rFonts w:eastAsia="Calibri" w:cs="Arial"/>
          <w:spacing w:val="1"/>
          <w:szCs w:val="22"/>
        </w:rPr>
        <w:t>Aim: T</w:t>
      </w:r>
      <w:r w:rsidR="00CF203B" w:rsidRPr="00C46E12">
        <w:rPr>
          <w:rFonts w:eastAsia="Calibri" w:cs="Arial"/>
          <w:spacing w:val="1"/>
          <w:szCs w:val="22"/>
        </w:rPr>
        <w:t xml:space="preserve">o </w:t>
      </w:r>
      <w:r w:rsidR="005916F7" w:rsidRPr="00C46E12">
        <w:rPr>
          <w:rFonts w:eastAsia="Calibri" w:cs="Arial"/>
          <w:spacing w:val="1"/>
          <w:szCs w:val="22"/>
        </w:rPr>
        <w:t>determine the</w:t>
      </w:r>
      <w:r w:rsidR="007D28BE" w:rsidRPr="00C46E12">
        <w:rPr>
          <w:rFonts w:eastAsia="Calibri" w:cs="Arial"/>
          <w:spacing w:val="1"/>
          <w:szCs w:val="22"/>
        </w:rPr>
        <w:t xml:space="preserve"> feasibility, acceptability and efficacy of s</w:t>
      </w:r>
      <w:r w:rsidR="00CF203B" w:rsidRPr="00C46E12">
        <w:rPr>
          <w:rFonts w:eastAsia="Calibri" w:cs="Arial"/>
          <w:spacing w:val="1"/>
          <w:szCs w:val="22"/>
        </w:rPr>
        <w:t>hared-care cancer follow-up care</w:t>
      </w:r>
      <w:r w:rsidR="007A3101">
        <w:rPr>
          <w:rFonts w:eastAsia="Calibri" w:cs="Arial"/>
          <w:spacing w:val="1"/>
          <w:szCs w:val="22"/>
        </w:rPr>
        <w:t>.</w:t>
      </w:r>
      <w:r w:rsidR="00CF203B" w:rsidRPr="00C46E12">
        <w:rPr>
          <w:rFonts w:eastAsia="Calibri" w:cs="Arial"/>
          <w:spacing w:val="1"/>
          <w:szCs w:val="22"/>
        </w:rPr>
        <w:t xml:space="preserve"> </w:t>
      </w:r>
    </w:p>
    <w:p w14:paraId="3C591CEB" w14:textId="77777777" w:rsidR="00556E53" w:rsidRPr="00C46E12" w:rsidRDefault="00556E53" w:rsidP="00C46E12">
      <w:pPr>
        <w:contextualSpacing/>
        <w:jc w:val="both"/>
        <w:rPr>
          <w:rFonts w:eastAsia="Calibri" w:cs="Arial"/>
          <w:spacing w:val="1"/>
          <w:szCs w:val="22"/>
        </w:rPr>
      </w:pPr>
    </w:p>
    <w:p w14:paraId="41B742E8" w14:textId="71BE36B3" w:rsidR="00CF203B" w:rsidRPr="00C46E12" w:rsidRDefault="00AD68B8" w:rsidP="00C46E12">
      <w:pPr>
        <w:contextualSpacing/>
        <w:jc w:val="both"/>
        <w:rPr>
          <w:rFonts w:eastAsia="Calibri" w:cs="Arial"/>
          <w:spacing w:val="1"/>
          <w:szCs w:val="22"/>
        </w:rPr>
      </w:pPr>
      <w:r>
        <w:rPr>
          <w:rFonts w:eastAsia="Calibri" w:cs="Arial"/>
          <w:spacing w:val="1"/>
          <w:szCs w:val="22"/>
        </w:rPr>
        <w:t>O</w:t>
      </w:r>
      <w:r w:rsidR="005916F7" w:rsidRPr="00C46E12">
        <w:rPr>
          <w:rFonts w:eastAsia="Calibri" w:cs="Arial"/>
          <w:spacing w:val="1"/>
          <w:szCs w:val="22"/>
        </w:rPr>
        <w:t>bjectives:</w:t>
      </w:r>
    </w:p>
    <w:p w14:paraId="2E8E8876" w14:textId="77777777" w:rsidR="00CF203B" w:rsidRDefault="00CF203B" w:rsidP="00C46E12">
      <w:pPr>
        <w:pStyle w:val="ListParagraph"/>
        <w:numPr>
          <w:ilvl w:val="0"/>
          <w:numId w:val="29"/>
        </w:numPr>
        <w:spacing w:after="200"/>
        <w:contextualSpacing/>
        <w:jc w:val="both"/>
        <w:rPr>
          <w:rFonts w:eastAsia="Calibri" w:cs="Arial"/>
          <w:spacing w:val="1"/>
          <w:szCs w:val="22"/>
        </w:rPr>
      </w:pPr>
      <w:r w:rsidRPr="00C46E12">
        <w:rPr>
          <w:rFonts w:eastAsia="Calibri" w:cs="Arial"/>
          <w:spacing w:val="1"/>
          <w:szCs w:val="22"/>
        </w:rPr>
        <w:t>To determine the level of agreement</w:t>
      </w:r>
      <w:r w:rsidR="005916F7" w:rsidRPr="00C46E12">
        <w:rPr>
          <w:rFonts w:eastAsia="Calibri" w:cs="Arial"/>
          <w:spacing w:val="1"/>
          <w:szCs w:val="22"/>
        </w:rPr>
        <w:t xml:space="preserve"> (correlation)</w:t>
      </w:r>
      <w:r w:rsidRPr="00C46E12">
        <w:rPr>
          <w:rFonts w:eastAsia="Calibri" w:cs="Arial"/>
          <w:spacing w:val="1"/>
          <w:szCs w:val="22"/>
        </w:rPr>
        <w:t xml:space="preserve"> between general practitioners and radiation oncologist completing a cancer follow-up care assessment</w:t>
      </w:r>
    </w:p>
    <w:p w14:paraId="2D15E9F7" w14:textId="77777777" w:rsidR="006F31C2" w:rsidRPr="006F31C2" w:rsidRDefault="00CF203B" w:rsidP="00C46E12">
      <w:pPr>
        <w:pStyle w:val="ListParagraph"/>
        <w:numPr>
          <w:ilvl w:val="0"/>
          <w:numId w:val="29"/>
        </w:numPr>
        <w:spacing w:after="240"/>
        <w:contextualSpacing/>
        <w:jc w:val="both"/>
        <w:rPr>
          <w:rFonts w:eastAsia="Calibri" w:cs="Arial"/>
          <w:spacing w:val="1"/>
          <w:szCs w:val="22"/>
        </w:rPr>
      </w:pPr>
      <w:r w:rsidRPr="00C46E12">
        <w:rPr>
          <w:rFonts w:eastAsia="Calibri" w:cs="Arial"/>
          <w:szCs w:val="22"/>
        </w:rPr>
        <w:t xml:space="preserve">To </w:t>
      </w:r>
      <w:r w:rsidR="005916F7" w:rsidRPr="00C46E12">
        <w:rPr>
          <w:rFonts w:eastAsia="Calibri" w:cs="Arial"/>
          <w:szCs w:val="22"/>
        </w:rPr>
        <w:t xml:space="preserve">implement </w:t>
      </w:r>
      <w:r w:rsidR="00482597" w:rsidRPr="00C46E12">
        <w:rPr>
          <w:rFonts w:eastAsia="Calibri" w:cs="Arial"/>
          <w:szCs w:val="22"/>
        </w:rPr>
        <w:t>shared-care cancer follow-up care</w:t>
      </w:r>
      <w:r w:rsidR="002C155D">
        <w:rPr>
          <w:rFonts w:eastAsia="Calibri" w:cs="Arial"/>
          <w:szCs w:val="22"/>
        </w:rPr>
        <w:t xml:space="preserve"> in general practice</w:t>
      </w:r>
    </w:p>
    <w:p w14:paraId="3CBD6D11" w14:textId="77777777" w:rsidR="00CF203B" w:rsidRPr="00C46E12" w:rsidRDefault="006F31C2" w:rsidP="00C46E12">
      <w:pPr>
        <w:pStyle w:val="ListParagraph"/>
        <w:numPr>
          <w:ilvl w:val="0"/>
          <w:numId w:val="29"/>
        </w:numPr>
        <w:spacing w:after="240"/>
        <w:contextualSpacing/>
        <w:jc w:val="both"/>
        <w:rPr>
          <w:rFonts w:eastAsia="Calibri" w:cs="Arial"/>
          <w:spacing w:val="1"/>
          <w:szCs w:val="22"/>
        </w:rPr>
      </w:pPr>
      <w:r>
        <w:rPr>
          <w:rFonts w:eastAsia="Calibri" w:cs="Arial"/>
          <w:szCs w:val="22"/>
        </w:rPr>
        <w:t>To</w:t>
      </w:r>
      <w:r w:rsidR="005916F7" w:rsidRPr="00C46E12">
        <w:rPr>
          <w:rFonts w:eastAsia="Calibri" w:cs="Arial"/>
          <w:szCs w:val="22"/>
        </w:rPr>
        <w:t xml:space="preserve"> </w:t>
      </w:r>
      <w:r w:rsidR="00CF203B" w:rsidRPr="00C46E12">
        <w:rPr>
          <w:rFonts w:eastAsia="Calibri" w:cs="Arial"/>
          <w:szCs w:val="22"/>
        </w:rPr>
        <w:t>evaluate the feasibility</w:t>
      </w:r>
      <w:r w:rsidR="005916F7" w:rsidRPr="00C46E12">
        <w:rPr>
          <w:rFonts w:eastAsia="Calibri" w:cs="Arial"/>
          <w:szCs w:val="22"/>
        </w:rPr>
        <w:t xml:space="preserve">, acceptability and efficacy </w:t>
      </w:r>
      <w:r w:rsidR="00AD68B8">
        <w:rPr>
          <w:rFonts w:eastAsia="Calibri" w:cs="Arial"/>
          <w:szCs w:val="22"/>
        </w:rPr>
        <w:t xml:space="preserve">of this shared care model </w:t>
      </w:r>
      <w:r w:rsidR="00CF203B" w:rsidRPr="00C46E12">
        <w:rPr>
          <w:rFonts w:eastAsia="Calibri" w:cs="Arial"/>
          <w:szCs w:val="22"/>
        </w:rPr>
        <w:t xml:space="preserve">to patients, general practitioners and radiation oncologists.  </w:t>
      </w:r>
    </w:p>
    <w:p w14:paraId="4A0DF1D4" w14:textId="77777777" w:rsidR="00346493" w:rsidRPr="00C46E12" w:rsidRDefault="00134591" w:rsidP="00CE4DBB">
      <w:pPr>
        <w:pStyle w:val="Heading1"/>
        <w:spacing w:after="0"/>
        <w:jc w:val="both"/>
        <w:rPr>
          <w:rFonts w:cs="Arial"/>
        </w:rPr>
      </w:pPr>
      <w:bookmarkStart w:id="79" w:name="_Toc51588806"/>
      <w:r w:rsidRPr="00C46E12">
        <w:rPr>
          <w:rFonts w:cs="Arial"/>
        </w:rPr>
        <w:t>4</w:t>
      </w:r>
      <w:r w:rsidR="00BB1F3F" w:rsidRPr="00C46E12">
        <w:rPr>
          <w:rFonts w:cs="Arial"/>
        </w:rPr>
        <w:t xml:space="preserve">.  </w:t>
      </w:r>
      <w:r w:rsidR="00556E53" w:rsidRPr="00C46E12">
        <w:rPr>
          <w:rFonts w:cs="Arial"/>
        </w:rPr>
        <w:t>Study</w:t>
      </w:r>
      <w:r w:rsidR="00BE38B8" w:rsidRPr="00C46E12">
        <w:rPr>
          <w:rFonts w:cs="Arial"/>
        </w:rPr>
        <w:t xml:space="preserve"> sites</w:t>
      </w:r>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14:paraId="140324E4" w14:textId="0307C90A" w:rsidR="008D28BF" w:rsidRPr="00C46E12" w:rsidRDefault="008D28BF" w:rsidP="00CE4DBB">
      <w:pPr>
        <w:jc w:val="both"/>
        <w:rPr>
          <w:rFonts w:cs="Arial"/>
          <w:szCs w:val="22"/>
        </w:rPr>
      </w:pPr>
      <w:r w:rsidRPr="00C46E12">
        <w:rPr>
          <w:rFonts w:cs="Arial"/>
          <w:szCs w:val="22"/>
        </w:rPr>
        <w:t>The research will be conducted within the Illawarra Shoalhav</w:t>
      </w:r>
      <w:r w:rsidR="002C155D">
        <w:rPr>
          <w:rFonts w:cs="Arial"/>
          <w:szCs w:val="22"/>
        </w:rPr>
        <w:t>en Local Health District region, at the</w:t>
      </w:r>
      <w:r w:rsidRPr="00C46E12">
        <w:rPr>
          <w:rFonts w:cs="Arial"/>
          <w:szCs w:val="22"/>
        </w:rPr>
        <w:t xml:space="preserve"> Radiation </w:t>
      </w:r>
      <w:r w:rsidR="00AD68B8">
        <w:rPr>
          <w:rFonts w:cs="Arial"/>
          <w:szCs w:val="22"/>
        </w:rPr>
        <w:t>O</w:t>
      </w:r>
      <w:r w:rsidR="00AD68B8" w:rsidRPr="00C46E12">
        <w:rPr>
          <w:rFonts w:cs="Arial"/>
          <w:szCs w:val="22"/>
        </w:rPr>
        <w:t xml:space="preserve">ncology </w:t>
      </w:r>
      <w:r w:rsidR="00AD68B8">
        <w:rPr>
          <w:rFonts w:cs="Arial"/>
          <w:szCs w:val="22"/>
        </w:rPr>
        <w:t>O</w:t>
      </w:r>
      <w:r w:rsidR="00AD68B8" w:rsidRPr="00C46E12">
        <w:rPr>
          <w:rFonts w:cs="Arial"/>
          <w:szCs w:val="22"/>
        </w:rPr>
        <w:t xml:space="preserve">utpatient </w:t>
      </w:r>
      <w:r w:rsidR="00AD68B8">
        <w:rPr>
          <w:rFonts w:cs="Arial"/>
          <w:szCs w:val="22"/>
        </w:rPr>
        <w:t>S</w:t>
      </w:r>
      <w:r w:rsidR="00AD68B8" w:rsidRPr="00C46E12">
        <w:rPr>
          <w:rFonts w:cs="Arial"/>
          <w:szCs w:val="22"/>
        </w:rPr>
        <w:t xml:space="preserve">ervice </w:t>
      </w:r>
      <w:r w:rsidRPr="00C46E12">
        <w:rPr>
          <w:rFonts w:cs="Arial"/>
          <w:szCs w:val="22"/>
        </w:rPr>
        <w:t xml:space="preserve">at </w:t>
      </w:r>
      <w:r w:rsidR="002C155D">
        <w:rPr>
          <w:rFonts w:cs="Arial"/>
          <w:szCs w:val="22"/>
        </w:rPr>
        <w:t xml:space="preserve">the </w:t>
      </w:r>
      <w:r w:rsidRPr="00C46E12">
        <w:rPr>
          <w:rFonts w:cs="Arial"/>
          <w:szCs w:val="22"/>
        </w:rPr>
        <w:t>Wollongong Hospital and the Shoalha</w:t>
      </w:r>
      <w:r w:rsidR="002C155D">
        <w:rPr>
          <w:rFonts w:cs="Arial"/>
          <w:szCs w:val="22"/>
        </w:rPr>
        <w:t>ven District Memorial Hospital.</w:t>
      </w:r>
      <w:r w:rsidRPr="00C46E12">
        <w:rPr>
          <w:rFonts w:cs="Arial"/>
          <w:szCs w:val="22"/>
        </w:rPr>
        <w:t xml:space="preserve"> The study will take place at these two radiation oncology outpatient clinics and in the referring general practices.</w:t>
      </w:r>
    </w:p>
    <w:p w14:paraId="57AAEE42" w14:textId="77777777" w:rsidR="00BB1F3F" w:rsidRPr="00C46E12" w:rsidRDefault="00134591" w:rsidP="00CE4DBB">
      <w:pPr>
        <w:pStyle w:val="Heading1"/>
        <w:spacing w:after="0"/>
        <w:jc w:val="both"/>
        <w:rPr>
          <w:rFonts w:cs="Arial"/>
        </w:rPr>
      </w:pPr>
      <w:bookmarkStart w:id="80" w:name="_Toc224114241"/>
      <w:bookmarkStart w:id="81" w:name="_Toc224114366"/>
      <w:bookmarkStart w:id="82" w:name="_Toc229297236"/>
      <w:bookmarkStart w:id="83" w:name="_Toc229297343"/>
      <w:bookmarkStart w:id="84" w:name="_Toc229298366"/>
      <w:bookmarkStart w:id="85" w:name="_Toc229307333"/>
      <w:bookmarkStart w:id="86" w:name="_Toc229308153"/>
      <w:bookmarkStart w:id="87" w:name="_Toc235338627"/>
      <w:bookmarkStart w:id="88" w:name="_Toc236472627"/>
      <w:bookmarkStart w:id="89" w:name="_Toc236473747"/>
      <w:bookmarkStart w:id="90" w:name="_Toc237834109"/>
      <w:bookmarkStart w:id="91" w:name="_Toc5365092"/>
      <w:bookmarkStart w:id="92" w:name="_Toc5734778"/>
      <w:bookmarkStart w:id="93" w:name="_Toc5734889"/>
      <w:bookmarkStart w:id="94" w:name="_Toc5735014"/>
      <w:bookmarkStart w:id="95" w:name="_Toc51588807"/>
      <w:r w:rsidRPr="00C46E12">
        <w:rPr>
          <w:rFonts w:cs="Arial"/>
        </w:rPr>
        <w:t>5</w:t>
      </w:r>
      <w:r w:rsidR="00BB1F3F" w:rsidRPr="00C46E12">
        <w:rPr>
          <w:rFonts w:cs="Arial"/>
        </w:rPr>
        <w:t>.  S</w:t>
      </w:r>
      <w:r w:rsidR="00BE38B8" w:rsidRPr="00C46E12">
        <w:rPr>
          <w:rFonts w:cs="Arial"/>
        </w:rPr>
        <w:t>tudy design</w:t>
      </w:r>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538332FE" w14:textId="5902EBD9" w:rsidR="008A23AE" w:rsidRDefault="00461CEC" w:rsidP="00CE4DBB">
      <w:pPr>
        <w:jc w:val="both"/>
        <w:rPr>
          <w:rFonts w:cs="Arial"/>
          <w:bCs/>
          <w:iCs/>
          <w:szCs w:val="22"/>
        </w:rPr>
      </w:pPr>
      <w:r w:rsidRPr="00C46E12">
        <w:rPr>
          <w:rFonts w:cs="Arial"/>
          <w:bCs/>
          <w:iCs/>
          <w:szCs w:val="22"/>
        </w:rPr>
        <w:t>This research is a m</w:t>
      </w:r>
      <w:r w:rsidR="00D9607C">
        <w:rPr>
          <w:rFonts w:cs="Arial"/>
          <w:bCs/>
          <w:iCs/>
          <w:szCs w:val="22"/>
        </w:rPr>
        <w:t>ulti</w:t>
      </w:r>
      <w:r w:rsidRPr="00C46E12">
        <w:rPr>
          <w:rFonts w:cs="Arial"/>
          <w:bCs/>
          <w:iCs/>
          <w:szCs w:val="22"/>
        </w:rPr>
        <w:t>-</w:t>
      </w:r>
      <w:r w:rsidR="00BB1F3F" w:rsidRPr="00C46E12">
        <w:rPr>
          <w:rFonts w:cs="Arial"/>
          <w:bCs/>
          <w:iCs/>
          <w:szCs w:val="22"/>
        </w:rPr>
        <w:t>methods</w:t>
      </w:r>
      <w:r w:rsidR="009A2197" w:rsidRPr="00C46E12">
        <w:rPr>
          <w:rFonts w:cs="Arial"/>
          <w:bCs/>
          <w:iCs/>
          <w:szCs w:val="22"/>
        </w:rPr>
        <w:t xml:space="preserve"> implementation </w:t>
      </w:r>
      <w:r w:rsidR="00BB1F3F" w:rsidRPr="00C46E12">
        <w:rPr>
          <w:rFonts w:cs="Arial"/>
          <w:bCs/>
          <w:iCs/>
          <w:szCs w:val="22"/>
        </w:rPr>
        <w:t>study</w:t>
      </w:r>
      <w:r w:rsidR="005E6033" w:rsidRPr="00C46E12">
        <w:rPr>
          <w:rFonts w:cs="Arial"/>
          <w:bCs/>
          <w:iCs/>
          <w:szCs w:val="22"/>
        </w:rPr>
        <w:t xml:space="preserve"> </w:t>
      </w:r>
      <w:r w:rsidR="00D9607C">
        <w:rPr>
          <w:rFonts w:cs="Arial"/>
          <w:bCs/>
          <w:iCs/>
          <w:szCs w:val="22"/>
        </w:rPr>
        <w:t>to recruit</w:t>
      </w:r>
      <w:r w:rsidR="005E6033" w:rsidRPr="00C46E12">
        <w:rPr>
          <w:rFonts w:cs="Arial"/>
          <w:bCs/>
          <w:iCs/>
          <w:szCs w:val="22"/>
        </w:rPr>
        <w:t xml:space="preserve"> 20 triads comprised of radiation oncologists, general practitioners and patients.</w:t>
      </w:r>
      <w:r w:rsidR="00AC34E0">
        <w:rPr>
          <w:rFonts w:cs="Arial"/>
          <w:bCs/>
          <w:iCs/>
          <w:szCs w:val="22"/>
        </w:rPr>
        <w:t xml:space="preserve"> It</w:t>
      </w:r>
      <w:r w:rsidR="008A23AE">
        <w:rPr>
          <w:rFonts w:cs="Arial"/>
          <w:bCs/>
          <w:iCs/>
          <w:szCs w:val="22"/>
        </w:rPr>
        <w:t xml:space="preserve"> comprises two stages.</w:t>
      </w:r>
    </w:p>
    <w:p w14:paraId="6B480C05" w14:textId="77777777" w:rsidR="008A23AE" w:rsidRDefault="008A23AE" w:rsidP="00CE4DBB">
      <w:pPr>
        <w:jc w:val="both"/>
        <w:rPr>
          <w:rFonts w:cs="Arial"/>
          <w:bCs/>
          <w:iCs/>
          <w:szCs w:val="22"/>
        </w:rPr>
      </w:pPr>
    </w:p>
    <w:p w14:paraId="4601FC2D" w14:textId="77A0B8A3" w:rsidR="008A23AE" w:rsidRDefault="008A23AE" w:rsidP="00CE4DBB">
      <w:pPr>
        <w:jc w:val="both"/>
        <w:rPr>
          <w:rFonts w:cs="Arial"/>
          <w:szCs w:val="22"/>
        </w:rPr>
      </w:pPr>
      <w:r>
        <w:rPr>
          <w:rFonts w:cs="Arial"/>
          <w:bCs/>
          <w:iCs/>
          <w:szCs w:val="22"/>
        </w:rPr>
        <w:t>Stage 1. T</w:t>
      </w:r>
      <w:r w:rsidR="004622B7" w:rsidRPr="00C46E12">
        <w:rPr>
          <w:rFonts w:cs="Arial"/>
          <w:szCs w:val="22"/>
        </w:rPr>
        <w:t xml:space="preserve">o </w:t>
      </w:r>
      <w:r w:rsidR="00461CEC" w:rsidRPr="00C46E12">
        <w:rPr>
          <w:rFonts w:cs="Arial"/>
          <w:szCs w:val="22"/>
        </w:rPr>
        <w:t>determine the level of agreement (correlation) between general practitioners and radiation oncologists</w:t>
      </w:r>
      <w:r w:rsidR="00D9607C">
        <w:rPr>
          <w:rFonts w:cs="Arial"/>
          <w:szCs w:val="22"/>
        </w:rPr>
        <w:t>,</w:t>
      </w:r>
      <w:r w:rsidR="00461CEC" w:rsidRPr="00C46E12">
        <w:rPr>
          <w:rFonts w:cs="Arial"/>
          <w:szCs w:val="22"/>
        </w:rPr>
        <w:t xml:space="preserve"> completing a standard cancer follow-up clinical assessment.</w:t>
      </w:r>
      <w:r w:rsidR="009A2197" w:rsidRPr="00C46E12">
        <w:rPr>
          <w:rFonts w:cs="Arial"/>
          <w:szCs w:val="22"/>
        </w:rPr>
        <w:t xml:space="preserve"> </w:t>
      </w:r>
      <w:r w:rsidR="00461CEC" w:rsidRPr="00C46E12">
        <w:rPr>
          <w:rFonts w:cs="Arial"/>
          <w:szCs w:val="22"/>
        </w:rPr>
        <w:t>This is important, as the radiation oncologists</w:t>
      </w:r>
      <w:r w:rsidR="004622B7" w:rsidRPr="00C46E12">
        <w:rPr>
          <w:rFonts w:cs="Arial"/>
          <w:szCs w:val="22"/>
        </w:rPr>
        <w:t xml:space="preserve"> need</w:t>
      </w:r>
      <w:r w:rsidR="00461CEC" w:rsidRPr="00C46E12">
        <w:rPr>
          <w:rFonts w:cs="Arial"/>
          <w:szCs w:val="22"/>
        </w:rPr>
        <w:t xml:space="preserve"> to know the level of agreement before they are willing to transfer care to the general practitioner (</w:t>
      </w:r>
      <w:r w:rsidR="004622B7" w:rsidRPr="00C46E12">
        <w:rPr>
          <w:rFonts w:cs="Arial"/>
          <w:szCs w:val="22"/>
        </w:rPr>
        <w:t xml:space="preserve">for </w:t>
      </w:r>
      <w:r w:rsidR="00461CEC" w:rsidRPr="00C46E12">
        <w:rPr>
          <w:rFonts w:cs="Arial"/>
          <w:szCs w:val="22"/>
        </w:rPr>
        <w:t>the implementation</w:t>
      </w:r>
      <w:r w:rsidR="00906F83">
        <w:rPr>
          <w:rFonts w:cs="Arial"/>
          <w:szCs w:val="22"/>
        </w:rPr>
        <w:t xml:space="preserve"> stage</w:t>
      </w:r>
      <w:r w:rsidR="00461CEC" w:rsidRPr="00C46E12">
        <w:rPr>
          <w:rFonts w:cs="Arial"/>
          <w:szCs w:val="22"/>
        </w:rPr>
        <w:t xml:space="preserve">). </w:t>
      </w:r>
    </w:p>
    <w:p w14:paraId="2AF68528" w14:textId="77777777" w:rsidR="00675F07" w:rsidRDefault="00675F07" w:rsidP="00CE4DBB">
      <w:pPr>
        <w:jc w:val="both"/>
        <w:rPr>
          <w:rFonts w:cs="Arial"/>
          <w:szCs w:val="22"/>
        </w:rPr>
      </w:pPr>
    </w:p>
    <w:p w14:paraId="5534149A" w14:textId="1F1A2C90" w:rsidR="00461CEC" w:rsidRPr="00C46E12" w:rsidRDefault="008A23AE" w:rsidP="00CE4DBB">
      <w:pPr>
        <w:jc w:val="both"/>
        <w:rPr>
          <w:rFonts w:cs="Arial"/>
          <w:bCs/>
          <w:iCs/>
          <w:szCs w:val="22"/>
        </w:rPr>
      </w:pPr>
      <w:r>
        <w:rPr>
          <w:rFonts w:cs="Arial"/>
          <w:szCs w:val="22"/>
        </w:rPr>
        <w:t>Stage 2. I</w:t>
      </w:r>
      <w:r w:rsidR="004622B7" w:rsidRPr="00C46E12">
        <w:rPr>
          <w:rFonts w:cs="Arial"/>
          <w:szCs w:val="22"/>
        </w:rPr>
        <w:t xml:space="preserve">mplementation </w:t>
      </w:r>
      <w:r>
        <w:rPr>
          <w:rFonts w:cs="Arial"/>
          <w:szCs w:val="22"/>
        </w:rPr>
        <w:t xml:space="preserve">and evaluation </w:t>
      </w:r>
      <w:r w:rsidR="00482597" w:rsidRPr="00C46E12">
        <w:rPr>
          <w:rFonts w:cs="Arial"/>
          <w:szCs w:val="22"/>
        </w:rPr>
        <w:t>of shared-care cancer follow-up</w:t>
      </w:r>
      <w:r w:rsidR="000226A6" w:rsidRPr="00C46E12">
        <w:rPr>
          <w:rFonts w:cs="Arial"/>
          <w:szCs w:val="22"/>
        </w:rPr>
        <w:t xml:space="preserve"> in general practice</w:t>
      </w:r>
      <w:r w:rsidR="00482597" w:rsidRPr="00C46E12">
        <w:rPr>
          <w:rFonts w:cs="Arial"/>
          <w:szCs w:val="22"/>
        </w:rPr>
        <w:t>.</w:t>
      </w:r>
    </w:p>
    <w:p w14:paraId="4A073202" w14:textId="77777777" w:rsidR="000226A6" w:rsidRPr="00C46E12" w:rsidRDefault="00134591" w:rsidP="00CE4DBB">
      <w:pPr>
        <w:pStyle w:val="Heading2"/>
        <w:spacing w:after="0"/>
        <w:jc w:val="both"/>
        <w:rPr>
          <w:b w:val="0"/>
        </w:rPr>
      </w:pPr>
      <w:bookmarkStart w:id="96" w:name="_Toc681423"/>
      <w:bookmarkStart w:id="97" w:name="_Toc5365094"/>
      <w:bookmarkStart w:id="98" w:name="_Toc5734792"/>
      <w:bookmarkStart w:id="99" w:name="_Toc5734903"/>
      <w:bookmarkStart w:id="100" w:name="_Toc5735028"/>
      <w:bookmarkStart w:id="101" w:name="_Toc51588808"/>
      <w:r w:rsidRPr="00C46E12">
        <w:rPr>
          <w:b w:val="0"/>
        </w:rPr>
        <w:t>5</w:t>
      </w:r>
      <w:r w:rsidR="002C155D">
        <w:rPr>
          <w:b w:val="0"/>
        </w:rPr>
        <w:t>.1</w:t>
      </w:r>
      <w:r w:rsidR="000226A6" w:rsidRPr="00C46E12">
        <w:rPr>
          <w:b w:val="0"/>
        </w:rPr>
        <w:t xml:space="preserve"> Recruitment and selection of participants</w:t>
      </w:r>
      <w:bookmarkStart w:id="102" w:name="_Toc229307341"/>
      <w:bookmarkStart w:id="103" w:name="_Toc229308161"/>
      <w:bookmarkStart w:id="104" w:name="_Toc235338635"/>
      <w:bookmarkStart w:id="105" w:name="_Toc236472638"/>
      <w:bookmarkStart w:id="106" w:name="_Toc236473758"/>
      <w:bookmarkEnd w:id="101"/>
      <w:r w:rsidR="000226A6" w:rsidRPr="00C46E12">
        <w:rPr>
          <w:b w:val="0"/>
        </w:rPr>
        <w:t xml:space="preserve"> </w:t>
      </w:r>
      <w:bookmarkEnd w:id="102"/>
      <w:bookmarkEnd w:id="103"/>
      <w:bookmarkEnd w:id="104"/>
      <w:bookmarkEnd w:id="105"/>
      <w:bookmarkEnd w:id="106"/>
    </w:p>
    <w:p w14:paraId="11165D4E" w14:textId="57B4AECF" w:rsidR="00F242D8" w:rsidRPr="00C46E12" w:rsidRDefault="008A23AE" w:rsidP="00CE4DBB">
      <w:pPr>
        <w:jc w:val="both"/>
        <w:rPr>
          <w:rFonts w:eastAsia="Calibri" w:cs="Arial"/>
          <w:szCs w:val="22"/>
        </w:rPr>
      </w:pPr>
      <w:r>
        <w:rPr>
          <w:rFonts w:eastAsia="Calibri" w:cs="Arial"/>
          <w:szCs w:val="22"/>
        </w:rPr>
        <w:t>A</w:t>
      </w:r>
      <w:r w:rsidRPr="00C46E12">
        <w:rPr>
          <w:rFonts w:eastAsia="Calibri" w:cs="Arial"/>
          <w:szCs w:val="22"/>
        </w:rPr>
        <w:t xml:space="preserve"> list of radiation oncologists </w:t>
      </w:r>
      <w:r>
        <w:rPr>
          <w:rFonts w:eastAsia="Calibri" w:cs="Arial"/>
          <w:szCs w:val="22"/>
        </w:rPr>
        <w:t xml:space="preserve">with eligible patients </w:t>
      </w:r>
      <w:r w:rsidRPr="00C46E12">
        <w:rPr>
          <w:rFonts w:eastAsia="Calibri" w:cs="Arial"/>
          <w:szCs w:val="22"/>
        </w:rPr>
        <w:t xml:space="preserve">at Wollongong Hospital and Shoalhaven District Memorial Hospital </w:t>
      </w:r>
      <w:r>
        <w:rPr>
          <w:rFonts w:eastAsia="Calibri" w:cs="Arial"/>
          <w:szCs w:val="22"/>
        </w:rPr>
        <w:t>will be drawn from the</w:t>
      </w:r>
      <w:r w:rsidR="000226A6" w:rsidRPr="00C46E12">
        <w:rPr>
          <w:rFonts w:eastAsia="Calibri" w:cs="Arial"/>
          <w:szCs w:val="22"/>
        </w:rPr>
        <w:t xml:space="preserve"> Onc</w:t>
      </w:r>
      <w:r w:rsidR="00F75ECE">
        <w:rPr>
          <w:rFonts w:eastAsia="Calibri" w:cs="Arial"/>
          <w:szCs w:val="22"/>
        </w:rPr>
        <w:t>ology Information System MOSAIQ</w:t>
      </w:r>
      <w:r w:rsidR="000226A6" w:rsidRPr="00C46E12">
        <w:rPr>
          <w:rFonts w:eastAsia="Calibri" w:cs="Arial"/>
          <w:szCs w:val="22"/>
        </w:rPr>
        <w:t xml:space="preserve">. Radiation oncologists will be invited to participate in the research via an email </w:t>
      </w:r>
      <w:r>
        <w:rPr>
          <w:rFonts w:eastAsia="Calibri" w:cs="Arial"/>
          <w:szCs w:val="22"/>
        </w:rPr>
        <w:t>which contains the P</w:t>
      </w:r>
      <w:r w:rsidRPr="00C46E12">
        <w:rPr>
          <w:rFonts w:eastAsia="Calibri" w:cs="Arial"/>
          <w:szCs w:val="22"/>
        </w:rPr>
        <w:t xml:space="preserve">articipant </w:t>
      </w:r>
      <w:r>
        <w:rPr>
          <w:rFonts w:eastAsia="Calibri" w:cs="Arial"/>
          <w:szCs w:val="22"/>
        </w:rPr>
        <w:t>I</w:t>
      </w:r>
      <w:r w:rsidRPr="00C46E12">
        <w:rPr>
          <w:rFonts w:eastAsia="Calibri" w:cs="Arial"/>
          <w:szCs w:val="22"/>
        </w:rPr>
        <w:t xml:space="preserve">nformation </w:t>
      </w:r>
      <w:r>
        <w:rPr>
          <w:rFonts w:eastAsia="Calibri" w:cs="Arial"/>
          <w:szCs w:val="22"/>
        </w:rPr>
        <w:t>S</w:t>
      </w:r>
      <w:r w:rsidRPr="00C46E12">
        <w:rPr>
          <w:rFonts w:eastAsia="Calibri" w:cs="Arial"/>
          <w:szCs w:val="22"/>
        </w:rPr>
        <w:t xml:space="preserve">heet </w:t>
      </w:r>
      <w:r w:rsidR="000226A6" w:rsidRPr="00C46E12">
        <w:rPr>
          <w:rFonts w:eastAsia="Calibri" w:cs="Arial"/>
          <w:szCs w:val="22"/>
        </w:rPr>
        <w:t xml:space="preserve">and </w:t>
      </w:r>
      <w:r>
        <w:rPr>
          <w:rFonts w:eastAsia="Calibri" w:cs="Arial"/>
          <w:szCs w:val="22"/>
        </w:rPr>
        <w:t>C</w:t>
      </w:r>
      <w:r w:rsidRPr="00C46E12">
        <w:rPr>
          <w:rFonts w:eastAsia="Calibri" w:cs="Arial"/>
          <w:szCs w:val="22"/>
        </w:rPr>
        <w:t xml:space="preserve">onsent </w:t>
      </w:r>
      <w:r>
        <w:rPr>
          <w:rFonts w:eastAsia="Calibri" w:cs="Arial"/>
          <w:szCs w:val="22"/>
        </w:rPr>
        <w:t>F</w:t>
      </w:r>
      <w:r w:rsidRPr="00C46E12">
        <w:rPr>
          <w:rFonts w:eastAsia="Calibri" w:cs="Arial"/>
          <w:szCs w:val="22"/>
        </w:rPr>
        <w:t xml:space="preserve">orm </w:t>
      </w:r>
      <w:r w:rsidR="000226A6" w:rsidRPr="00C46E12">
        <w:rPr>
          <w:rFonts w:eastAsia="Calibri" w:cs="Arial"/>
          <w:szCs w:val="22"/>
        </w:rPr>
        <w:t>(</w:t>
      </w:r>
      <w:r w:rsidR="00CE4DBB">
        <w:rPr>
          <w:rFonts w:eastAsia="Calibri" w:cs="Arial"/>
          <w:szCs w:val="22"/>
        </w:rPr>
        <w:t>s</w:t>
      </w:r>
      <w:r w:rsidR="00F242D8" w:rsidRPr="00C46E12">
        <w:rPr>
          <w:rFonts w:eastAsia="Calibri" w:cs="Arial"/>
          <w:szCs w:val="22"/>
        </w:rPr>
        <w:t xml:space="preserve">ee </w:t>
      </w:r>
      <w:r>
        <w:rPr>
          <w:rFonts w:eastAsia="Calibri" w:cs="Arial"/>
          <w:szCs w:val="22"/>
        </w:rPr>
        <w:t>Attachment</w:t>
      </w:r>
      <w:r w:rsidRPr="00C46E12">
        <w:rPr>
          <w:rFonts w:eastAsia="Calibri" w:cs="Arial"/>
          <w:szCs w:val="22"/>
        </w:rPr>
        <w:t xml:space="preserve"> </w:t>
      </w:r>
      <w:r w:rsidR="00F242D8" w:rsidRPr="00C46E12">
        <w:rPr>
          <w:rFonts w:eastAsia="Calibri" w:cs="Arial"/>
          <w:szCs w:val="22"/>
        </w:rPr>
        <w:t>A</w:t>
      </w:r>
      <w:r w:rsidR="000226A6" w:rsidRPr="00C46E12">
        <w:rPr>
          <w:rFonts w:eastAsia="Calibri" w:cs="Arial"/>
          <w:szCs w:val="22"/>
        </w:rPr>
        <w:t xml:space="preserve">). </w:t>
      </w:r>
    </w:p>
    <w:p w14:paraId="2206465D" w14:textId="77777777" w:rsidR="00F242D8" w:rsidRPr="00C46E12" w:rsidRDefault="00F242D8" w:rsidP="00C46E12">
      <w:pPr>
        <w:jc w:val="both"/>
        <w:rPr>
          <w:rFonts w:eastAsia="Calibri" w:cs="Arial"/>
          <w:szCs w:val="22"/>
        </w:rPr>
      </w:pPr>
    </w:p>
    <w:p w14:paraId="7EBE58E6" w14:textId="056DB639" w:rsidR="00CE4DBB" w:rsidRDefault="008A23AE" w:rsidP="00CE4DBB">
      <w:pPr>
        <w:jc w:val="both"/>
        <w:rPr>
          <w:rFonts w:eastAsia="Calibri" w:cs="Arial"/>
          <w:szCs w:val="22"/>
        </w:rPr>
      </w:pPr>
      <w:r>
        <w:rPr>
          <w:rFonts w:eastAsia="Calibri" w:cs="Arial"/>
          <w:szCs w:val="22"/>
        </w:rPr>
        <w:t>C</w:t>
      </w:r>
      <w:r w:rsidR="00A124B5">
        <w:rPr>
          <w:rFonts w:eastAsia="Calibri" w:cs="Arial"/>
          <w:szCs w:val="22"/>
        </w:rPr>
        <w:t>onsenting radiation oncologists</w:t>
      </w:r>
      <w:r w:rsidR="000226A6" w:rsidRPr="00C46E12">
        <w:rPr>
          <w:rFonts w:eastAsia="Calibri" w:cs="Arial"/>
          <w:szCs w:val="22"/>
        </w:rPr>
        <w:t xml:space="preserve"> will </w:t>
      </w:r>
      <w:r w:rsidR="00314E49">
        <w:rPr>
          <w:rFonts w:eastAsia="Calibri" w:cs="Arial"/>
          <w:szCs w:val="22"/>
        </w:rPr>
        <w:t>review a</w:t>
      </w:r>
      <w:r w:rsidR="000226A6" w:rsidRPr="00C46E12">
        <w:rPr>
          <w:rFonts w:eastAsia="Calibri" w:cs="Arial"/>
          <w:szCs w:val="22"/>
        </w:rPr>
        <w:t xml:space="preserve"> list of </w:t>
      </w:r>
      <w:r>
        <w:rPr>
          <w:rFonts w:eastAsia="Calibri" w:cs="Arial"/>
          <w:szCs w:val="22"/>
        </w:rPr>
        <w:t>their el</w:t>
      </w:r>
      <w:r w:rsidR="00D9607C">
        <w:rPr>
          <w:rFonts w:eastAsia="Calibri" w:cs="Arial"/>
          <w:szCs w:val="22"/>
        </w:rPr>
        <w:t>ig</w:t>
      </w:r>
      <w:r>
        <w:rPr>
          <w:rFonts w:eastAsia="Calibri" w:cs="Arial"/>
          <w:szCs w:val="22"/>
        </w:rPr>
        <w:t xml:space="preserve">ible </w:t>
      </w:r>
      <w:r w:rsidR="00314E49">
        <w:rPr>
          <w:rFonts w:eastAsia="Calibri" w:cs="Arial"/>
          <w:szCs w:val="22"/>
        </w:rPr>
        <w:t>patients and invite them</w:t>
      </w:r>
      <w:r w:rsidR="000226A6" w:rsidRPr="00C46E12">
        <w:rPr>
          <w:rFonts w:eastAsia="Calibri" w:cs="Arial"/>
          <w:szCs w:val="22"/>
        </w:rPr>
        <w:t xml:space="preserve"> to the study via a mail-out with a reply paid envelope </w:t>
      </w:r>
      <w:r w:rsidR="00F242D8" w:rsidRPr="00C46E12">
        <w:rPr>
          <w:rFonts w:eastAsia="Calibri" w:cs="Arial"/>
          <w:szCs w:val="22"/>
        </w:rPr>
        <w:t xml:space="preserve">(see </w:t>
      </w:r>
      <w:r>
        <w:rPr>
          <w:rFonts w:eastAsia="Calibri" w:cs="Arial"/>
          <w:szCs w:val="22"/>
        </w:rPr>
        <w:t>Attachment</w:t>
      </w:r>
      <w:r w:rsidRPr="00C46E12">
        <w:rPr>
          <w:rFonts w:eastAsia="Calibri" w:cs="Arial"/>
          <w:szCs w:val="22"/>
        </w:rPr>
        <w:t xml:space="preserve"> </w:t>
      </w:r>
      <w:r w:rsidR="007A3101">
        <w:rPr>
          <w:rFonts w:eastAsia="Calibri" w:cs="Arial"/>
          <w:szCs w:val="22"/>
        </w:rPr>
        <w:t>B</w:t>
      </w:r>
      <w:r w:rsidR="000226A6" w:rsidRPr="00C46E12">
        <w:rPr>
          <w:rFonts w:eastAsia="Calibri" w:cs="Arial"/>
          <w:szCs w:val="22"/>
        </w:rPr>
        <w:t>)</w:t>
      </w:r>
      <w:r>
        <w:rPr>
          <w:rFonts w:eastAsia="Calibri" w:cs="Arial"/>
          <w:szCs w:val="22"/>
        </w:rPr>
        <w:t>. A follow-up phone call will be made two weeks after the mail out as a reminder to the invitation to participate</w:t>
      </w:r>
      <w:r w:rsidR="000226A6" w:rsidRPr="00C46E12">
        <w:rPr>
          <w:rFonts w:eastAsia="Calibri" w:cs="Arial"/>
          <w:szCs w:val="22"/>
        </w:rPr>
        <w:t>. Once the patient consents, the</w:t>
      </w:r>
      <w:r>
        <w:rPr>
          <w:rFonts w:eastAsia="Calibri" w:cs="Arial"/>
          <w:szCs w:val="22"/>
        </w:rPr>
        <w:t>ir</w:t>
      </w:r>
      <w:r w:rsidR="000226A6" w:rsidRPr="00C46E12">
        <w:rPr>
          <w:rFonts w:eastAsia="Calibri" w:cs="Arial"/>
          <w:szCs w:val="22"/>
        </w:rPr>
        <w:t xml:space="preserve"> referring general practitioner will be invited to participate by letter (</w:t>
      </w:r>
      <w:r w:rsidR="00C46E12" w:rsidRPr="00C46E12">
        <w:rPr>
          <w:rFonts w:eastAsia="Calibri" w:cs="Arial"/>
          <w:szCs w:val="22"/>
        </w:rPr>
        <w:t xml:space="preserve">see </w:t>
      </w:r>
      <w:r>
        <w:rPr>
          <w:rFonts w:eastAsia="Calibri" w:cs="Arial"/>
          <w:szCs w:val="22"/>
        </w:rPr>
        <w:t>Attachment</w:t>
      </w:r>
      <w:r w:rsidRPr="00C46E12">
        <w:rPr>
          <w:rFonts w:eastAsia="Calibri" w:cs="Arial"/>
          <w:szCs w:val="22"/>
        </w:rPr>
        <w:t xml:space="preserve"> </w:t>
      </w:r>
      <w:r w:rsidR="007A3101">
        <w:rPr>
          <w:rFonts w:eastAsia="Calibri" w:cs="Arial"/>
          <w:szCs w:val="22"/>
        </w:rPr>
        <w:t>C</w:t>
      </w:r>
      <w:r w:rsidR="000226A6" w:rsidRPr="00C46E12">
        <w:rPr>
          <w:rFonts w:eastAsia="Calibri" w:cs="Arial"/>
          <w:szCs w:val="22"/>
        </w:rPr>
        <w:t>)</w:t>
      </w:r>
      <w:r>
        <w:rPr>
          <w:rFonts w:eastAsia="Calibri" w:cs="Arial"/>
          <w:szCs w:val="22"/>
        </w:rPr>
        <w:t>. A follow-up phone call will b</w:t>
      </w:r>
      <w:r w:rsidR="00314E49">
        <w:rPr>
          <w:rFonts w:eastAsia="Calibri" w:cs="Arial"/>
          <w:szCs w:val="22"/>
        </w:rPr>
        <w:t>e made two weeks after the mail-</w:t>
      </w:r>
      <w:r>
        <w:rPr>
          <w:rFonts w:eastAsia="Calibri" w:cs="Arial"/>
          <w:szCs w:val="22"/>
        </w:rPr>
        <w:t>out as a reminder to the invitation to participate</w:t>
      </w:r>
      <w:r w:rsidR="000226A6" w:rsidRPr="00C46E12">
        <w:rPr>
          <w:rFonts w:eastAsia="Calibri" w:cs="Arial"/>
          <w:szCs w:val="22"/>
        </w:rPr>
        <w:t xml:space="preserve">. </w:t>
      </w:r>
      <w:r>
        <w:rPr>
          <w:rFonts w:eastAsia="Calibri" w:cs="Arial"/>
          <w:szCs w:val="22"/>
        </w:rPr>
        <w:t xml:space="preserve">If the general practitioner declines, the patient will be ineligible to participate. Once all three have been recruited, </w:t>
      </w:r>
      <w:r w:rsidR="00F242D8" w:rsidRPr="00C46E12">
        <w:rPr>
          <w:rFonts w:eastAsia="Calibri" w:cs="Arial"/>
          <w:szCs w:val="22"/>
        </w:rPr>
        <w:t xml:space="preserve">the </w:t>
      </w:r>
      <w:r w:rsidR="00CE4DBB">
        <w:rPr>
          <w:rFonts w:eastAsia="Calibri" w:cs="Arial"/>
          <w:szCs w:val="22"/>
        </w:rPr>
        <w:t>patient will be sent a welcome pack</w:t>
      </w:r>
      <w:r w:rsidR="00F242D8" w:rsidRPr="00C46E12">
        <w:rPr>
          <w:rFonts w:eastAsia="Calibri" w:cs="Arial"/>
          <w:szCs w:val="22"/>
        </w:rPr>
        <w:t xml:space="preserve"> (see </w:t>
      </w:r>
      <w:r>
        <w:rPr>
          <w:rFonts w:eastAsia="Calibri" w:cs="Arial"/>
          <w:szCs w:val="22"/>
        </w:rPr>
        <w:t>Attachment</w:t>
      </w:r>
      <w:r w:rsidRPr="00C46E12">
        <w:rPr>
          <w:rFonts w:eastAsia="Calibri" w:cs="Arial"/>
          <w:szCs w:val="22"/>
        </w:rPr>
        <w:t xml:space="preserve"> </w:t>
      </w:r>
      <w:r w:rsidR="007A3101">
        <w:rPr>
          <w:rFonts w:eastAsia="Calibri" w:cs="Arial"/>
          <w:szCs w:val="22"/>
        </w:rPr>
        <w:t>D</w:t>
      </w:r>
      <w:r w:rsidR="00F242D8" w:rsidRPr="00C46E12">
        <w:rPr>
          <w:rFonts w:eastAsia="Calibri" w:cs="Arial"/>
          <w:szCs w:val="22"/>
        </w:rPr>
        <w:t xml:space="preserve">). </w:t>
      </w:r>
    </w:p>
    <w:p w14:paraId="676570CE" w14:textId="77777777" w:rsidR="005916F7" w:rsidRPr="00206D4D" w:rsidRDefault="002C155D" w:rsidP="00206D4D">
      <w:pPr>
        <w:pStyle w:val="Heading2"/>
        <w:rPr>
          <w:rFonts w:eastAsia="Calibri"/>
          <w:b w:val="0"/>
          <w:szCs w:val="22"/>
        </w:rPr>
      </w:pPr>
      <w:bookmarkStart w:id="107" w:name="_Toc51588809"/>
      <w:r w:rsidRPr="00206D4D">
        <w:rPr>
          <w:rFonts w:eastAsia="Calibri"/>
          <w:b w:val="0"/>
        </w:rPr>
        <w:t>5.2</w:t>
      </w:r>
      <w:r w:rsidR="00134591" w:rsidRPr="00206D4D">
        <w:rPr>
          <w:rFonts w:eastAsia="Calibri"/>
          <w:b w:val="0"/>
        </w:rPr>
        <w:t xml:space="preserve"> </w:t>
      </w:r>
      <w:r w:rsidR="005916F7" w:rsidRPr="00206D4D">
        <w:rPr>
          <w:rFonts w:eastAsia="Calibri"/>
          <w:b w:val="0"/>
        </w:rPr>
        <w:t>Inclusion criteria</w:t>
      </w:r>
      <w:bookmarkEnd w:id="96"/>
      <w:bookmarkEnd w:id="97"/>
      <w:bookmarkEnd w:id="98"/>
      <w:bookmarkEnd w:id="99"/>
      <w:bookmarkEnd w:id="100"/>
      <w:bookmarkEnd w:id="107"/>
    </w:p>
    <w:p w14:paraId="39A5756A" w14:textId="77777777" w:rsidR="005916F7" w:rsidRPr="00C46E12" w:rsidRDefault="005916F7" w:rsidP="00C46E12">
      <w:pPr>
        <w:pStyle w:val="ListParagraph"/>
        <w:ind w:left="0"/>
        <w:contextualSpacing/>
        <w:jc w:val="both"/>
        <w:rPr>
          <w:rFonts w:eastAsia="Calibri" w:cs="Arial"/>
          <w:b/>
          <w:szCs w:val="22"/>
        </w:rPr>
      </w:pPr>
      <w:r w:rsidRPr="00C46E12">
        <w:rPr>
          <w:rFonts w:eastAsia="Calibri" w:cs="Arial"/>
          <w:b/>
          <w:szCs w:val="22"/>
        </w:rPr>
        <w:t xml:space="preserve">Radiation oncologist: </w:t>
      </w:r>
    </w:p>
    <w:p w14:paraId="1B963089" w14:textId="77777777" w:rsidR="005916F7" w:rsidRPr="00C46E12" w:rsidRDefault="005916F7" w:rsidP="00C46E12">
      <w:pPr>
        <w:pStyle w:val="ListParagraph"/>
        <w:numPr>
          <w:ilvl w:val="0"/>
          <w:numId w:val="30"/>
        </w:numPr>
        <w:contextualSpacing/>
        <w:jc w:val="both"/>
        <w:rPr>
          <w:rFonts w:eastAsia="Calibri" w:cs="Arial"/>
          <w:szCs w:val="22"/>
        </w:rPr>
      </w:pPr>
      <w:r w:rsidRPr="00C46E12">
        <w:rPr>
          <w:rFonts w:eastAsia="Calibri" w:cs="Arial"/>
          <w:szCs w:val="22"/>
        </w:rPr>
        <w:t>Treats breast, colorectal or prostate cancer</w:t>
      </w:r>
    </w:p>
    <w:p w14:paraId="6BD0C71E" w14:textId="77777777" w:rsidR="005916F7" w:rsidRPr="00C46E12" w:rsidRDefault="005916F7" w:rsidP="00C46E12">
      <w:pPr>
        <w:pStyle w:val="ListParagraph"/>
        <w:ind w:left="360"/>
        <w:contextualSpacing/>
        <w:jc w:val="both"/>
        <w:rPr>
          <w:rFonts w:eastAsia="Calibri" w:cs="Arial"/>
          <w:szCs w:val="22"/>
        </w:rPr>
      </w:pPr>
    </w:p>
    <w:p w14:paraId="4373B173" w14:textId="77777777" w:rsidR="005916F7" w:rsidRPr="00C46E12" w:rsidRDefault="005916F7" w:rsidP="00C46E12">
      <w:pPr>
        <w:pStyle w:val="ListParagraph"/>
        <w:ind w:left="0"/>
        <w:contextualSpacing/>
        <w:jc w:val="both"/>
        <w:rPr>
          <w:rFonts w:cs="Arial"/>
          <w:b/>
          <w:szCs w:val="22"/>
        </w:rPr>
      </w:pPr>
      <w:r w:rsidRPr="00C46E12">
        <w:rPr>
          <w:rFonts w:eastAsia="Calibri" w:cs="Arial"/>
          <w:b/>
          <w:szCs w:val="22"/>
        </w:rPr>
        <w:t>Patient:</w:t>
      </w:r>
    </w:p>
    <w:p w14:paraId="486B63D1" w14:textId="77777777" w:rsidR="005916F7" w:rsidRPr="00C46E12" w:rsidRDefault="00A124B5" w:rsidP="00C46E12">
      <w:pPr>
        <w:numPr>
          <w:ilvl w:val="1"/>
          <w:numId w:val="20"/>
        </w:numPr>
        <w:contextualSpacing/>
        <w:jc w:val="both"/>
        <w:rPr>
          <w:rFonts w:cs="Arial"/>
          <w:szCs w:val="22"/>
        </w:rPr>
      </w:pPr>
      <w:r>
        <w:rPr>
          <w:rFonts w:eastAsia="Calibri" w:cs="Arial"/>
          <w:szCs w:val="22"/>
        </w:rPr>
        <w:t>W</w:t>
      </w:r>
      <w:r w:rsidR="00621BD0">
        <w:rPr>
          <w:rFonts w:eastAsia="Calibri" w:cs="Arial"/>
          <w:szCs w:val="22"/>
        </w:rPr>
        <w:t>i</w:t>
      </w:r>
      <w:r w:rsidR="005916F7" w:rsidRPr="00C46E12">
        <w:rPr>
          <w:rFonts w:eastAsia="Calibri" w:cs="Arial"/>
          <w:szCs w:val="22"/>
        </w:rPr>
        <w:t>th a previous diagnosis of colorectal, breast or prostate cancer</w:t>
      </w:r>
    </w:p>
    <w:p w14:paraId="5AE11700" w14:textId="77777777" w:rsidR="005916F7" w:rsidRPr="00C46E12" w:rsidRDefault="00A124B5" w:rsidP="00C46E12">
      <w:pPr>
        <w:numPr>
          <w:ilvl w:val="1"/>
          <w:numId w:val="20"/>
        </w:numPr>
        <w:contextualSpacing/>
        <w:jc w:val="both"/>
        <w:rPr>
          <w:rFonts w:cs="Arial"/>
          <w:szCs w:val="22"/>
        </w:rPr>
      </w:pPr>
      <w:r>
        <w:rPr>
          <w:rFonts w:cs="Arial"/>
          <w:szCs w:val="22"/>
        </w:rPr>
        <w:t>R</w:t>
      </w:r>
      <w:r w:rsidR="005916F7" w:rsidRPr="00C46E12">
        <w:rPr>
          <w:rFonts w:cs="Arial"/>
          <w:szCs w:val="22"/>
        </w:rPr>
        <w:t xml:space="preserve">eceived </w:t>
      </w:r>
      <w:r w:rsidR="005916F7" w:rsidRPr="00C46E12">
        <w:rPr>
          <w:rFonts w:cs="Arial"/>
          <w:b/>
          <w:szCs w:val="22"/>
        </w:rPr>
        <w:t>curative</w:t>
      </w:r>
      <w:r w:rsidR="005916F7" w:rsidRPr="00C46E12">
        <w:rPr>
          <w:rFonts w:cs="Arial"/>
          <w:szCs w:val="22"/>
        </w:rPr>
        <w:t xml:space="preserve"> radiotherapy treatment (not palliative radiotherapy treatment)</w:t>
      </w:r>
    </w:p>
    <w:p w14:paraId="083C3F2F" w14:textId="77777777" w:rsidR="005916F7" w:rsidRPr="00A124B5" w:rsidRDefault="005916F7" w:rsidP="00C46E12">
      <w:pPr>
        <w:numPr>
          <w:ilvl w:val="1"/>
          <w:numId w:val="20"/>
        </w:numPr>
        <w:contextualSpacing/>
        <w:jc w:val="both"/>
        <w:rPr>
          <w:rFonts w:cs="Arial"/>
          <w:szCs w:val="22"/>
        </w:rPr>
      </w:pPr>
      <w:r w:rsidRPr="00C46E12">
        <w:rPr>
          <w:rFonts w:eastAsia="Calibri" w:cs="Arial"/>
          <w:szCs w:val="22"/>
        </w:rPr>
        <w:lastRenderedPageBreak/>
        <w:t>Patient is nearing three years post-radiotherapy treatment;</w:t>
      </w:r>
      <w:r w:rsidR="00A124B5">
        <w:rPr>
          <w:rFonts w:eastAsia="Calibri" w:cs="Arial"/>
          <w:szCs w:val="22"/>
        </w:rPr>
        <w:t xml:space="preserve"> and</w:t>
      </w:r>
      <w:r w:rsidRPr="00C46E12">
        <w:rPr>
          <w:rFonts w:eastAsia="Calibri" w:cs="Arial"/>
          <w:szCs w:val="22"/>
        </w:rPr>
        <w:t xml:space="preserve"> has a scheduled follow-up appointment with radiation oncologist within a three month period of the study (e.g. already scheduled for May, June, July</w:t>
      </w:r>
      <w:r w:rsidR="008A23AE">
        <w:rPr>
          <w:rFonts w:eastAsia="Calibri" w:cs="Arial"/>
          <w:szCs w:val="22"/>
        </w:rPr>
        <w:t xml:space="preserve"> 2020</w:t>
      </w:r>
      <w:r w:rsidRPr="00C46E12">
        <w:rPr>
          <w:rFonts w:eastAsia="Calibri" w:cs="Arial"/>
          <w:szCs w:val="22"/>
        </w:rPr>
        <w:t>)</w:t>
      </w:r>
    </w:p>
    <w:p w14:paraId="0A509BEF" w14:textId="77777777" w:rsidR="00A124B5" w:rsidRPr="00C46E12" w:rsidRDefault="00A124B5" w:rsidP="00C46E12">
      <w:pPr>
        <w:numPr>
          <w:ilvl w:val="1"/>
          <w:numId w:val="20"/>
        </w:numPr>
        <w:contextualSpacing/>
        <w:jc w:val="both"/>
        <w:rPr>
          <w:rFonts w:cs="Arial"/>
          <w:szCs w:val="22"/>
        </w:rPr>
      </w:pPr>
      <w:r>
        <w:rPr>
          <w:rFonts w:eastAsia="Calibri" w:cs="Arial"/>
          <w:szCs w:val="22"/>
        </w:rPr>
        <w:t>Can understand and speak English.</w:t>
      </w:r>
    </w:p>
    <w:p w14:paraId="517AD998" w14:textId="77777777" w:rsidR="005916F7" w:rsidRPr="00C46E12" w:rsidRDefault="005916F7" w:rsidP="00C46E12">
      <w:pPr>
        <w:ind w:left="1070"/>
        <w:contextualSpacing/>
        <w:jc w:val="both"/>
        <w:rPr>
          <w:rFonts w:cs="Arial"/>
          <w:szCs w:val="22"/>
        </w:rPr>
      </w:pPr>
    </w:p>
    <w:p w14:paraId="70FA77C7" w14:textId="77777777" w:rsidR="005916F7" w:rsidRPr="00C46E12" w:rsidRDefault="00723A00" w:rsidP="00C46E12">
      <w:pPr>
        <w:contextualSpacing/>
        <w:jc w:val="both"/>
        <w:rPr>
          <w:rFonts w:cs="Arial"/>
          <w:b/>
          <w:szCs w:val="22"/>
        </w:rPr>
      </w:pPr>
      <w:r w:rsidRPr="00C46E12">
        <w:rPr>
          <w:rFonts w:cs="Arial"/>
          <w:szCs w:val="22"/>
        </w:rPr>
        <w:t xml:space="preserve">    </w:t>
      </w:r>
      <w:r w:rsidR="005916F7" w:rsidRPr="00C46E12">
        <w:rPr>
          <w:rFonts w:cs="Arial"/>
          <w:b/>
          <w:szCs w:val="22"/>
        </w:rPr>
        <w:t>General practitioner:</w:t>
      </w:r>
    </w:p>
    <w:p w14:paraId="53D20C25" w14:textId="77777777" w:rsidR="005916F7" w:rsidRPr="00C46E12" w:rsidRDefault="005916F7" w:rsidP="00C46E12">
      <w:pPr>
        <w:numPr>
          <w:ilvl w:val="0"/>
          <w:numId w:val="31"/>
        </w:numPr>
        <w:contextualSpacing/>
        <w:jc w:val="both"/>
        <w:rPr>
          <w:rFonts w:cs="Arial"/>
          <w:szCs w:val="22"/>
        </w:rPr>
      </w:pPr>
      <w:r w:rsidRPr="00C46E12">
        <w:rPr>
          <w:rFonts w:cs="Arial"/>
          <w:szCs w:val="22"/>
        </w:rPr>
        <w:t>Referring general practitioner of breast, colorectal or prostate cancer patient</w:t>
      </w:r>
      <w:r w:rsidR="008A23AE">
        <w:rPr>
          <w:rFonts w:cs="Arial"/>
          <w:szCs w:val="22"/>
        </w:rPr>
        <w:t xml:space="preserve"> who has consented to taking place in the study, and whose radiation oncologist has also consented to taking part</w:t>
      </w:r>
    </w:p>
    <w:p w14:paraId="3C28D536" w14:textId="77777777" w:rsidR="004622B7" w:rsidRDefault="005916F7" w:rsidP="002C155D">
      <w:pPr>
        <w:numPr>
          <w:ilvl w:val="0"/>
          <w:numId w:val="31"/>
        </w:numPr>
        <w:contextualSpacing/>
        <w:jc w:val="both"/>
        <w:rPr>
          <w:rFonts w:cs="Arial"/>
          <w:szCs w:val="22"/>
        </w:rPr>
      </w:pPr>
      <w:r w:rsidRPr="00C46E12">
        <w:rPr>
          <w:rFonts w:cs="Arial"/>
          <w:szCs w:val="22"/>
        </w:rPr>
        <w:t>Has internet access</w:t>
      </w:r>
    </w:p>
    <w:p w14:paraId="4853778A" w14:textId="77777777" w:rsidR="00863841" w:rsidRDefault="00863841" w:rsidP="00863841">
      <w:pPr>
        <w:contextualSpacing/>
        <w:jc w:val="both"/>
        <w:rPr>
          <w:rFonts w:cs="Arial"/>
          <w:szCs w:val="22"/>
        </w:rPr>
      </w:pPr>
    </w:p>
    <w:p w14:paraId="451DD40E" w14:textId="25527593" w:rsidR="00863841" w:rsidRDefault="00863841" w:rsidP="00863841">
      <w:pPr>
        <w:contextualSpacing/>
        <w:jc w:val="both"/>
        <w:rPr>
          <w:rFonts w:cs="Arial"/>
          <w:b/>
          <w:szCs w:val="22"/>
        </w:rPr>
      </w:pPr>
      <w:r>
        <w:rPr>
          <w:rFonts w:cs="Arial"/>
          <w:b/>
          <w:szCs w:val="22"/>
        </w:rPr>
        <w:t xml:space="preserve">     Administration:</w:t>
      </w:r>
    </w:p>
    <w:p w14:paraId="677543F8" w14:textId="733CED1F" w:rsidR="00863841" w:rsidRPr="00863841" w:rsidRDefault="00863841" w:rsidP="00863841">
      <w:pPr>
        <w:contextualSpacing/>
        <w:jc w:val="both"/>
        <w:rPr>
          <w:rFonts w:cs="Arial"/>
          <w:szCs w:val="22"/>
        </w:rPr>
      </w:pPr>
      <w:r>
        <w:rPr>
          <w:rFonts w:cs="Arial"/>
          <w:b/>
          <w:szCs w:val="22"/>
        </w:rPr>
        <w:tab/>
      </w:r>
      <w:r>
        <w:rPr>
          <w:rFonts w:cs="Arial"/>
          <w:szCs w:val="22"/>
        </w:rPr>
        <w:t>a) Team leader administration, Cancer Care Centre (see attachment G).</w:t>
      </w:r>
    </w:p>
    <w:p w14:paraId="0588566E" w14:textId="77777777" w:rsidR="002C155D" w:rsidRPr="00C46E12" w:rsidRDefault="002C155D" w:rsidP="00CE4DBB">
      <w:pPr>
        <w:pStyle w:val="Heading2"/>
        <w:spacing w:after="0"/>
        <w:jc w:val="both"/>
        <w:rPr>
          <w:b w:val="0"/>
        </w:rPr>
      </w:pPr>
      <w:bookmarkStart w:id="108" w:name="_Toc51588810"/>
      <w:r w:rsidRPr="00C46E12">
        <w:rPr>
          <w:b w:val="0"/>
        </w:rPr>
        <w:t>5</w:t>
      </w:r>
      <w:r>
        <w:rPr>
          <w:b w:val="0"/>
        </w:rPr>
        <w:t>.3</w:t>
      </w:r>
      <w:r w:rsidRPr="00C46E12">
        <w:rPr>
          <w:b w:val="0"/>
        </w:rPr>
        <w:t xml:space="preserve"> Population/Sample size and justification</w:t>
      </w:r>
      <w:bookmarkEnd w:id="108"/>
      <w:r w:rsidRPr="00C46E12">
        <w:rPr>
          <w:b w:val="0"/>
        </w:rPr>
        <w:t xml:space="preserve"> </w:t>
      </w:r>
    </w:p>
    <w:p w14:paraId="5A687D52" w14:textId="77777777" w:rsidR="002C155D" w:rsidRDefault="002C155D" w:rsidP="00CE4DBB">
      <w:pPr>
        <w:contextualSpacing/>
        <w:jc w:val="both"/>
        <w:rPr>
          <w:rFonts w:cs="Arial"/>
          <w:szCs w:val="22"/>
        </w:rPr>
      </w:pPr>
      <w:r>
        <w:rPr>
          <w:rFonts w:cs="Arial"/>
          <w:szCs w:val="22"/>
        </w:rPr>
        <w:t>A sample of 20 triads will be recruited:</w:t>
      </w:r>
      <w:r w:rsidRPr="00C46E12">
        <w:rPr>
          <w:rFonts w:cs="Arial"/>
          <w:szCs w:val="22"/>
        </w:rPr>
        <w:t xml:space="preserve"> comprised of radiation oncologists, patients, and their general practitioners. </w:t>
      </w:r>
    </w:p>
    <w:p w14:paraId="759C97F0" w14:textId="77777777" w:rsidR="002C155D" w:rsidRDefault="002C155D" w:rsidP="002C155D">
      <w:pPr>
        <w:contextualSpacing/>
        <w:jc w:val="both"/>
        <w:rPr>
          <w:rFonts w:cs="Arial"/>
          <w:szCs w:val="22"/>
        </w:rPr>
      </w:pPr>
    </w:p>
    <w:p w14:paraId="137DDAA3" w14:textId="5B477294" w:rsidR="003513CC" w:rsidRDefault="00BD699C" w:rsidP="002C155D">
      <w:pPr>
        <w:contextualSpacing/>
        <w:jc w:val="both"/>
        <w:rPr>
          <w:rFonts w:cs="Arial"/>
          <w:szCs w:val="22"/>
        </w:rPr>
      </w:pPr>
      <w:r>
        <w:rPr>
          <w:rFonts w:cs="Arial"/>
          <w:szCs w:val="22"/>
        </w:rPr>
        <w:t xml:space="preserve">The goal of </w:t>
      </w:r>
      <w:r w:rsidRPr="00C46E12">
        <w:rPr>
          <w:rFonts w:cs="Arial"/>
          <w:szCs w:val="22"/>
        </w:rPr>
        <w:t>recruiting the 20 triad</w:t>
      </w:r>
      <w:r>
        <w:rPr>
          <w:rFonts w:cs="Arial"/>
          <w:szCs w:val="22"/>
        </w:rPr>
        <w:t>s is to ensure d</w:t>
      </w:r>
      <w:r w:rsidR="002C155D" w:rsidRPr="00C46E12">
        <w:rPr>
          <w:rFonts w:cs="Arial"/>
          <w:szCs w:val="22"/>
        </w:rPr>
        <w:t>epth of data saturation</w:t>
      </w:r>
      <w:r>
        <w:rPr>
          <w:rFonts w:cs="Arial"/>
          <w:szCs w:val="22"/>
        </w:rPr>
        <w:t>.</w:t>
      </w:r>
      <w:r w:rsidR="002C155D">
        <w:rPr>
          <w:rFonts w:cs="Arial"/>
          <w:szCs w:val="22"/>
        </w:rPr>
        <w:t xml:space="preserve"> The 20 triads could potentially equate to 45 participants (</w:t>
      </w:r>
      <w:r>
        <w:rPr>
          <w:rFonts w:cs="Arial"/>
          <w:szCs w:val="22"/>
        </w:rPr>
        <w:t xml:space="preserve">e.g. </w:t>
      </w:r>
      <w:r w:rsidR="002C155D">
        <w:rPr>
          <w:rFonts w:cs="Arial"/>
          <w:szCs w:val="22"/>
        </w:rPr>
        <w:t>20 patients, 20 general practitioners, 5 radiation oncologists)</w:t>
      </w:r>
      <w:r>
        <w:rPr>
          <w:rFonts w:cs="Arial"/>
          <w:szCs w:val="22"/>
        </w:rPr>
        <w:t xml:space="preserve">; </w:t>
      </w:r>
      <w:r w:rsidR="002C155D">
        <w:rPr>
          <w:rFonts w:cs="Arial"/>
          <w:szCs w:val="22"/>
        </w:rPr>
        <w:t xml:space="preserve">it is </w:t>
      </w:r>
      <w:r>
        <w:rPr>
          <w:rFonts w:cs="Arial"/>
          <w:szCs w:val="22"/>
        </w:rPr>
        <w:t xml:space="preserve">also anticipated </w:t>
      </w:r>
      <w:r w:rsidR="002C155D">
        <w:rPr>
          <w:rFonts w:cs="Arial"/>
          <w:szCs w:val="22"/>
        </w:rPr>
        <w:t xml:space="preserve">that there may be general practitioners that have more than one patient, </w:t>
      </w:r>
      <w:r w:rsidR="004477AE">
        <w:rPr>
          <w:rFonts w:cs="Arial"/>
          <w:szCs w:val="22"/>
        </w:rPr>
        <w:t>and hence</w:t>
      </w:r>
      <w:r w:rsidR="002C155D">
        <w:rPr>
          <w:rFonts w:cs="Arial"/>
          <w:szCs w:val="22"/>
        </w:rPr>
        <w:t xml:space="preserve"> the total number of general practitioners may be fewer.</w:t>
      </w:r>
    </w:p>
    <w:p w14:paraId="5E3949D9" w14:textId="77777777" w:rsidR="00C230D0" w:rsidRPr="004477AE" w:rsidRDefault="00134591" w:rsidP="00CE4DBB">
      <w:pPr>
        <w:pStyle w:val="Heading2"/>
        <w:spacing w:after="0"/>
        <w:jc w:val="both"/>
        <w:rPr>
          <w:b w:val="0"/>
        </w:rPr>
      </w:pPr>
      <w:bookmarkStart w:id="109" w:name="_Toc51588811"/>
      <w:r w:rsidRPr="00C46E12">
        <w:rPr>
          <w:b w:val="0"/>
        </w:rPr>
        <w:t>5</w:t>
      </w:r>
      <w:r w:rsidR="002C155D">
        <w:rPr>
          <w:b w:val="0"/>
        </w:rPr>
        <w:t>.4</w:t>
      </w:r>
      <w:r w:rsidR="00461CEC" w:rsidRPr="00C46E12">
        <w:rPr>
          <w:b w:val="0"/>
        </w:rPr>
        <w:t xml:space="preserve"> Expected duration </w:t>
      </w:r>
      <w:r w:rsidR="00C230D0" w:rsidRPr="00C46E12">
        <w:rPr>
          <w:b w:val="0"/>
        </w:rPr>
        <w:t>and what is involved for participants of the study</w:t>
      </w:r>
      <w:bookmarkEnd w:id="109"/>
    </w:p>
    <w:p w14:paraId="56D2F13B" w14:textId="3D9AD2AE" w:rsidR="00A142C1" w:rsidRDefault="00C230D0" w:rsidP="00CE4DBB">
      <w:pPr>
        <w:jc w:val="both"/>
        <w:rPr>
          <w:rFonts w:cs="Arial"/>
          <w:szCs w:val="22"/>
        </w:rPr>
      </w:pPr>
      <w:r w:rsidRPr="00C46E12">
        <w:rPr>
          <w:rFonts w:cs="Arial"/>
          <w:szCs w:val="22"/>
        </w:rPr>
        <w:t>The expected duration</w:t>
      </w:r>
      <w:r w:rsidR="00A124B5">
        <w:rPr>
          <w:rFonts w:cs="Arial"/>
          <w:szCs w:val="22"/>
        </w:rPr>
        <w:t xml:space="preserve"> of the research</w:t>
      </w:r>
      <w:r w:rsidRPr="00C46E12">
        <w:rPr>
          <w:rFonts w:cs="Arial"/>
          <w:szCs w:val="22"/>
        </w:rPr>
        <w:t xml:space="preserve"> </w:t>
      </w:r>
      <w:r w:rsidR="00BD699C">
        <w:rPr>
          <w:rFonts w:cs="Arial"/>
          <w:szCs w:val="22"/>
        </w:rPr>
        <w:t xml:space="preserve">is </w:t>
      </w:r>
      <w:r w:rsidR="00A60F36">
        <w:rPr>
          <w:rFonts w:cs="Arial"/>
          <w:szCs w:val="22"/>
        </w:rPr>
        <w:t>one year</w:t>
      </w:r>
      <w:r w:rsidR="00BD699C">
        <w:rPr>
          <w:rFonts w:cs="Arial"/>
          <w:szCs w:val="22"/>
        </w:rPr>
        <w:t>. The duration for partic</w:t>
      </w:r>
      <w:r w:rsidR="00D9607C">
        <w:rPr>
          <w:rFonts w:cs="Arial"/>
          <w:szCs w:val="22"/>
        </w:rPr>
        <w:t>i</w:t>
      </w:r>
      <w:r w:rsidR="00BD699C">
        <w:rPr>
          <w:rFonts w:cs="Arial"/>
          <w:szCs w:val="22"/>
        </w:rPr>
        <w:t xml:space="preserve">pants </w:t>
      </w:r>
      <w:r w:rsidRPr="00C46E12">
        <w:rPr>
          <w:rFonts w:cs="Arial"/>
          <w:szCs w:val="22"/>
        </w:rPr>
        <w:t>from the</w:t>
      </w:r>
      <w:r w:rsidR="00723A00" w:rsidRPr="00C46E12">
        <w:rPr>
          <w:rFonts w:cs="Arial"/>
          <w:szCs w:val="22"/>
        </w:rPr>
        <w:t xml:space="preserve"> time of recr</w:t>
      </w:r>
      <w:r w:rsidRPr="00C46E12">
        <w:rPr>
          <w:rFonts w:cs="Arial"/>
          <w:szCs w:val="22"/>
        </w:rPr>
        <w:t>ui</w:t>
      </w:r>
      <w:r w:rsidR="00723A00" w:rsidRPr="00C46E12">
        <w:rPr>
          <w:rFonts w:cs="Arial"/>
          <w:szCs w:val="22"/>
        </w:rPr>
        <w:t>t</w:t>
      </w:r>
      <w:r w:rsidRPr="00C46E12">
        <w:rPr>
          <w:rFonts w:cs="Arial"/>
          <w:szCs w:val="22"/>
        </w:rPr>
        <w:t xml:space="preserve">ment to the final interview is </w:t>
      </w:r>
      <w:r w:rsidR="00723A00" w:rsidRPr="00C46E12">
        <w:rPr>
          <w:rFonts w:cs="Arial"/>
          <w:szCs w:val="22"/>
        </w:rPr>
        <w:t xml:space="preserve">approximately </w:t>
      </w:r>
      <w:r w:rsidRPr="00C46E12">
        <w:rPr>
          <w:rFonts w:cs="Arial"/>
          <w:szCs w:val="22"/>
        </w:rPr>
        <w:t xml:space="preserve">8 months. </w:t>
      </w:r>
    </w:p>
    <w:p w14:paraId="757D57BF" w14:textId="16AFD472" w:rsidR="00A142C1" w:rsidRPr="00206D4D" w:rsidRDefault="00206D4D" w:rsidP="00206D4D">
      <w:pPr>
        <w:pStyle w:val="Heading2"/>
        <w:rPr>
          <w:b w:val="0"/>
        </w:rPr>
      </w:pPr>
      <w:bookmarkStart w:id="110" w:name="_Toc51588812"/>
      <w:r w:rsidRPr="00206D4D">
        <w:rPr>
          <w:b w:val="0"/>
        </w:rPr>
        <w:t>5.5 Study outline</w:t>
      </w:r>
      <w:bookmarkEnd w:id="110"/>
    </w:p>
    <w:p w14:paraId="7B7FB41D" w14:textId="441CE7C4" w:rsidR="00C2630E" w:rsidRDefault="00764D77" w:rsidP="00CE4DBB">
      <w:pPr>
        <w:jc w:val="both"/>
        <w:rPr>
          <w:rFonts w:cs="Arial"/>
          <w:szCs w:val="22"/>
        </w:rPr>
      </w:pPr>
      <w:r>
        <w:rPr>
          <w:rFonts w:cs="Arial"/>
          <w:szCs w:val="22"/>
        </w:rPr>
        <w:t>T</w:t>
      </w:r>
      <w:r w:rsidR="00C2630E">
        <w:rPr>
          <w:rFonts w:cs="Arial"/>
          <w:szCs w:val="22"/>
        </w:rPr>
        <w:t>o determine the feasibility and acceptability of shared</w:t>
      </w:r>
      <w:r>
        <w:rPr>
          <w:rFonts w:cs="Arial"/>
          <w:szCs w:val="22"/>
        </w:rPr>
        <w:t xml:space="preserve"> cancer follow-up model</w:t>
      </w:r>
      <w:r w:rsidR="00C2630E">
        <w:rPr>
          <w:rFonts w:cs="Arial"/>
          <w:szCs w:val="22"/>
        </w:rPr>
        <w:t xml:space="preserve">, patients are being offered an additional two </w:t>
      </w:r>
      <w:r w:rsidR="00D9607C">
        <w:rPr>
          <w:rFonts w:cs="Arial"/>
          <w:szCs w:val="22"/>
        </w:rPr>
        <w:t>appointments</w:t>
      </w:r>
      <w:r w:rsidR="00C2630E">
        <w:rPr>
          <w:rFonts w:cs="Arial"/>
          <w:szCs w:val="22"/>
        </w:rPr>
        <w:t xml:space="preserve"> </w:t>
      </w:r>
      <w:r w:rsidR="00D9607C">
        <w:rPr>
          <w:rFonts w:cs="Arial"/>
          <w:szCs w:val="22"/>
        </w:rPr>
        <w:t xml:space="preserve">with their general practitioner </w:t>
      </w:r>
      <w:r w:rsidR="00C2630E">
        <w:rPr>
          <w:rFonts w:cs="Arial"/>
          <w:szCs w:val="22"/>
        </w:rPr>
        <w:t xml:space="preserve">to check on their health and wellbeing following radiotherapy treatment, </w:t>
      </w:r>
      <w:r w:rsidR="00D9607C">
        <w:rPr>
          <w:rFonts w:cs="Arial"/>
          <w:szCs w:val="22"/>
        </w:rPr>
        <w:t>with t</w:t>
      </w:r>
      <w:r w:rsidR="00C2630E">
        <w:rPr>
          <w:rFonts w:cs="Arial"/>
          <w:szCs w:val="22"/>
        </w:rPr>
        <w:t>heir radiation oncologist overseeing this care</w:t>
      </w:r>
      <w:r>
        <w:rPr>
          <w:rFonts w:cs="Arial"/>
          <w:szCs w:val="22"/>
        </w:rPr>
        <w:t xml:space="preserve"> and rapid referral pathway if required</w:t>
      </w:r>
      <w:r w:rsidR="00C2630E">
        <w:rPr>
          <w:rFonts w:cs="Arial"/>
          <w:szCs w:val="22"/>
        </w:rPr>
        <w:t xml:space="preserve">. Patients will maintain their standard care with the radiation oncologist, and continue with standard care upon completion of the research. </w:t>
      </w:r>
    </w:p>
    <w:p w14:paraId="46BA7DFA" w14:textId="77777777" w:rsidR="00C2630E" w:rsidRDefault="00C2630E" w:rsidP="00CE4DBB">
      <w:pPr>
        <w:jc w:val="both"/>
        <w:rPr>
          <w:rFonts w:cs="Arial"/>
          <w:szCs w:val="22"/>
        </w:rPr>
      </w:pPr>
    </w:p>
    <w:p w14:paraId="498CB46D" w14:textId="230EA63F" w:rsidR="00C2630E" w:rsidRPr="00C46E12" w:rsidRDefault="00C230D0" w:rsidP="00CE4DBB">
      <w:pPr>
        <w:jc w:val="both"/>
        <w:rPr>
          <w:rFonts w:cs="Arial"/>
          <w:szCs w:val="22"/>
        </w:rPr>
      </w:pPr>
      <w:r w:rsidRPr="00C46E12">
        <w:rPr>
          <w:rFonts w:cs="Arial"/>
          <w:szCs w:val="22"/>
        </w:rPr>
        <w:t>Below shows what i</w:t>
      </w:r>
      <w:r w:rsidR="009C4B32" w:rsidRPr="00C46E12">
        <w:rPr>
          <w:rFonts w:cs="Arial"/>
          <w:szCs w:val="22"/>
        </w:rPr>
        <w:t>s involved for the participants of this study:</w:t>
      </w:r>
    </w:p>
    <w:tbl>
      <w:tblPr>
        <w:tblW w:w="8789" w:type="dxa"/>
        <w:tblLayout w:type="fixed"/>
        <w:tblLook w:val="04A0" w:firstRow="1" w:lastRow="0" w:firstColumn="1" w:lastColumn="0" w:noHBand="0" w:noVBand="1"/>
      </w:tblPr>
      <w:tblGrid>
        <w:gridCol w:w="1413"/>
        <w:gridCol w:w="7376"/>
      </w:tblGrid>
      <w:tr w:rsidR="00134591" w:rsidRPr="009F2770" w14:paraId="7C008C36" w14:textId="77777777" w:rsidTr="000436BF">
        <w:tc>
          <w:tcPr>
            <w:tcW w:w="1413" w:type="dxa"/>
            <w:shd w:val="clear" w:color="auto" w:fill="auto"/>
          </w:tcPr>
          <w:p w14:paraId="72FFAF27" w14:textId="77777777" w:rsidR="00C2630E" w:rsidRDefault="00C2630E" w:rsidP="009F2770">
            <w:pPr>
              <w:jc w:val="both"/>
              <w:rPr>
                <w:rFonts w:cs="Arial"/>
                <w:b/>
                <w:iCs/>
                <w:sz w:val="20"/>
                <w:szCs w:val="20"/>
              </w:rPr>
            </w:pPr>
          </w:p>
          <w:p w14:paraId="55EF7004" w14:textId="77777777" w:rsidR="00C2630E" w:rsidRDefault="00C2630E" w:rsidP="009F2770">
            <w:pPr>
              <w:jc w:val="both"/>
              <w:rPr>
                <w:rFonts w:cs="Arial"/>
                <w:b/>
                <w:iCs/>
                <w:sz w:val="20"/>
                <w:szCs w:val="20"/>
              </w:rPr>
            </w:pPr>
          </w:p>
          <w:p w14:paraId="55E2C2CF" w14:textId="3D06828E" w:rsidR="00134591" w:rsidRPr="009F2770" w:rsidRDefault="00134591" w:rsidP="009F2770">
            <w:pPr>
              <w:jc w:val="both"/>
              <w:rPr>
                <w:rFonts w:cs="Arial"/>
                <w:iCs/>
                <w:sz w:val="20"/>
                <w:szCs w:val="20"/>
              </w:rPr>
            </w:pPr>
            <w:r w:rsidRPr="009F2770">
              <w:rPr>
                <w:rFonts w:cs="Arial"/>
                <w:b/>
                <w:iCs/>
                <w:sz w:val="20"/>
                <w:szCs w:val="20"/>
              </w:rPr>
              <w:t>Radiation oncologist</w:t>
            </w:r>
            <w:r w:rsidR="00C2630E">
              <w:rPr>
                <w:rFonts w:cs="Arial"/>
                <w:b/>
                <w:iCs/>
                <w:sz w:val="20"/>
                <w:szCs w:val="20"/>
              </w:rPr>
              <w:t>:</w:t>
            </w:r>
          </w:p>
          <w:p w14:paraId="775867A5" w14:textId="77777777" w:rsidR="00134591" w:rsidRPr="009F2770" w:rsidRDefault="00134591" w:rsidP="009F2770">
            <w:pPr>
              <w:jc w:val="both"/>
              <w:rPr>
                <w:rFonts w:cs="Arial"/>
                <w:szCs w:val="22"/>
              </w:rPr>
            </w:pPr>
          </w:p>
        </w:tc>
        <w:tc>
          <w:tcPr>
            <w:tcW w:w="7376" w:type="dxa"/>
            <w:shd w:val="clear" w:color="auto" w:fill="auto"/>
          </w:tcPr>
          <w:p w14:paraId="1D6D0FB6" w14:textId="2F5A1CE9" w:rsidR="00134591" w:rsidRPr="009F2770" w:rsidRDefault="00C2630E" w:rsidP="00C2630E">
            <w:pPr>
              <w:rPr>
                <w:rFonts w:cs="Arial"/>
                <w:iCs/>
                <w:sz w:val="20"/>
                <w:szCs w:val="20"/>
              </w:rPr>
            </w:pPr>
            <w:r w:rsidRPr="00C2630E">
              <w:rPr>
                <w:rFonts w:cs="Arial"/>
                <w:iCs/>
                <w:noProof/>
                <w:sz w:val="20"/>
                <w:szCs w:val="20"/>
              </w:rPr>
              <w:drawing>
                <wp:inline distT="0" distB="0" distL="0" distR="0" wp14:anchorId="201D46BB" wp14:editId="127AADAC">
                  <wp:extent cx="4543425" cy="1061720"/>
                  <wp:effectExtent l="0" t="0" r="28575" b="508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tc>
      </w:tr>
      <w:tr w:rsidR="00134591" w:rsidRPr="009F2770" w14:paraId="07530B6E" w14:textId="77777777" w:rsidTr="000436BF">
        <w:tc>
          <w:tcPr>
            <w:tcW w:w="1413" w:type="dxa"/>
            <w:shd w:val="clear" w:color="auto" w:fill="auto"/>
          </w:tcPr>
          <w:p w14:paraId="3DCB62EB" w14:textId="77777777" w:rsidR="00C2630E" w:rsidRDefault="00C2630E" w:rsidP="009F2770">
            <w:pPr>
              <w:jc w:val="both"/>
              <w:rPr>
                <w:rFonts w:cs="Arial"/>
                <w:b/>
                <w:iCs/>
                <w:sz w:val="20"/>
                <w:szCs w:val="20"/>
              </w:rPr>
            </w:pPr>
          </w:p>
          <w:p w14:paraId="3E9EA956" w14:textId="77777777" w:rsidR="00C2630E" w:rsidRDefault="00C2630E" w:rsidP="009F2770">
            <w:pPr>
              <w:jc w:val="both"/>
              <w:rPr>
                <w:rFonts w:cs="Arial"/>
                <w:b/>
                <w:iCs/>
                <w:sz w:val="20"/>
                <w:szCs w:val="20"/>
              </w:rPr>
            </w:pPr>
          </w:p>
          <w:p w14:paraId="3C0FDE51" w14:textId="5816EE96" w:rsidR="00134591" w:rsidRPr="009F2770" w:rsidRDefault="00134591" w:rsidP="009F2770">
            <w:pPr>
              <w:jc w:val="both"/>
              <w:rPr>
                <w:rFonts w:cs="Arial"/>
                <w:b/>
                <w:iCs/>
                <w:sz w:val="20"/>
                <w:szCs w:val="20"/>
              </w:rPr>
            </w:pPr>
            <w:r w:rsidRPr="009F2770">
              <w:rPr>
                <w:rFonts w:cs="Arial"/>
                <w:b/>
                <w:iCs/>
                <w:sz w:val="20"/>
                <w:szCs w:val="20"/>
              </w:rPr>
              <w:t>Patient</w:t>
            </w:r>
            <w:r w:rsidR="00C2630E">
              <w:rPr>
                <w:rFonts w:cs="Arial"/>
                <w:b/>
                <w:iCs/>
                <w:sz w:val="20"/>
                <w:szCs w:val="20"/>
              </w:rPr>
              <w:t>:</w:t>
            </w:r>
          </w:p>
          <w:p w14:paraId="47D09614" w14:textId="77777777" w:rsidR="00134591" w:rsidRPr="009F2770" w:rsidRDefault="00134591" w:rsidP="009F2770">
            <w:pPr>
              <w:jc w:val="both"/>
              <w:rPr>
                <w:rFonts w:cs="Arial"/>
                <w:szCs w:val="22"/>
              </w:rPr>
            </w:pPr>
          </w:p>
        </w:tc>
        <w:tc>
          <w:tcPr>
            <w:tcW w:w="7376" w:type="dxa"/>
            <w:shd w:val="clear" w:color="auto" w:fill="auto"/>
          </w:tcPr>
          <w:p w14:paraId="364C2F2C" w14:textId="43FF75EA" w:rsidR="00C2630E" w:rsidRDefault="00C2630E" w:rsidP="00C2630E">
            <w:pPr>
              <w:rPr>
                <w:rFonts w:cs="Arial"/>
                <w:iCs/>
                <w:sz w:val="20"/>
                <w:szCs w:val="20"/>
              </w:rPr>
            </w:pPr>
            <w:r w:rsidRPr="00C2630E">
              <w:rPr>
                <w:rFonts w:cs="Arial"/>
                <w:iCs/>
                <w:noProof/>
                <w:sz w:val="20"/>
                <w:szCs w:val="20"/>
              </w:rPr>
              <w:drawing>
                <wp:inline distT="0" distB="0" distL="0" distR="0" wp14:anchorId="3A5B5C6A" wp14:editId="744F68E5">
                  <wp:extent cx="4568190" cy="109410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0F45E446" w14:textId="6B3F96F7" w:rsidR="00134591" w:rsidRPr="00C2630E" w:rsidRDefault="00134591" w:rsidP="00C2630E">
            <w:pPr>
              <w:rPr>
                <w:rFonts w:cs="Arial"/>
                <w:iCs/>
                <w:sz w:val="20"/>
                <w:szCs w:val="20"/>
              </w:rPr>
            </w:pPr>
          </w:p>
        </w:tc>
      </w:tr>
      <w:tr w:rsidR="00134591" w:rsidRPr="009F2770" w14:paraId="17805058" w14:textId="77777777" w:rsidTr="000436BF">
        <w:tc>
          <w:tcPr>
            <w:tcW w:w="1413" w:type="dxa"/>
            <w:shd w:val="clear" w:color="auto" w:fill="auto"/>
          </w:tcPr>
          <w:p w14:paraId="7B0E4874" w14:textId="77777777" w:rsidR="00C2630E" w:rsidRDefault="00C2630E" w:rsidP="009F2770">
            <w:pPr>
              <w:jc w:val="both"/>
              <w:rPr>
                <w:rFonts w:cs="Arial"/>
                <w:b/>
                <w:iCs/>
                <w:sz w:val="20"/>
                <w:szCs w:val="20"/>
              </w:rPr>
            </w:pPr>
          </w:p>
          <w:p w14:paraId="6DFE8B04" w14:textId="77777777" w:rsidR="00C2630E" w:rsidRDefault="00C2630E" w:rsidP="009F2770">
            <w:pPr>
              <w:jc w:val="both"/>
              <w:rPr>
                <w:rFonts w:cs="Arial"/>
                <w:b/>
                <w:iCs/>
                <w:sz w:val="20"/>
                <w:szCs w:val="20"/>
              </w:rPr>
            </w:pPr>
          </w:p>
          <w:p w14:paraId="17EA1EB4" w14:textId="1C746104" w:rsidR="00134591" w:rsidRPr="009F2770" w:rsidRDefault="00134591" w:rsidP="009F2770">
            <w:pPr>
              <w:jc w:val="both"/>
              <w:rPr>
                <w:rFonts w:cs="Arial"/>
                <w:b/>
                <w:iCs/>
                <w:sz w:val="20"/>
                <w:szCs w:val="20"/>
              </w:rPr>
            </w:pPr>
            <w:r w:rsidRPr="009F2770">
              <w:rPr>
                <w:rFonts w:cs="Arial"/>
                <w:b/>
                <w:iCs/>
                <w:sz w:val="20"/>
                <w:szCs w:val="20"/>
              </w:rPr>
              <w:t>General practitioner</w:t>
            </w:r>
            <w:r w:rsidR="00C2630E">
              <w:rPr>
                <w:rFonts w:cs="Arial"/>
                <w:b/>
                <w:iCs/>
                <w:sz w:val="20"/>
                <w:szCs w:val="20"/>
              </w:rPr>
              <w:t>:</w:t>
            </w:r>
          </w:p>
          <w:p w14:paraId="0BA8AB85" w14:textId="77777777" w:rsidR="00134591" w:rsidRPr="009F2770" w:rsidRDefault="00134591" w:rsidP="009F2770">
            <w:pPr>
              <w:jc w:val="both"/>
              <w:rPr>
                <w:rFonts w:cs="Arial"/>
                <w:szCs w:val="22"/>
              </w:rPr>
            </w:pPr>
          </w:p>
        </w:tc>
        <w:tc>
          <w:tcPr>
            <w:tcW w:w="7376" w:type="dxa"/>
            <w:shd w:val="clear" w:color="auto" w:fill="auto"/>
          </w:tcPr>
          <w:p w14:paraId="5896C7CE" w14:textId="50524DC2" w:rsidR="00C2630E" w:rsidRDefault="00C2630E" w:rsidP="00C2630E">
            <w:pPr>
              <w:rPr>
                <w:rFonts w:cs="Arial"/>
                <w:iCs/>
                <w:sz w:val="20"/>
                <w:szCs w:val="20"/>
              </w:rPr>
            </w:pPr>
            <w:r w:rsidRPr="00C2630E">
              <w:rPr>
                <w:rFonts w:cs="Arial"/>
                <w:iCs/>
                <w:noProof/>
                <w:sz w:val="20"/>
                <w:szCs w:val="20"/>
              </w:rPr>
              <w:drawing>
                <wp:inline distT="0" distB="0" distL="0" distR="0" wp14:anchorId="007DFA26" wp14:editId="6FBBAFF6">
                  <wp:extent cx="4552950" cy="1087011"/>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75429CA5" w14:textId="3C75D44F" w:rsidR="00134591" w:rsidRPr="009F2770" w:rsidRDefault="00134591" w:rsidP="00C2630E">
            <w:pPr>
              <w:rPr>
                <w:rFonts w:cs="Arial"/>
                <w:iCs/>
                <w:sz w:val="20"/>
                <w:szCs w:val="20"/>
              </w:rPr>
            </w:pPr>
          </w:p>
        </w:tc>
      </w:tr>
    </w:tbl>
    <w:p w14:paraId="46418DFA" w14:textId="38EE7410" w:rsidR="00C95DE2" w:rsidRPr="00C95DE2" w:rsidRDefault="00134591" w:rsidP="00C95DE2">
      <w:pPr>
        <w:pStyle w:val="Heading1"/>
        <w:spacing w:before="0" w:after="0"/>
        <w:jc w:val="both"/>
        <w:rPr>
          <w:rFonts w:cs="Arial"/>
        </w:rPr>
      </w:pPr>
      <w:bookmarkStart w:id="111" w:name="_Toc51588813"/>
      <w:r w:rsidRPr="00C46E12">
        <w:rPr>
          <w:rFonts w:cs="Arial"/>
        </w:rPr>
        <w:t>6</w:t>
      </w:r>
      <w:r w:rsidR="00556E53" w:rsidRPr="00C46E12">
        <w:rPr>
          <w:rFonts w:cs="Arial"/>
        </w:rPr>
        <w:t xml:space="preserve"> Data collection </w:t>
      </w:r>
      <w:r w:rsidR="00EE3426" w:rsidRPr="00C46E12">
        <w:rPr>
          <w:rFonts w:cs="Arial"/>
        </w:rPr>
        <w:t>and analyses</w:t>
      </w:r>
      <w:bookmarkEnd w:id="111"/>
      <w:r w:rsidR="00EE3426" w:rsidRPr="00C46E12">
        <w:rPr>
          <w:rFonts w:cs="Arial"/>
        </w:rPr>
        <w:t xml:space="preserve"> </w:t>
      </w:r>
    </w:p>
    <w:p w14:paraId="5BF08862" w14:textId="77777777" w:rsidR="00C95DE2" w:rsidRDefault="00C95DE2" w:rsidP="00CE4DBB">
      <w:pPr>
        <w:pStyle w:val="Heading2"/>
        <w:spacing w:before="0" w:after="0"/>
        <w:jc w:val="both"/>
        <w:rPr>
          <w:b w:val="0"/>
        </w:rPr>
      </w:pPr>
    </w:p>
    <w:p w14:paraId="6EFDA4E9" w14:textId="77777777" w:rsidR="00556E53" w:rsidRPr="00C46E12" w:rsidRDefault="00134591" w:rsidP="00CE4DBB">
      <w:pPr>
        <w:pStyle w:val="Heading2"/>
        <w:spacing w:before="0" w:after="0"/>
        <w:jc w:val="both"/>
        <w:rPr>
          <w:b w:val="0"/>
        </w:rPr>
      </w:pPr>
      <w:bookmarkStart w:id="112" w:name="_Toc51588814"/>
      <w:r w:rsidRPr="00C46E12">
        <w:rPr>
          <w:b w:val="0"/>
        </w:rPr>
        <w:t>6</w:t>
      </w:r>
      <w:r w:rsidR="000226A6" w:rsidRPr="00C46E12">
        <w:rPr>
          <w:b w:val="0"/>
        </w:rPr>
        <w:t>.1</w:t>
      </w:r>
      <w:r w:rsidR="00556E53" w:rsidRPr="00C46E12">
        <w:rPr>
          <w:b w:val="0"/>
        </w:rPr>
        <w:t xml:space="preserve"> Clinical assessment</w:t>
      </w:r>
      <w:bookmarkEnd w:id="112"/>
      <w:r w:rsidR="00556E53" w:rsidRPr="00C46E12">
        <w:rPr>
          <w:b w:val="0"/>
        </w:rPr>
        <w:t xml:space="preserve"> </w:t>
      </w:r>
    </w:p>
    <w:p w14:paraId="13AC68F9" w14:textId="2D634DC8" w:rsidR="000226A6" w:rsidRPr="00C46E12" w:rsidRDefault="00152813" w:rsidP="00C46E12">
      <w:pPr>
        <w:spacing w:after="240"/>
        <w:jc w:val="both"/>
        <w:rPr>
          <w:rFonts w:eastAsia="Calibri" w:cs="Arial"/>
          <w:szCs w:val="22"/>
        </w:rPr>
      </w:pPr>
      <w:r>
        <w:rPr>
          <w:rFonts w:eastAsia="Calibri" w:cs="Arial"/>
          <w:szCs w:val="22"/>
        </w:rPr>
        <w:t xml:space="preserve">The follow-up assessment data by the </w:t>
      </w:r>
      <w:r w:rsidR="008D28BF" w:rsidRPr="00C46E12">
        <w:rPr>
          <w:rFonts w:eastAsia="Calibri" w:cs="Arial"/>
          <w:szCs w:val="22"/>
        </w:rPr>
        <w:t>radiation oncologists and general practitioners</w:t>
      </w:r>
      <w:r>
        <w:rPr>
          <w:rFonts w:eastAsia="Calibri" w:cs="Arial"/>
          <w:szCs w:val="22"/>
        </w:rPr>
        <w:t xml:space="preserve"> will be entered into MOSAIQ</w:t>
      </w:r>
      <w:r w:rsidR="008D28BF" w:rsidRPr="00C46E12">
        <w:rPr>
          <w:rFonts w:eastAsia="Calibri" w:cs="Arial"/>
          <w:szCs w:val="22"/>
        </w:rPr>
        <w:t xml:space="preserve">. The </w:t>
      </w:r>
      <w:r>
        <w:rPr>
          <w:rFonts w:eastAsia="Calibri" w:cs="Arial"/>
          <w:szCs w:val="22"/>
        </w:rPr>
        <w:t>assessment</w:t>
      </w:r>
      <w:r w:rsidR="008D28BF" w:rsidRPr="00C46E12">
        <w:rPr>
          <w:rFonts w:eastAsia="Calibri" w:cs="Arial"/>
          <w:szCs w:val="22"/>
        </w:rPr>
        <w:t xml:space="preserve"> is based on standardised clinical assessments that are used for </w:t>
      </w:r>
      <w:r>
        <w:rPr>
          <w:rFonts w:eastAsia="Calibri" w:cs="Arial"/>
          <w:szCs w:val="22"/>
        </w:rPr>
        <w:t xml:space="preserve">the </w:t>
      </w:r>
      <w:r w:rsidR="008D28BF" w:rsidRPr="00C46E12">
        <w:rPr>
          <w:rFonts w:eastAsia="Calibri" w:cs="Arial"/>
          <w:szCs w:val="22"/>
        </w:rPr>
        <w:t xml:space="preserve">follow-up of cancer patients at the Illawarra Shoalhaven Local Health District (see </w:t>
      </w:r>
      <w:r>
        <w:rPr>
          <w:rFonts w:eastAsia="Calibri" w:cs="Arial"/>
          <w:szCs w:val="22"/>
        </w:rPr>
        <w:t>Attachment</w:t>
      </w:r>
      <w:r w:rsidRPr="00C46E12">
        <w:rPr>
          <w:rFonts w:eastAsia="Calibri" w:cs="Arial"/>
          <w:szCs w:val="22"/>
        </w:rPr>
        <w:t xml:space="preserve"> </w:t>
      </w:r>
      <w:r w:rsidR="007A3101">
        <w:rPr>
          <w:rFonts w:eastAsia="Calibri" w:cs="Arial"/>
          <w:szCs w:val="22"/>
        </w:rPr>
        <w:t>E</w:t>
      </w:r>
      <w:r w:rsidR="008D28BF" w:rsidRPr="00C46E12">
        <w:rPr>
          <w:rFonts w:eastAsia="Calibri" w:cs="Arial"/>
          <w:szCs w:val="22"/>
        </w:rPr>
        <w:t xml:space="preserve">). </w:t>
      </w:r>
      <w:r w:rsidR="000226A6" w:rsidRPr="00C46E12">
        <w:rPr>
          <w:rFonts w:eastAsia="Calibri" w:cs="Arial"/>
          <w:szCs w:val="22"/>
        </w:rPr>
        <w:t xml:space="preserve">The assessments will </w:t>
      </w:r>
      <w:r>
        <w:rPr>
          <w:rFonts w:eastAsia="Calibri" w:cs="Arial"/>
          <w:szCs w:val="22"/>
        </w:rPr>
        <w:t xml:space="preserve">first </w:t>
      </w:r>
      <w:r w:rsidR="000226A6" w:rsidRPr="00C46E12">
        <w:rPr>
          <w:rFonts w:eastAsia="Calibri" w:cs="Arial"/>
          <w:szCs w:val="22"/>
        </w:rPr>
        <w:t xml:space="preserve">be piloted with general practitioners for readability and usability. </w:t>
      </w:r>
    </w:p>
    <w:p w14:paraId="5843C257" w14:textId="24BCE12F" w:rsidR="008D28BF" w:rsidRPr="00C46E12" w:rsidRDefault="008D28BF" w:rsidP="00C46E12">
      <w:pPr>
        <w:spacing w:after="240"/>
        <w:jc w:val="both"/>
        <w:rPr>
          <w:rFonts w:eastAsia="Calibri" w:cs="Arial"/>
          <w:szCs w:val="22"/>
        </w:rPr>
      </w:pPr>
      <w:r w:rsidRPr="00C46E12">
        <w:rPr>
          <w:rFonts w:eastAsia="Calibri" w:cs="Arial"/>
          <w:szCs w:val="22"/>
        </w:rPr>
        <w:t xml:space="preserve">The assessments </w:t>
      </w:r>
      <w:r w:rsidR="00152813">
        <w:rPr>
          <w:rFonts w:eastAsia="Calibri" w:cs="Arial"/>
          <w:szCs w:val="22"/>
        </w:rPr>
        <w:t xml:space="preserve">ask the doctor to </w:t>
      </w:r>
      <w:r w:rsidRPr="00C46E12">
        <w:rPr>
          <w:rFonts w:eastAsia="Calibri" w:cs="Arial"/>
          <w:szCs w:val="22"/>
        </w:rPr>
        <w:t>review physical items on a scale of 0 to 4 specific to radiotherapy follow-up (pain, fatigue, physical performance, bowel issues,</w:t>
      </w:r>
      <w:r w:rsidR="00D9607C">
        <w:rPr>
          <w:rFonts w:eastAsia="Calibri" w:cs="Arial"/>
          <w:szCs w:val="22"/>
        </w:rPr>
        <w:t xml:space="preserve"> urinary issues and appetite).</w:t>
      </w:r>
    </w:p>
    <w:p w14:paraId="3A83720D" w14:textId="4E5F0E52" w:rsidR="00556E53" w:rsidRPr="00C46E12" w:rsidRDefault="008D28BF" w:rsidP="00C46E12">
      <w:pPr>
        <w:spacing w:after="240"/>
        <w:jc w:val="both"/>
        <w:rPr>
          <w:rFonts w:eastAsia="Calibri" w:cs="Arial"/>
          <w:szCs w:val="22"/>
        </w:rPr>
      </w:pPr>
      <w:r w:rsidRPr="00C46E12">
        <w:rPr>
          <w:rFonts w:eastAsia="Calibri" w:cs="Arial"/>
          <w:szCs w:val="22"/>
        </w:rPr>
        <w:t>These clinical assessments will be made available to general pr</w:t>
      </w:r>
      <w:r w:rsidR="00324B1E">
        <w:rPr>
          <w:rFonts w:eastAsia="Calibri" w:cs="Arial"/>
          <w:szCs w:val="22"/>
        </w:rPr>
        <w:t>actitioners via a website</w:t>
      </w:r>
      <w:r w:rsidR="00675F07">
        <w:rPr>
          <w:rFonts w:eastAsia="Calibri" w:cs="Arial"/>
          <w:szCs w:val="22"/>
        </w:rPr>
        <w:t xml:space="preserve"> link</w:t>
      </w:r>
      <w:r w:rsidR="00324B1E">
        <w:rPr>
          <w:rFonts w:eastAsia="Calibri" w:cs="Arial"/>
          <w:szCs w:val="22"/>
        </w:rPr>
        <w:t>. The software</w:t>
      </w:r>
      <w:r w:rsidRPr="00C46E12">
        <w:rPr>
          <w:rFonts w:eastAsia="Calibri" w:cs="Arial"/>
          <w:szCs w:val="22"/>
        </w:rPr>
        <w:t xml:space="preserve"> is PROsaiq, which has been deemed feasible in terms of usability from a previous study conducted locally called PROMPT (Patient Reported Outcome Measures for Personalised Treatment and Care). </w:t>
      </w:r>
      <w:r w:rsidR="00324B1E">
        <w:rPr>
          <w:rFonts w:eastAsia="Calibri" w:cs="Arial"/>
          <w:szCs w:val="22"/>
        </w:rPr>
        <w:t>This software</w:t>
      </w:r>
      <w:r w:rsidRPr="00C46E12">
        <w:rPr>
          <w:rFonts w:eastAsia="Calibri" w:cs="Arial"/>
          <w:szCs w:val="22"/>
        </w:rPr>
        <w:t xml:space="preserve"> satisfies ISLHD Information Technology requirements for security. </w:t>
      </w:r>
    </w:p>
    <w:p w14:paraId="5FBB2C85" w14:textId="77777777" w:rsidR="000226A6" w:rsidRPr="00C46E12" w:rsidRDefault="00134591" w:rsidP="00CE4DBB">
      <w:pPr>
        <w:pStyle w:val="Heading31"/>
        <w:spacing w:after="0"/>
        <w:ind w:left="0"/>
        <w:jc w:val="both"/>
        <w:rPr>
          <w:rFonts w:eastAsia="Calibri" w:cs="Arial"/>
        </w:rPr>
      </w:pPr>
      <w:bookmarkStart w:id="113" w:name="_Toc51588815"/>
      <w:r w:rsidRPr="00C46E12">
        <w:rPr>
          <w:rFonts w:eastAsia="Calibri" w:cs="Arial"/>
        </w:rPr>
        <w:t>6</w:t>
      </w:r>
      <w:r w:rsidR="000226A6" w:rsidRPr="00C46E12">
        <w:rPr>
          <w:rFonts w:eastAsia="Calibri" w:cs="Arial"/>
        </w:rPr>
        <w:t>.1.1 Data analyses</w:t>
      </w:r>
      <w:bookmarkEnd w:id="113"/>
    </w:p>
    <w:p w14:paraId="2AA7D551" w14:textId="0793AF8B" w:rsidR="000226A6" w:rsidRPr="00C46E12" w:rsidRDefault="000226A6" w:rsidP="00CE4DBB">
      <w:pPr>
        <w:jc w:val="both"/>
        <w:rPr>
          <w:rFonts w:cs="Arial"/>
        </w:rPr>
      </w:pPr>
      <w:r w:rsidRPr="00C46E12">
        <w:rPr>
          <w:rFonts w:cs="Arial"/>
        </w:rPr>
        <w:t xml:space="preserve">The data from the clinical assessments will be extracted from the oncology information system MOSAIQ. </w:t>
      </w:r>
      <w:r w:rsidR="0016364C">
        <w:rPr>
          <w:rFonts w:cs="Arial"/>
        </w:rPr>
        <w:t xml:space="preserve">The data will be matched using the patient’s medical record number, and then replaced with the unique ID. </w:t>
      </w:r>
      <w:r w:rsidRPr="00C46E12">
        <w:rPr>
          <w:rFonts w:cs="Arial"/>
        </w:rPr>
        <w:t>As multiple raters are involved, Cohen’s Kappa will determine the level of agreement for each item between general practitioners and radiation oncologists. The agreement looks at the concordance between two measurements of one variable, whereas correlation refers to the presence of a relationship between two different variables</w:t>
      </w:r>
      <w:r w:rsidR="00F75ECE">
        <w:rPr>
          <w:rFonts w:cs="Arial"/>
        </w:rPr>
        <w:t xml:space="preserve"> </w:t>
      </w:r>
      <w:r w:rsidRPr="00C46E12">
        <w:rPr>
          <w:rFonts w:cs="Arial"/>
        </w:rPr>
        <w:fldChar w:fldCharType="begin"/>
      </w:r>
      <w:r w:rsidR="003513CC">
        <w:rPr>
          <w:rFonts w:cs="Arial"/>
        </w:rPr>
        <w:instrText xml:space="preserve"> ADDIN ZOTERO_ITEM CSL_CITATION {"citationID":"HwktHZ3p","properties":{"formattedCitation":"\\super 28\\nosupersub{}","plainCitation":"28","noteIndex":0},"citationItems":[{"id":752,"uris":["http://zotero.org/users/5346176/items/H89MLNSS"],"uri":["http://zotero.org/users/5346176/items/H89MLNSS"],"itemData":{"id":752,"type":"article-journal","title":"Common pitfalls in statistical analysis: Measures of agreement","container-title":"Perspectives in Clinical Research","page":"187-191","volume":"8","issue":"4","source":"PubMed Central","abstract":"Agreement between measurements refers to the degree of concordance between two (or more) sets of measurements. Statistical methods to test agreement are used to assess inter-rater variability or to decide whether one technique for measuring a variable can substitute another. In this article, we look at statistical measures of agreement for different types of data and discuss the differences between these and those for assessing correlation.","DOI":"10.4103/picr.PICR_123_17","ISSN":"2229-3485","note":"PMID: 29109937\nPMCID: PMC5654219","title-short":"Common pitfalls in statistical analysis","journalAbbreviation":"Perspect Clin Res","author":[{"family":"Ranganathan","given":"Priya"},{"family":"Pramesh","given":"C. S."},{"family":"Aggarwal","given":"Rakesh"}],"issued":{"date-parts":[["2017"]]}}}],"schema":"https://github.com/citation-style-language/schema/raw/master/csl-citation.json"} </w:instrText>
      </w:r>
      <w:r w:rsidRPr="00C46E12">
        <w:rPr>
          <w:rFonts w:cs="Arial"/>
        </w:rPr>
        <w:fldChar w:fldCharType="separate"/>
      </w:r>
      <w:r w:rsidR="00B03D42" w:rsidRPr="00C46E12">
        <w:rPr>
          <w:rFonts w:cs="Arial"/>
          <w:vertAlign w:val="superscript"/>
        </w:rPr>
        <w:t>28</w:t>
      </w:r>
      <w:r w:rsidRPr="00C46E12">
        <w:rPr>
          <w:rFonts w:cs="Arial"/>
        </w:rPr>
        <w:fldChar w:fldCharType="end"/>
      </w:r>
      <w:r w:rsidRPr="00C46E12">
        <w:rPr>
          <w:rFonts w:cs="Arial"/>
        </w:rPr>
        <w:t>. Percent agreement will also be used; the intention is to achieve near-perfect agreement on each item (&gt;0.81). The results of the analysis will be presented to the general practitioners and radiation oncologists and will guide any additional education and training needed</w:t>
      </w:r>
      <w:r w:rsidR="00A55330">
        <w:rPr>
          <w:rFonts w:cs="Arial"/>
        </w:rPr>
        <w:t xml:space="preserve"> prior to the GPs performing the assessment on any patient</w:t>
      </w:r>
      <w:r w:rsidRPr="00C46E12">
        <w:rPr>
          <w:rFonts w:cs="Arial"/>
        </w:rPr>
        <w:t xml:space="preserve">.  </w:t>
      </w:r>
    </w:p>
    <w:p w14:paraId="03AF4697" w14:textId="77777777" w:rsidR="00556E53" w:rsidRPr="00C46E12" w:rsidRDefault="00134591" w:rsidP="00CE4DBB">
      <w:pPr>
        <w:pStyle w:val="Heading2"/>
        <w:spacing w:after="0"/>
        <w:jc w:val="both"/>
        <w:rPr>
          <w:b w:val="0"/>
        </w:rPr>
      </w:pPr>
      <w:bookmarkStart w:id="114" w:name="_Toc51588816"/>
      <w:r w:rsidRPr="00C46E12">
        <w:rPr>
          <w:b w:val="0"/>
        </w:rPr>
        <w:t>6</w:t>
      </w:r>
      <w:r w:rsidR="000226A6" w:rsidRPr="00C46E12">
        <w:rPr>
          <w:b w:val="0"/>
        </w:rPr>
        <w:t>.2</w:t>
      </w:r>
      <w:r w:rsidR="00556E53" w:rsidRPr="00C46E12">
        <w:rPr>
          <w:b w:val="0"/>
        </w:rPr>
        <w:t xml:space="preserve"> Semi-structured interviews</w:t>
      </w:r>
      <w:bookmarkEnd w:id="114"/>
    </w:p>
    <w:p w14:paraId="7633D13D" w14:textId="7A6AB054" w:rsidR="00556E53" w:rsidRPr="00C46E12" w:rsidRDefault="008D28BF" w:rsidP="00CE4DBB">
      <w:pPr>
        <w:jc w:val="both"/>
        <w:rPr>
          <w:rFonts w:cs="Arial"/>
        </w:rPr>
      </w:pPr>
      <w:r w:rsidRPr="00C46E12">
        <w:rPr>
          <w:rFonts w:cs="Arial"/>
        </w:rPr>
        <w:t>The research</w:t>
      </w:r>
      <w:r w:rsidR="00A55330">
        <w:rPr>
          <w:rFonts w:cs="Arial"/>
        </w:rPr>
        <w:t xml:space="preserve"> student</w:t>
      </w:r>
      <w:r w:rsidRPr="00C46E12">
        <w:rPr>
          <w:rFonts w:cs="Arial"/>
        </w:rPr>
        <w:t xml:space="preserve"> will conduct the interviews pre- and post-implementation with the 20 triads, using a topic guide (</w:t>
      </w:r>
      <w:r w:rsidR="009606D7">
        <w:rPr>
          <w:rFonts w:cs="Arial"/>
        </w:rPr>
        <w:t xml:space="preserve">see </w:t>
      </w:r>
      <w:r w:rsidR="00A55330">
        <w:rPr>
          <w:rFonts w:eastAsia="Calibri" w:cs="Arial"/>
          <w:szCs w:val="22"/>
        </w:rPr>
        <w:t>Attachment</w:t>
      </w:r>
      <w:r w:rsidR="00A55330" w:rsidRPr="00C46E12">
        <w:rPr>
          <w:rFonts w:cs="Arial"/>
        </w:rPr>
        <w:t xml:space="preserve"> </w:t>
      </w:r>
      <w:r w:rsidR="007A3101">
        <w:rPr>
          <w:rFonts w:cs="Arial"/>
        </w:rPr>
        <w:t>F</w:t>
      </w:r>
      <w:r w:rsidRPr="00C46E12">
        <w:rPr>
          <w:rFonts w:cs="Arial"/>
        </w:rPr>
        <w:t xml:space="preserve">). </w:t>
      </w:r>
      <w:r w:rsidRPr="00C46E12">
        <w:rPr>
          <w:rFonts w:eastAsia="Calibri" w:cs="Arial"/>
        </w:rPr>
        <w:t xml:space="preserve">Interviews will be audio-recorded </w:t>
      </w:r>
      <w:r w:rsidR="00D25F7E">
        <w:rPr>
          <w:rFonts w:eastAsia="Calibri" w:cs="Arial"/>
        </w:rPr>
        <w:t xml:space="preserve">using a digital dictaphone </w:t>
      </w:r>
      <w:r w:rsidRPr="00C46E12">
        <w:rPr>
          <w:rFonts w:eastAsia="Calibri" w:cs="Arial"/>
        </w:rPr>
        <w:t xml:space="preserve">and transcribed verbatim. </w:t>
      </w:r>
      <w:r w:rsidRPr="00C46E12">
        <w:rPr>
          <w:rFonts w:cs="Arial"/>
        </w:rPr>
        <w:t>The interviews will be conducted at an agreeable and accessible location, either</w:t>
      </w:r>
      <w:r w:rsidR="00324B1E">
        <w:rPr>
          <w:rFonts w:cs="Arial"/>
        </w:rPr>
        <w:t xml:space="preserve"> via Skype, phone or</w:t>
      </w:r>
      <w:r w:rsidRPr="00C46E12">
        <w:rPr>
          <w:rFonts w:cs="Arial"/>
        </w:rPr>
        <w:t xml:space="preserve"> at the participants’ home or radiation oncology clinic</w:t>
      </w:r>
      <w:r w:rsidR="00A55330">
        <w:rPr>
          <w:rFonts w:cs="Arial"/>
        </w:rPr>
        <w:t>, according to the partic</w:t>
      </w:r>
      <w:r w:rsidR="00D9607C">
        <w:rPr>
          <w:rFonts w:cs="Arial"/>
        </w:rPr>
        <w:t>i</w:t>
      </w:r>
      <w:r w:rsidR="00A55330">
        <w:rPr>
          <w:rFonts w:cs="Arial"/>
        </w:rPr>
        <w:t>pants’ preference</w:t>
      </w:r>
      <w:r w:rsidRPr="00C46E12">
        <w:rPr>
          <w:rFonts w:cs="Arial"/>
        </w:rPr>
        <w:t xml:space="preserve">. </w:t>
      </w:r>
    </w:p>
    <w:p w14:paraId="3CEF0ED1" w14:textId="77777777" w:rsidR="000226A6" w:rsidRPr="00C46E12" w:rsidRDefault="00134591" w:rsidP="00CE4DBB">
      <w:pPr>
        <w:pStyle w:val="Heading31"/>
        <w:spacing w:after="0"/>
        <w:ind w:left="0"/>
        <w:jc w:val="both"/>
        <w:rPr>
          <w:rFonts w:cs="Arial"/>
        </w:rPr>
      </w:pPr>
      <w:bookmarkStart w:id="115" w:name="_Toc51588817"/>
      <w:r w:rsidRPr="00C46E12">
        <w:rPr>
          <w:rFonts w:cs="Arial"/>
        </w:rPr>
        <w:t>6</w:t>
      </w:r>
      <w:r w:rsidR="000226A6" w:rsidRPr="00C46E12">
        <w:rPr>
          <w:rFonts w:cs="Arial"/>
        </w:rPr>
        <w:t xml:space="preserve">.2.1 </w:t>
      </w:r>
      <w:r w:rsidR="00A24196" w:rsidRPr="00C46E12">
        <w:rPr>
          <w:rFonts w:cs="Arial"/>
        </w:rPr>
        <w:t>Data</w:t>
      </w:r>
      <w:r w:rsidR="00461CEC" w:rsidRPr="00C46E12">
        <w:rPr>
          <w:rFonts w:cs="Arial"/>
        </w:rPr>
        <w:t xml:space="preserve"> analyses</w:t>
      </w:r>
      <w:bookmarkEnd w:id="115"/>
    </w:p>
    <w:p w14:paraId="3A1832EE" w14:textId="0EBE1E37" w:rsidR="00461CEC" w:rsidRDefault="00A24196" w:rsidP="00CE4DBB">
      <w:pPr>
        <w:jc w:val="both"/>
        <w:rPr>
          <w:rFonts w:cs="Arial"/>
          <w:szCs w:val="22"/>
        </w:rPr>
      </w:pPr>
      <w:r w:rsidRPr="00C46E12">
        <w:rPr>
          <w:rFonts w:cs="Arial"/>
          <w:szCs w:val="22"/>
        </w:rPr>
        <w:t>A commonly used analytic</w:t>
      </w:r>
      <w:r w:rsidR="00A124B5">
        <w:rPr>
          <w:rFonts w:cs="Arial"/>
          <w:szCs w:val="22"/>
        </w:rPr>
        <w:t>al</w:t>
      </w:r>
      <w:r w:rsidRPr="00C46E12">
        <w:rPr>
          <w:rFonts w:cs="Arial"/>
          <w:szCs w:val="22"/>
        </w:rPr>
        <w:t xml:space="preserve"> approach to qualitative data in implementation studies</w:t>
      </w:r>
      <w:r w:rsidR="00C46E12" w:rsidRPr="00C46E12">
        <w:rPr>
          <w:rFonts w:cs="Arial"/>
          <w:szCs w:val="22"/>
        </w:rPr>
        <w:t xml:space="preserve"> is thematic analysis</w:t>
      </w:r>
      <w:r w:rsidR="00F75ECE">
        <w:rPr>
          <w:rFonts w:cs="Arial"/>
          <w:szCs w:val="22"/>
        </w:rPr>
        <w:t xml:space="preserve"> </w:t>
      </w:r>
      <w:r w:rsidR="00B457AC">
        <w:rPr>
          <w:rFonts w:cs="Arial"/>
          <w:szCs w:val="22"/>
        </w:rPr>
        <w:fldChar w:fldCharType="begin"/>
      </w:r>
      <w:r w:rsidR="00B457AC">
        <w:rPr>
          <w:rFonts w:cs="Arial"/>
          <w:szCs w:val="22"/>
        </w:rPr>
        <w:instrText xml:space="preserve"> ADDIN ZOTERO_ITEM CSL_CITATION {"citationID":"6mpcrfbt","properties":{"formattedCitation":"\\super 29\\nosupersub{}","plainCitation":"29","noteIndex":0},"citationItems":[{"id":747,"uris":["http://zotero.org/users/5346176/items/KBAN5PZI"],"uri":["http://zotero.org/users/5346176/items/KBAN5PZI"],"itemData":{"id":747,"type":"article-journal","title":"Thematic Analysis: Striving to Meet the Trustworthiness Criteria","container-title":"International Journal of Qualitative Methods","page":"160940691773384","volume":"16","issue":"1","source":"DOI.org (Crossref)","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DOI":"10.1177/1609406917733847","ISSN":"1609-4069, 1609-4069","title-short":"Thematic Analysis","journalAbbreviation":"International Journal of Qualitative Methods","language":"en","author":[{"family":"Nowell","given":"Lorelli S."},{"family":"Norris","given":"Jill M."},{"family":"White","given":"Deborah E."},{"family":"Moules","given":"Nancy J."}],"issued":{"date-parts":[["2017",12]]}}}],"schema":"https://github.com/citation-style-language/schema/raw/master/csl-citation.json"} </w:instrText>
      </w:r>
      <w:r w:rsidR="00B457AC">
        <w:rPr>
          <w:rFonts w:cs="Arial"/>
          <w:szCs w:val="22"/>
        </w:rPr>
        <w:fldChar w:fldCharType="separate"/>
      </w:r>
      <w:r w:rsidR="00B457AC" w:rsidRPr="00B457AC">
        <w:rPr>
          <w:rFonts w:cs="Arial"/>
          <w:vertAlign w:val="superscript"/>
        </w:rPr>
        <w:t>29</w:t>
      </w:r>
      <w:r w:rsidR="00B457AC">
        <w:rPr>
          <w:rFonts w:cs="Arial"/>
          <w:szCs w:val="22"/>
        </w:rPr>
        <w:fldChar w:fldCharType="end"/>
      </w:r>
      <w:r w:rsidRPr="00C46E12">
        <w:rPr>
          <w:rFonts w:cs="Arial"/>
          <w:szCs w:val="22"/>
        </w:rPr>
        <w:t xml:space="preserve">. The thematic analysis technique will be </w:t>
      </w:r>
      <w:r w:rsidR="00556E53" w:rsidRPr="00C46E12">
        <w:rPr>
          <w:rFonts w:cs="Arial"/>
          <w:szCs w:val="22"/>
        </w:rPr>
        <w:t>primari</w:t>
      </w:r>
      <w:r w:rsidRPr="00C46E12">
        <w:rPr>
          <w:rFonts w:cs="Arial"/>
          <w:szCs w:val="22"/>
        </w:rPr>
        <w:t>ly deductive by applying a framework (the Normalisation Process Theory</w:t>
      </w:r>
      <w:r w:rsidR="00F75ECE">
        <w:rPr>
          <w:rFonts w:cs="Arial"/>
          <w:szCs w:val="22"/>
        </w:rPr>
        <w:t xml:space="preserve"> </w:t>
      </w:r>
      <w:r w:rsidR="00B457AC">
        <w:rPr>
          <w:rFonts w:cs="Arial"/>
          <w:szCs w:val="22"/>
        </w:rPr>
        <w:fldChar w:fldCharType="begin"/>
      </w:r>
      <w:r w:rsidR="00B457AC">
        <w:rPr>
          <w:rFonts w:cs="Arial"/>
          <w:szCs w:val="22"/>
        </w:rPr>
        <w:instrText xml:space="preserve"> ADDIN ZOTERO_ITEM CSL_CITATION {"citationID":"QDr4sJj0","properties":{"formattedCitation":"\\super 30\\nosupersub{}","plainCitation":"30","noteIndex":0},"citationItems":[{"id":40,"uris":["http://zotero.org/users/5346176/items/5MUYLXV4"],"uri":["http://zotero.org/users/5346176/items/5MUYLXV4"],"itemData":{"id":40,"type":"article-journal","title":"Normalisation process theory: a framework for developing, evaluating and implementing complex interventions","container-title":"BMC Medicine","volume":"8","issue":"1","source":"Crossref","abstract":"Background: 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 Discussion: In this paper, we suggest that the NPT can act as a sensitising tool, enabling researchers to think through issues of implementation while designing a complex intervention and its evaluation. The need to ensure trial procedures that are feasible and compatible with clinical practice is not limited to trials of complex interventions, and NPT may improve trial design by highlighting potential problems with recruitment or data collection, as well as ensuring the intervention has good implementation potential. Summary: The NPT is a new theory which offers trialists a consistent framework that can be used to describe, assess and enhance implementation potential. We encourage trialists to consider using it in their next trial.","URL":"http://bmcmedicine.biomedcentral.com/articles/10.1186/1741-7015-8-63","DOI":"10.1186/1741-7015-8-63","ISSN":"1741-7015","title-short":"Normalisation process theory","language":"en","author":[{"family":"Murray","given":"Elizabeth"},{"family":"Treweek","given":"Shaun"},{"family":"Pope","given":"Catherine"},{"family":"MacFarlane","given":"Anne"},{"family":"Ballini","given":"Luciana"},{"family":"Dowrick","given":"Christopher"},{"family":"Finch","given":"Tracy"},{"family":"Kennedy","given":"Anne"},{"family":"Mair","given":"Frances"},{"family":"O'Donnell","given":"Catherine"},{"family":"Ong","given":"Bie Nio"},{"family":"Rapley","given":"Tim"},{"family":"Rogers","given":"Anne"},{"family":"May","given":"Carl"}],"issued":{"date-parts":[["2010",12]]},"accessed":{"date-parts":[["2018",11,24]]}}}],"schema":"https://github.com/citation-style-language/schema/raw/master/csl-citation.json"} </w:instrText>
      </w:r>
      <w:r w:rsidR="00B457AC">
        <w:rPr>
          <w:rFonts w:cs="Arial"/>
          <w:szCs w:val="22"/>
        </w:rPr>
        <w:fldChar w:fldCharType="separate"/>
      </w:r>
      <w:r w:rsidR="00B457AC" w:rsidRPr="00B457AC">
        <w:rPr>
          <w:rFonts w:cs="Arial"/>
          <w:vertAlign w:val="superscript"/>
        </w:rPr>
        <w:t>30</w:t>
      </w:r>
      <w:r w:rsidR="00B457AC">
        <w:rPr>
          <w:rFonts w:cs="Arial"/>
          <w:szCs w:val="22"/>
        </w:rPr>
        <w:fldChar w:fldCharType="end"/>
      </w:r>
      <w:r w:rsidRPr="00C46E12">
        <w:rPr>
          <w:rFonts w:cs="Arial"/>
          <w:szCs w:val="22"/>
        </w:rPr>
        <w:t xml:space="preserve">). This involves mapping the </w:t>
      </w:r>
      <w:r w:rsidR="007237BF" w:rsidRPr="00C46E12">
        <w:rPr>
          <w:rFonts w:cs="Arial"/>
          <w:szCs w:val="22"/>
        </w:rPr>
        <w:t xml:space="preserve">transcribed </w:t>
      </w:r>
      <w:r w:rsidRPr="00C46E12">
        <w:rPr>
          <w:rFonts w:cs="Arial"/>
          <w:szCs w:val="22"/>
        </w:rPr>
        <w:t>data and emergent themes onto</w:t>
      </w:r>
      <w:r w:rsidR="00A124B5">
        <w:rPr>
          <w:rFonts w:cs="Arial"/>
          <w:szCs w:val="22"/>
        </w:rPr>
        <w:t xml:space="preserve"> a</w:t>
      </w:r>
      <w:r w:rsidRPr="00C46E12">
        <w:rPr>
          <w:rFonts w:cs="Arial"/>
          <w:szCs w:val="22"/>
        </w:rPr>
        <w:t xml:space="preserve"> priori domains (coherence, cognitive participation, collective ac</w:t>
      </w:r>
      <w:r w:rsidR="00D33645" w:rsidRPr="00C46E12">
        <w:rPr>
          <w:rFonts w:cs="Arial"/>
          <w:szCs w:val="22"/>
        </w:rPr>
        <w:t xml:space="preserve">tion and reflexive monitoring). The themes will </w:t>
      </w:r>
      <w:r w:rsidR="00D450F4">
        <w:rPr>
          <w:rFonts w:cs="Arial"/>
          <w:szCs w:val="22"/>
        </w:rPr>
        <w:t xml:space="preserve">be </w:t>
      </w:r>
      <w:r w:rsidR="00D33645" w:rsidRPr="00C46E12">
        <w:rPr>
          <w:rFonts w:cs="Arial"/>
          <w:szCs w:val="22"/>
        </w:rPr>
        <w:t xml:space="preserve">compared across the two sites (Wollongong and Nowra) and </w:t>
      </w:r>
      <w:r w:rsidR="000226A6" w:rsidRPr="00C46E12">
        <w:rPr>
          <w:rFonts w:cs="Arial"/>
          <w:szCs w:val="22"/>
        </w:rPr>
        <w:t xml:space="preserve">triangulated </w:t>
      </w:r>
      <w:r w:rsidR="00D33645" w:rsidRPr="00C46E12">
        <w:rPr>
          <w:rFonts w:cs="Arial"/>
          <w:szCs w:val="22"/>
        </w:rPr>
        <w:t>(</w:t>
      </w:r>
      <w:r w:rsidR="000226A6" w:rsidRPr="00C46E12">
        <w:rPr>
          <w:rFonts w:cs="Arial"/>
          <w:szCs w:val="22"/>
        </w:rPr>
        <w:t xml:space="preserve">between </w:t>
      </w:r>
      <w:r w:rsidR="00D33645" w:rsidRPr="00C46E12">
        <w:rPr>
          <w:rFonts w:cs="Arial"/>
          <w:szCs w:val="22"/>
        </w:rPr>
        <w:t xml:space="preserve">radiation oncologists, patients and general practitioners). </w:t>
      </w:r>
    </w:p>
    <w:p w14:paraId="30C10C7F" w14:textId="77777777" w:rsidR="00583D03" w:rsidRDefault="00583D03" w:rsidP="00CE4DBB">
      <w:pPr>
        <w:jc w:val="both"/>
        <w:rPr>
          <w:rFonts w:cs="Arial"/>
          <w:szCs w:val="22"/>
        </w:rPr>
      </w:pPr>
    </w:p>
    <w:p w14:paraId="79093176" w14:textId="0537022C" w:rsidR="00583D03" w:rsidRPr="00583D03" w:rsidRDefault="00583D03" w:rsidP="00CE4DBB">
      <w:pPr>
        <w:jc w:val="both"/>
        <w:rPr>
          <w:rFonts w:cs="Arial"/>
          <w:sz w:val="24"/>
          <w:szCs w:val="22"/>
        </w:rPr>
      </w:pPr>
      <w:r w:rsidRPr="00583D03">
        <w:rPr>
          <w:rFonts w:cs="Arial"/>
          <w:szCs w:val="20"/>
        </w:rPr>
        <w:t>HS and TS will code the first 10% of the transcripts (1 radiation oncologist, 1 general practitioner and 3 patients). Cohens Kappa will determine inter-rater reliability with a goal of 0.81-1 (near perfect agreement).</w:t>
      </w:r>
      <w:r>
        <w:rPr>
          <w:rFonts w:cs="Arial"/>
          <w:szCs w:val="20"/>
        </w:rPr>
        <w:t xml:space="preserve"> </w:t>
      </w:r>
      <w:r w:rsidRPr="00583D03">
        <w:rPr>
          <w:rFonts w:cs="Arial"/>
          <w:szCs w:val="20"/>
        </w:rPr>
        <w:t>HS and TS will review and discuss any discrepancies and achieve near perfect agreement before TS continues with the remaining transcripts.</w:t>
      </w:r>
    </w:p>
    <w:p w14:paraId="438D9C48" w14:textId="77777777" w:rsidR="00924D8E" w:rsidRPr="00924D8E" w:rsidRDefault="00924D8E" w:rsidP="00CE4DBB">
      <w:pPr>
        <w:pStyle w:val="Heading2"/>
        <w:spacing w:after="0"/>
        <w:rPr>
          <w:b w:val="0"/>
        </w:rPr>
      </w:pPr>
      <w:bookmarkStart w:id="116" w:name="_Toc5734790"/>
      <w:bookmarkStart w:id="117" w:name="_Toc5734901"/>
      <w:bookmarkStart w:id="118" w:name="_Toc5735026"/>
      <w:bookmarkStart w:id="119" w:name="_Toc51588818"/>
      <w:r w:rsidRPr="00924D8E">
        <w:rPr>
          <w:b w:val="0"/>
        </w:rPr>
        <w:t xml:space="preserve">6.3 Data </w:t>
      </w:r>
      <w:r>
        <w:rPr>
          <w:b w:val="0"/>
        </w:rPr>
        <w:t>dissemination</w:t>
      </w:r>
      <w:bookmarkEnd w:id="119"/>
      <w:r>
        <w:rPr>
          <w:b w:val="0"/>
        </w:rPr>
        <w:t xml:space="preserve"> </w:t>
      </w:r>
    </w:p>
    <w:p w14:paraId="6441F11B" w14:textId="2553A1DE" w:rsidR="00C12770" w:rsidRPr="00C2630E" w:rsidRDefault="00924D8E" w:rsidP="00C2630E">
      <w:pPr>
        <w:jc w:val="both"/>
      </w:pPr>
      <w:r w:rsidRPr="00DC5160">
        <w:rPr>
          <w:bCs/>
          <w:iCs/>
        </w:rPr>
        <w:t xml:space="preserve">The data collected in the proposed research is for use in </w:t>
      </w:r>
      <w:r>
        <w:rPr>
          <w:bCs/>
          <w:iCs/>
        </w:rPr>
        <w:t>Tiffany Sandell’s doctoral</w:t>
      </w:r>
      <w:r w:rsidRPr="00DC5160">
        <w:rPr>
          <w:bCs/>
          <w:iCs/>
        </w:rPr>
        <w:t xml:space="preserve"> </w:t>
      </w:r>
      <w:r>
        <w:rPr>
          <w:bCs/>
          <w:iCs/>
        </w:rPr>
        <w:t>thesis</w:t>
      </w:r>
      <w:r w:rsidRPr="00DC5160">
        <w:rPr>
          <w:bCs/>
          <w:iCs/>
        </w:rPr>
        <w:t xml:space="preserve">. The findings from the survey may be presented in peer-reviewed journals or academic conferences. The potential uses of information gathered during the project will be stated </w:t>
      </w:r>
      <w:r w:rsidR="00621BD0">
        <w:rPr>
          <w:bCs/>
          <w:iCs/>
        </w:rPr>
        <w:t>i</w:t>
      </w:r>
      <w:r w:rsidRPr="00DC5160">
        <w:rPr>
          <w:bCs/>
          <w:iCs/>
        </w:rPr>
        <w:t>n the consent form.</w:t>
      </w:r>
    </w:p>
    <w:p w14:paraId="6E42C7B9" w14:textId="77777777" w:rsidR="00E93591" w:rsidRPr="00C46E12" w:rsidRDefault="00134591" w:rsidP="00CE4DBB">
      <w:pPr>
        <w:pStyle w:val="Heading1"/>
        <w:spacing w:after="0"/>
        <w:jc w:val="both"/>
        <w:rPr>
          <w:rFonts w:cs="Arial"/>
        </w:rPr>
      </w:pPr>
      <w:bookmarkStart w:id="120" w:name="_Toc51588819"/>
      <w:r w:rsidRPr="00C46E12">
        <w:rPr>
          <w:rFonts w:cs="Arial"/>
        </w:rPr>
        <w:t xml:space="preserve">7 </w:t>
      </w:r>
      <w:r w:rsidR="00BE38B8" w:rsidRPr="00C46E12">
        <w:rPr>
          <w:rFonts w:cs="Arial"/>
        </w:rPr>
        <w:t>Ethical consideration</w:t>
      </w:r>
      <w:bookmarkStart w:id="121" w:name="_Toc229297243"/>
      <w:bookmarkStart w:id="122" w:name="_Toc229297350"/>
      <w:bookmarkEnd w:id="116"/>
      <w:bookmarkEnd w:id="117"/>
      <w:bookmarkEnd w:id="118"/>
      <w:r w:rsidRPr="00C46E12">
        <w:rPr>
          <w:rFonts w:cs="Arial"/>
        </w:rPr>
        <w:t>s</w:t>
      </w:r>
      <w:bookmarkEnd w:id="120"/>
    </w:p>
    <w:p w14:paraId="12F4E997" w14:textId="77777777" w:rsidR="006F680A" w:rsidRPr="00C46E12" w:rsidRDefault="00134591" w:rsidP="00CE4DBB">
      <w:pPr>
        <w:pStyle w:val="Heading2"/>
        <w:spacing w:before="0" w:after="0"/>
        <w:jc w:val="both"/>
        <w:rPr>
          <w:b w:val="0"/>
        </w:rPr>
      </w:pPr>
      <w:bookmarkStart w:id="123" w:name="_Toc229307342"/>
      <w:bookmarkStart w:id="124" w:name="_Toc229308162"/>
      <w:bookmarkStart w:id="125" w:name="_Toc235338636"/>
      <w:bookmarkStart w:id="126" w:name="_Toc236472639"/>
      <w:bookmarkStart w:id="127" w:name="_Toc236473759"/>
      <w:bookmarkStart w:id="128" w:name="_Toc5734794"/>
      <w:bookmarkStart w:id="129" w:name="_Toc5734905"/>
      <w:bookmarkStart w:id="130" w:name="_Toc5735030"/>
      <w:bookmarkStart w:id="131" w:name="_Toc229298374"/>
      <w:bookmarkStart w:id="132" w:name="_Toc51588820"/>
      <w:r w:rsidRPr="00C46E12">
        <w:rPr>
          <w:b w:val="0"/>
        </w:rPr>
        <w:t>7.1</w:t>
      </w:r>
      <w:r w:rsidR="006F680A" w:rsidRPr="00C46E12">
        <w:rPr>
          <w:b w:val="0"/>
        </w:rPr>
        <w:t xml:space="preserve"> Informed consent</w:t>
      </w:r>
      <w:bookmarkEnd w:id="123"/>
      <w:bookmarkEnd w:id="124"/>
      <w:bookmarkEnd w:id="125"/>
      <w:bookmarkEnd w:id="126"/>
      <w:bookmarkEnd w:id="127"/>
      <w:bookmarkEnd w:id="128"/>
      <w:bookmarkEnd w:id="129"/>
      <w:bookmarkEnd w:id="130"/>
      <w:bookmarkEnd w:id="132"/>
      <w:r w:rsidR="006F680A" w:rsidRPr="00C46E12">
        <w:rPr>
          <w:b w:val="0"/>
        </w:rPr>
        <w:t xml:space="preserve"> </w:t>
      </w:r>
      <w:bookmarkEnd w:id="121"/>
      <w:bookmarkEnd w:id="122"/>
      <w:bookmarkEnd w:id="131"/>
    </w:p>
    <w:p w14:paraId="58B1F030" w14:textId="77777777" w:rsidR="00924D8E" w:rsidRDefault="000226A6" w:rsidP="00C46E12">
      <w:pPr>
        <w:spacing w:after="200"/>
        <w:contextualSpacing/>
        <w:jc w:val="both"/>
        <w:rPr>
          <w:rFonts w:eastAsia="Calibri" w:cs="Arial"/>
          <w:szCs w:val="22"/>
        </w:rPr>
      </w:pPr>
      <w:bookmarkStart w:id="133" w:name="_Toc5734795"/>
      <w:bookmarkStart w:id="134" w:name="_Toc5734906"/>
      <w:bookmarkStart w:id="135" w:name="_Toc5735031"/>
      <w:r w:rsidRPr="00C46E12">
        <w:rPr>
          <w:rFonts w:eastAsia="Calibri" w:cs="Arial"/>
          <w:szCs w:val="22"/>
        </w:rPr>
        <w:t xml:space="preserve">All participants will be provided </w:t>
      </w:r>
      <w:r w:rsidR="00621BD0">
        <w:rPr>
          <w:rFonts w:eastAsia="Calibri" w:cs="Arial"/>
          <w:szCs w:val="22"/>
        </w:rPr>
        <w:t xml:space="preserve">with </w:t>
      </w:r>
      <w:r w:rsidRPr="00C46E12">
        <w:rPr>
          <w:rFonts w:eastAsia="Calibri" w:cs="Arial"/>
          <w:szCs w:val="22"/>
        </w:rPr>
        <w:t xml:space="preserve">the opportunity to read the Participant Information Sheet informing them of the purpose of the study, risks and benefits, and ask any questions before giving informed written consent. All participants will be informed that they have a right to refuse to participate in the study and can withdraw at any time without prejudice and that a decision to withdraw will not affect the care they receive from their general practitioner and radiation oncologist, or their relationship with the University of Wollongong. </w:t>
      </w:r>
    </w:p>
    <w:p w14:paraId="3D585354" w14:textId="77777777" w:rsidR="00924D8E" w:rsidRDefault="00924D8E" w:rsidP="00C46E12">
      <w:pPr>
        <w:spacing w:after="200"/>
        <w:contextualSpacing/>
        <w:jc w:val="both"/>
        <w:rPr>
          <w:rFonts w:eastAsia="Calibri" w:cs="Arial"/>
          <w:szCs w:val="22"/>
        </w:rPr>
      </w:pPr>
    </w:p>
    <w:p w14:paraId="00819AF5" w14:textId="2E99E7CB" w:rsidR="000226A6" w:rsidRDefault="000226A6" w:rsidP="00C46E12">
      <w:pPr>
        <w:spacing w:after="200"/>
        <w:contextualSpacing/>
        <w:jc w:val="both"/>
        <w:rPr>
          <w:rFonts w:eastAsia="Calibri" w:cs="Arial"/>
          <w:szCs w:val="22"/>
        </w:rPr>
      </w:pPr>
      <w:r w:rsidRPr="00C46E12">
        <w:rPr>
          <w:rFonts w:eastAsia="Calibri" w:cs="Arial"/>
          <w:szCs w:val="22"/>
        </w:rPr>
        <w:t xml:space="preserve">All participants will be provided with the details of the </w:t>
      </w:r>
      <w:r w:rsidR="00A55330">
        <w:rPr>
          <w:rFonts w:eastAsia="Calibri" w:cs="Arial"/>
          <w:szCs w:val="22"/>
        </w:rPr>
        <w:t xml:space="preserve">student </w:t>
      </w:r>
      <w:r w:rsidRPr="00C46E12">
        <w:rPr>
          <w:rFonts w:eastAsia="Calibri" w:cs="Arial"/>
          <w:szCs w:val="22"/>
        </w:rPr>
        <w:t xml:space="preserve">researcher, her supervisors, </w:t>
      </w:r>
      <w:r w:rsidR="00A55330">
        <w:rPr>
          <w:rFonts w:eastAsia="Calibri" w:cs="Arial"/>
          <w:szCs w:val="22"/>
        </w:rPr>
        <w:t xml:space="preserve">and </w:t>
      </w:r>
      <w:r w:rsidR="00F75ECE">
        <w:rPr>
          <w:rFonts w:eastAsia="Calibri" w:cs="Arial"/>
          <w:szCs w:val="22"/>
        </w:rPr>
        <w:t xml:space="preserve">the </w:t>
      </w:r>
      <w:r w:rsidRPr="00C46E12">
        <w:rPr>
          <w:rFonts w:eastAsia="Calibri" w:cs="Arial"/>
          <w:szCs w:val="22"/>
        </w:rPr>
        <w:t>University of Wollongong and the Illawarra Shoalhaven Local Health District Human Research Ethics Committee</w:t>
      </w:r>
      <w:r w:rsidR="00A55330">
        <w:rPr>
          <w:rFonts w:eastAsia="Calibri" w:cs="Arial"/>
          <w:szCs w:val="22"/>
        </w:rPr>
        <w:t>,</w:t>
      </w:r>
      <w:r w:rsidRPr="00C46E12">
        <w:rPr>
          <w:rFonts w:eastAsia="Calibri" w:cs="Arial"/>
          <w:szCs w:val="22"/>
        </w:rPr>
        <w:t xml:space="preserve"> should they have any queries regarding the study. </w:t>
      </w:r>
    </w:p>
    <w:p w14:paraId="667B2EB9" w14:textId="77777777" w:rsidR="007D0075" w:rsidRDefault="007D0075" w:rsidP="00C46E12">
      <w:pPr>
        <w:spacing w:after="200"/>
        <w:contextualSpacing/>
        <w:jc w:val="both"/>
        <w:rPr>
          <w:rFonts w:eastAsia="Calibri" w:cs="Arial"/>
          <w:szCs w:val="22"/>
        </w:rPr>
      </w:pPr>
    </w:p>
    <w:p w14:paraId="5B1B6DB1" w14:textId="67B32BD2" w:rsidR="007D0075" w:rsidRPr="007D0075" w:rsidRDefault="007D0075" w:rsidP="007D0075">
      <w:pPr>
        <w:tabs>
          <w:tab w:val="left" w:pos="1134"/>
        </w:tabs>
        <w:jc w:val="both"/>
        <w:rPr>
          <w:rFonts w:cs="Arial"/>
        </w:rPr>
      </w:pPr>
      <w:r>
        <w:rPr>
          <w:rFonts w:cs="Arial"/>
        </w:rPr>
        <w:t xml:space="preserve">Participants </w:t>
      </w:r>
      <w:r w:rsidRPr="00A05F40">
        <w:rPr>
          <w:rFonts w:cs="Arial"/>
        </w:rPr>
        <w:t>will be able to select i</w:t>
      </w:r>
      <w:r>
        <w:rPr>
          <w:rFonts w:cs="Arial"/>
        </w:rPr>
        <w:t>f they would like a summary of the results, and a copy of their</w:t>
      </w:r>
      <w:r w:rsidRPr="00A05F40">
        <w:rPr>
          <w:rFonts w:cs="Arial"/>
        </w:rPr>
        <w:t xml:space="preserve"> interview </w:t>
      </w:r>
      <w:r>
        <w:rPr>
          <w:rFonts w:cs="Arial"/>
        </w:rPr>
        <w:t xml:space="preserve">transcripts after the follow-up interview </w:t>
      </w:r>
      <w:r w:rsidRPr="00A05F40">
        <w:rPr>
          <w:rFonts w:cs="Arial"/>
        </w:rPr>
        <w:t xml:space="preserve">on the consent form. </w:t>
      </w:r>
    </w:p>
    <w:p w14:paraId="07224987" w14:textId="77777777" w:rsidR="006F680A" w:rsidRPr="00C46E12" w:rsidRDefault="00134591" w:rsidP="00CE4DBB">
      <w:pPr>
        <w:pStyle w:val="Heading2"/>
        <w:spacing w:after="0"/>
        <w:jc w:val="both"/>
        <w:rPr>
          <w:b w:val="0"/>
        </w:rPr>
      </w:pPr>
      <w:bookmarkStart w:id="136" w:name="_Toc51588821"/>
      <w:r w:rsidRPr="00C46E12">
        <w:rPr>
          <w:b w:val="0"/>
        </w:rPr>
        <w:t>7.2</w:t>
      </w:r>
      <w:r w:rsidR="006F680A" w:rsidRPr="00C46E12">
        <w:rPr>
          <w:b w:val="0"/>
        </w:rPr>
        <w:t xml:space="preserve"> Confidentiality and Privacy</w:t>
      </w:r>
      <w:bookmarkEnd w:id="133"/>
      <w:bookmarkEnd w:id="134"/>
      <w:bookmarkEnd w:id="135"/>
      <w:bookmarkEnd w:id="136"/>
    </w:p>
    <w:p w14:paraId="28941B73" w14:textId="77777777" w:rsidR="00314E49" w:rsidRDefault="00E93591" w:rsidP="00906F83">
      <w:pPr>
        <w:pStyle w:val="ListParagraph"/>
        <w:tabs>
          <w:tab w:val="left" w:pos="1134"/>
        </w:tabs>
        <w:ind w:left="0"/>
        <w:jc w:val="both"/>
        <w:rPr>
          <w:rFonts w:cs="Arial"/>
        </w:rPr>
      </w:pPr>
      <w:bookmarkStart w:id="137" w:name="_Toc5734796"/>
      <w:bookmarkStart w:id="138" w:name="_Toc5734907"/>
      <w:bookmarkStart w:id="139" w:name="_Toc5735032"/>
      <w:r w:rsidRPr="00C46E12">
        <w:rPr>
          <w:rFonts w:cs="Arial"/>
        </w:rPr>
        <w:t>Confidentiality/anonymity of participants</w:t>
      </w:r>
      <w:r w:rsidR="00314E49">
        <w:rPr>
          <w:rFonts w:cs="Arial"/>
        </w:rPr>
        <w:t xml:space="preserve"> (radiation oncologists, patients and general practitioners)</w:t>
      </w:r>
      <w:r w:rsidRPr="00C46E12">
        <w:rPr>
          <w:rFonts w:cs="Arial"/>
        </w:rPr>
        <w:t xml:space="preserve"> will be maintained by assigning </w:t>
      </w:r>
      <w:r w:rsidR="00A55330">
        <w:rPr>
          <w:rFonts w:cs="Arial"/>
        </w:rPr>
        <w:t xml:space="preserve">unique </w:t>
      </w:r>
      <w:r w:rsidR="00314E49">
        <w:rPr>
          <w:rFonts w:cs="Arial"/>
        </w:rPr>
        <w:t>participant ID numbers, as per the following table:</w:t>
      </w:r>
    </w:p>
    <w:p w14:paraId="496B6D13" w14:textId="54EDCCF0" w:rsidR="00E93591" w:rsidRDefault="00314E49" w:rsidP="00906F83">
      <w:pPr>
        <w:pStyle w:val="ListParagraph"/>
        <w:tabs>
          <w:tab w:val="left" w:pos="1134"/>
        </w:tabs>
        <w:ind w:left="0"/>
        <w:jc w:val="both"/>
        <w:rPr>
          <w:rFonts w:cs="Arial"/>
        </w:rPr>
      </w:pPr>
      <w:r>
        <w:rPr>
          <w:rFonts w:cs="Arial"/>
        </w:rPr>
        <w:t xml:space="preserve"> </w:t>
      </w:r>
    </w:p>
    <w:tbl>
      <w:tblPr>
        <w:tblStyle w:val="TableGrid"/>
        <w:tblW w:w="0" w:type="auto"/>
        <w:tblLayout w:type="fixed"/>
        <w:tblLook w:val="04A0" w:firstRow="1" w:lastRow="0" w:firstColumn="1" w:lastColumn="0" w:noHBand="0" w:noVBand="1"/>
      </w:tblPr>
      <w:tblGrid>
        <w:gridCol w:w="1720"/>
        <w:gridCol w:w="1720"/>
        <w:gridCol w:w="1720"/>
      </w:tblGrid>
      <w:tr w:rsidR="00314E49" w:rsidRPr="00EB007C" w14:paraId="62701D74" w14:textId="77777777" w:rsidTr="00E40026">
        <w:tc>
          <w:tcPr>
            <w:tcW w:w="1720" w:type="dxa"/>
            <w:tcBorders>
              <w:top w:val="nil"/>
              <w:left w:val="nil"/>
            </w:tcBorders>
          </w:tcPr>
          <w:p w14:paraId="46BAAA28" w14:textId="77777777" w:rsidR="00314E49" w:rsidRPr="00EB007C" w:rsidRDefault="00314E49" w:rsidP="00E40026">
            <w:pPr>
              <w:rPr>
                <w:rFonts w:cs="Arial"/>
                <w:sz w:val="20"/>
                <w:szCs w:val="20"/>
              </w:rPr>
            </w:pPr>
          </w:p>
        </w:tc>
        <w:tc>
          <w:tcPr>
            <w:tcW w:w="1720" w:type="dxa"/>
          </w:tcPr>
          <w:p w14:paraId="021EA34A" w14:textId="77777777" w:rsidR="00314E49" w:rsidRPr="00E40026" w:rsidRDefault="00314E49" w:rsidP="00E40026">
            <w:pPr>
              <w:rPr>
                <w:rFonts w:cs="Arial"/>
                <w:b/>
                <w:sz w:val="20"/>
                <w:szCs w:val="20"/>
              </w:rPr>
            </w:pPr>
            <w:r w:rsidRPr="00E40026">
              <w:rPr>
                <w:rFonts w:cs="Arial"/>
                <w:b/>
                <w:sz w:val="20"/>
                <w:szCs w:val="20"/>
              </w:rPr>
              <w:t>Wollongong</w:t>
            </w:r>
          </w:p>
        </w:tc>
        <w:tc>
          <w:tcPr>
            <w:tcW w:w="1720" w:type="dxa"/>
          </w:tcPr>
          <w:p w14:paraId="6C6B10CB" w14:textId="77777777" w:rsidR="00314E49" w:rsidRPr="00E40026" w:rsidRDefault="00314E49" w:rsidP="00E40026">
            <w:pPr>
              <w:rPr>
                <w:rFonts w:cs="Arial"/>
                <w:b/>
                <w:sz w:val="20"/>
                <w:szCs w:val="20"/>
              </w:rPr>
            </w:pPr>
            <w:r w:rsidRPr="00E40026">
              <w:rPr>
                <w:rFonts w:cs="Arial"/>
                <w:b/>
                <w:sz w:val="20"/>
                <w:szCs w:val="20"/>
              </w:rPr>
              <w:t>Shoalhaven</w:t>
            </w:r>
          </w:p>
        </w:tc>
      </w:tr>
      <w:tr w:rsidR="00314E49" w:rsidRPr="00EB007C" w14:paraId="540E335C" w14:textId="77777777" w:rsidTr="00E40026">
        <w:tc>
          <w:tcPr>
            <w:tcW w:w="1720" w:type="dxa"/>
          </w:tcPr>
          <w:p w14:paraId="0226D6AB" w14:textId="77777777" w:rsidR="00314E49" w:rsidRPr="00E40026" w:rsidRDefault="00314E49" w:rsidP="00E40026">
            <w:pPr>
              <w:rPr>
                <w:rFonts w:cs="Arial"/>
                <w:b/>
                <w:sz w:val="20"/>
                <w:szCs w:val="20"/>
              </w:rPr>
            </w:pPr>
            <w:r w:rsidRPr="00E40026">
              <w:rPr>
                <w:rFonts w:cs="Arial"/>
                <w:b/>
                <w:sz w:val="20"/>
                <w:szCs w:val="20"/>
              </w:rPr>
              <w:t>Patient</w:t>
            </w:r>
          </w:p>
        </w:tc>
        <w:tc>
          <w:tcPr>
            <w:tcW w:w="1720" w:type="dxa"/>
          </w:tcPr>
          <w:p w14:paraId="27060456" w14:textId="77777777" w:rsidR="00314E49" w:rsidRPr="00E40026" w:rsidRDefault="00314E49" w:rsidP="00E40026">
            <w:pPr>
              <w:rPr>
                <w:rFonts w:cs="Arial"/>
                <w:sz w:val="20"/>
                <w:szCs w:val="20"/>
              </w:rPr>
            </w:pPr>
            <w:r w:rsidRPr="00E40026">
              <w:rPr>
                <w:rFonts w:cs="Arial"/>
                <w:sz w:val="20"/>
                <w:szCs w:val="20"/>
              </w:rPr>
              <w:t>WOL001…</w:t>
            </w:r>
          </w:p>
        </w:tc>
        <w:tc>
          <w:tcPr>
            <w:tcW w:w="1720" w:type="dxa"/>
          </w:tcPr>
          <w:p w14:paraId="2CE12326" w14:textId="77777777" w:rsidR="00314E49" w:rsidRPr="00E40026" w:rsidRDefault="00314E49" w:rsidP="00E40026">
            <w:pPr>
              <w:rPr>
                <w:rFonts w:cs="Arial"/>
                <w:sz w:val="20"/>
                <w:szCs w:val="20"/>
              </w:rPr>
            </w:pPr>
            <w:r w:rsidRPr="00E40026">
              <w:rPr>
                <w:rFonts w:cs="Arial"/>
                <w:sz w:val="20"/>
                <w:szCs w:val="20"/>
              </w:rPr>
              <w:t>SHO001…</w:t>
            </w:r>
          </w:p>
        </w:tc>
      </w:tr>
      <w:tr w:rsidR="00314E49" w:rsidRPr="00EB007C" w14:paraId="53BD7B21" w14:textId="77777777" w:rsidTr="00E40026">
        <w:tc>
          <w:tcPr>
            <w:tcW w:w="1720" w:type="dxa"/>
          </w:tcPr>
          <w:p w14:paraId="3FD51FFF" w14:textId="77777777" w:rsidR="00314E49" w:rsidRPr="00E40026" w:rsidRDefault="00314E49" w:rsidP="00E40026">
            <w:pPr>
              <w:rPr>
                <w:rFonts w:cs="Arial"/>
                <w:b/>
                <w:sz w:val="20"/>
                <w:szCs w:val="20"/>
              </w:rPr>
            </w:pPr>
            <w:r w:rsidRPr="00E40026">
              <w:rPr>
                <w:rFonts w:cs="Arial"/>
                <w:b/>
                <w:sz w:val="20"/>
                <w:szCs w:val="20"/>
              </w:rPr>
              <w:t>Radiation oncologist</w:t>
            </w:r>
          </w:p>
        </w:tc>
        <w:tc>
          <w:tcPr>
            <w:tcW w:w="1720" w:type="dxa"/>
          </w:tcPr>
          <w:p w14:paraId="6E394FBA" w14:textId="77777777" w:rsidR="00314E49" w:rsidRPr="00E40026" w:rsidRDefault="00314E49" w:rsidP="00E40026">
            <w:pPr>
              <w:rPr>
                <w:rFonts w:cs="Arial"/>
                <w:sz w:val="20"/>
                <w:szCs w:val="20"/>
              </w:rPr>
            </w:pPr>
            <w:r w:rsidRPr="00E40026">
              <w:rPr>
                <w:rFonts w:cs="Arial"/>
                <w:sz w:val="20"/>
                <w:szCs w:val="20"/>
              </w:rPr>
              <w:t>WOLRO001…</w:t>
            </w:r>
          </w:p>
        </w:tc>
        <w:tc>
          <w:tcPr>
            <w:tcW w:w="1720" w:type="dxa"/>
          </w:tcPr>
          <w:p w14:paraId="27B48776" w14:textId="77777777" w:rsidR="00314E49" w:rsidRPr="00E40026" w:rsidRDefault="00314E49" w:rsidP="00E40026">
            <w:pPr>
              <w:rPr>
                <w:rFonts w:cs="Arial"/>
                <w:sz w:val="20"/>
                <w:szCs w:val="20"/>
              </w:rPr>
            </w:pPr>
            <w:r w:rsidRPr="00E40026">
              <w:rPr>
                <w:rFonts w:cs="Arial"/>
                <w:sz w:val="20"/>
                <w:szCs w:val="20"/>
              </w:rPr>
              <w:t>SHORO001…</w:t>
            </w:r>
          </w:p>
        </w:tc>
      </w:tr>
      <w:tr w:rsidR="00314E49" w:rsidRPr="00EB007C" w14:paraId="0F93C771" w14:textId="77777777" w:rsidTr="00E40026">
        <w:tc>
          <w:tcPr>
            <w:tcW w:w="1720" w:type="dxa"/>
          </w:tcPr>
          <w:p w14:paraId="272982D9" w14:textId="77777777" w:rsidR="00314E49" w:rsidRPr="00E40026" w:rsidRDefault="00314E49" w:rsidP="00E40026">
            <w:pPr>
              <w:rPr>
                <w:rFonts w:cs="Arial"/>
                <w:b/>
                <w:sz w:val="20"/>
                <w:szCs w:val="20"/>
              </w:rPr>
            </w:pPr>
            <w:r w:rsidRPr="00E40026">
              <w:rPr>
                <w:rFonts w:cs="Arial"/>
                <w:b/>
                <w:sz w:val="20"/>
                <w:szCs w:val="20"/>
              </w:rPr>
              <w:t>General practitioner</w:t>
            </w:r>
          </w:p>
        </w:tc>
        <w:tc>
          <w:tcPr>
            <w:tcW w:w="1720" w:type="dxa"/>
          </w:tcPr>
          <w:p w14:paraId="7E8D7AD9" w14:textId="77777777" w:rsidR="00314E49" w:rsidRPr="00E40026" w:rsidRDefault="00314E49" w:rsidP="00E40026">
            <w:pPr>
              <w:rPr>
                <w:rFonts w:cs="Arial"/>
                <w:sz w:val="20"/>
                <w:szCs w:val="20"/>
              </w:rPr>
            </w:pPr>
            <w:r w:rsidRPr="00E40026">
              <w:rPr>
                <w:rFonts w:cs="Arial"/>
                <w:sz w:val="20"/>
                <w:szCs w:val="20"/>
              </w:rPr>
              <w:t>WOLGP001…</w:t>
            </w:r>
          </w:p>
        </w:tc>
        <w:tc>
          <w:tcPr>
            <w:tcW w:w="1720" w:type="dxa"/>
          </w:tcPr>
          <w:p w14:paraId="14AEC3A2" w14:textId="77777777" w:rsidR="00314E49" w:rsidRPr="00E40026" w:rsidRDefault="00314E49" w:rsidP="00E40026">
            <w:pPr>
              <w:rPr>
                <w:rFonts w:cs="Arial"/>
                <w:sz w:val="20"/>
                <w:szCs w:val="20"/>
              </w:rPr>
            </w:pPr>
            <w:r w:rsidRPr="00E40026">
              <w:rPr>
                <w:rFonts w:cs="Arial"/>
                <w:sz w:val="20"/>
                <w:szCs w:val="20"/>
              </w:rPr>
              <w:t>SHOGP001….</w:t>
            </w:r>
          </w:p>
        </w:tc>
      </w:tr>
    </w:tbl>
    <w:p w14:paraId="05B9DF5D" w14:textId="12E327EA" w:rsidR="00314E49" w:rsidRPr="00C46E12" w:rsidRDefault="00314E49" w:rsidP="00906F83">
      <w:pPr>
        <w:pStyle w:val="ListParagraph"/>
        <w:tabs>
          <w:tab w:val="left" w:pos="1134"/>
        </w:tabs>
        <w:ind w:left="0"/>
        <w:jc w:val="both"/>
        <w:rPr>
          <w:rFonts w:cs="Arial"/>
        </w:rPr>
      </w:pPr>
      <w:r w:rsidRPr="00314E49">
        <w:rPr>
          <w:rFonts w:cs="Arial"/>
          <w:sz w:val="18"/>
        </w:rPr>
        <w:t xml:space="preserve">Table. Unique identifier system </w:t>
      </w:r>
    </w:p>
    <w:p w14:paraId="39445D9D" w14:textId="77777777" w:rsidR="00E93591" w:rsidRPr="00C46E12" w:rsidRDefault="00E93591" w:rsidP="00906F83">
      <w:pPr>
        <w:pStyle w:val="ListParagraph"/>
        <w:tabs>
          <w:tab w:val="left" w:pos="1134"/>
        </w:tabs>
        <w:ind w:left="0"/>
        <w:jc w:val="both"/>
        <w:rPr>
          <w:rFonts w:cs="Arial"/>
        </w:rPr>
      </w:pPr>
    </w:p>
    <w:p w14:paraId="0EC81AD1" w14:textId="1A85038D" w:rsidR="00E93591" w:rsidRPr="00C46E12" w:rsidRDefault="00E93591" w:rsidP="00906F83">
      <w:pPr>
        <w:pStyle w:val="ListParagraph"/>
        <w:tabs>
          <w:tab w:val="left" w:pos="1134"/>
        </w:tabs>
        <w:ind w:left="0"/>
        <w:jc w:val="both"/>
        <w:rPr>
          <w:rFonts w:cs="Arial"/>
        </w:rPr>
      </w:pPr>
      <w:r w:rsidRPr="00C46E12">
        <w:rPr>
          <w:rFonts w:cs="Arial"/>
        </w:rPr>
        <w:t xml:space="preserve">All interview recordings will be downloaded to a University </w:t>
      </w:r>
      <w:r w:rsidR="00A124B5">
        <w:rPr>
          <w:rFonts w:cs="Arial"/>
        </w:rPr>
        <w:t>of Wollongong Cloudstor</w:t>
      </w:r>
      <w:r w:rsidRPr="00C46E12">
        <w:rPr>
          <w:rFonts w:cs="Arial"/>
        </w:rPr>
        <w:t xml:space="preserve"> that is shared </w:t>
      </w:r>
      <w:r w:rsidR="00924D8E">
        <w:rPr>
          <w:rFonts w:cs="Arial"/>
        </w:rPr>
        <w:t xml:space="preserve">by the study researchers. </w:t>
      </w:r>
      <w:r w:rsidRPr="00C46E12">
        <w:rPr>
          <w:rFonts w:cs="Arial"/>
        </w:rPr>
        <w:t>The recordings will be outsourced for transcription to a reliable transcription company that Research Central at the Illawarra Shoalhaven Local Health District ha</w:t>
      </w:r>
      <w:r w:rsidR="00324B1E">
        <w:rPr>
          <w:rFonts w:cs="Arial"/>
        </w:rPr>
        <w:t>s</w:t>
      </w:r>
      <w:r w:rsidRPr="00C46E12">
        <w:rPr>
          <w:rFonts w:cs="Arial"/>
        </w:rPr>
        <w:t xml:space="preserve"> as an approved provider. </w:t>
      </w:r>
      <w:r w:rsidR="00A55330">
        <w:rPr>
          <w:rFonts w:cs="Arial"/>
        </w:rPr>
        <w:t xml:space="preserve">The transcription service will be directed to remove any identifying information from the transcripts. The student will check all </w:t>
      </w:r>
      <w:r w:rsidRPr="00C46E12">
        <w:rPr>
          <w:rFonts w:cs="Arial"/>
        </w:rPr>
        <w:t>transcript</w:t>
      </w:r>
      <w:r w:rsidR="00A55330">
        <w:rPr>
          <w:rFonts w:cs="Arial"/>
        </w:rPr>
        <w:t>s to ensure this has been done. Transcripts and aud</w:t>
      </w:r>
      <w:r w:rsidR="00AC34E0">
        <w:rPr>
          <w:rFonts w:cs="Arial"/>
        </w:rPr>
        <w:t>io</w:t>
      </w:r>
      <w:r w:rsidR="00A55330">
        <w:rPr>
          <w:rFonts w:cs="Arial"/>
        </w:rPr>
        <w:t xml:space="preserve"> recordings will be </w:t>
      </w:r>
      <w:r w:rsidRPr="00C46E12">
        <w:rPr>
          <w:rFonts w:cs="Arial"/>
        </w:rPr>
        <w:t xml:space="preserve">saved according to </w:t>
      </w:r>
      <w:r w:rsidR="00B63A1F">
        <w:rPr>
          <w:rFonts w:cs="Arial"/>
        </w:rPr>
        <w:t xml:space="preserve">a unique numerical </w:t>
      </w:r>
      <w:r w:rsidRPr="00C46E12">
        <w:rPr>
          <w:rFonts w:cs="Arial"/>
        </w:rPr>
        <w:t xml:space="preserve">participant </w:t>
      </w:r>
      <w:r w:rsidR="00B63A1F">
        <w:rPr>
          <w:rFonts w:cs="Arial"/>
        </w:rPr>
        <w:t>identification number to ensure confidentiality is maintained</w:t>
      </w:r>
      <w:r w:rsidRPr="00C46E12">
        <w:rPr>
          <w:rFonts w:cs="Arial"/>
        </w:rPr>
        <w:t>. The file</w:t>
      </w:r>
      <w:r w:rsidR="005F26DD">
        <w:rPr>
          <w:rFonts w:cs="Arial"/>
        </w:rPr>
        <w:t>s</w:t>
      </w:r>
      <w:r w:rsidRPr="00C46E12">
        <w:rPr>
          <w:rFonts w:cs="Arial"/>
        </w:rPr>
        <w:t xml:space="preserve"> will be stored on a secure password</w:t>
      </w:r>
      <w:r w:rsidR="00621BD0">
        <w:rPr>
          <w:rFonts w:cs="Arial"/>
        </w:rPr>
        <w:t>-</w:t>
      </w:r>
      <w:r w:rsidRPr="00C46E12">
        <w:rPr>
          <w:rFonts w:cs="Arial"/>
        </w:rPr>
        <w:t>protected University of Wollongong computer</w:t>
      </w:r>
      <w:r w:rsidR="005F26DD">
        <w:rPr>
          <w:rFonts w:cs="Arial"/>
        </w:rPr>
        <w:t>, protected by the University firewall</w:t>
      </w:r>
      <w:r w:rsidRPr="00C46E12">
        <w:rPr>
          <w:rFonts w:cs="Arial"/>
        </w:rPr>
        <w:t xml:space="preserve">. </w:t>
      </w:r>
    </w:p>
    <w:p w14:paraId="2DB9820B" w14:textId="77777777" w:rsidR="00E93591" w:rsidRPr="00C46E12" w:rsidRDefault="00E93591" w:rsidP="00906F83">
      <w:pPr>
        <w:pStyle w:val="ListParagraph"/>
        <w:tabs>
          <w:tab w:val="left" w:pos="1134"/>
        </w:tabs>
        <w:ind w:left="0"/>
        <w:jc w:val="both"/>
        <w:rPr>
          <w:rFonts w:cs="Arial"/>
        </w:rPr>
      </w:pPr>
    </w:p>
    <w:p w14:paraId="40BEA9BA" w14:textId="77777777" w:rsidR="00E93591" w:rsidRPr="00C46E12" w:rsidRDefault="00E93591" w:rsidP="00906F83">
      <w:pPr>
        <w:spacing w:after="200"/>
        <w:contextualSpacing/>
        <w:jc w:val="both"/>
        <w:rPr>
          <w:rFonts w:cs="Arial"/>
        </w:rPr>
      </w:pPr>
      <w:r w:rsidRPr="00C46E12">
        <w:rPr>
          <w:rFonts w:cs="Arial"/>
        </w:rPr>
        <w:t>Consent forms will be stored separately and securely in a locked filing cabinet</w:t>
      </w:r>
      <w:r w:rsidR="005F26DD">
        <w:rPr>
          <w:rFonts w:cs="Arial"/>
        </w:rPr>
        <w:t xml:space="preserve"> in Dr Schutze’s office</w:t>
      </w:r>
      <w:r w:rsidRPr="00C46E12">
        <w:rPr>
          <w:rFonts w:cs="Arial"/>
        </w:rPr>
        <w:t>.</w:t>
      </w:r>
    </w:p>
    <w:p w14:paraId="6D821437" w14:textId="77777777" w:rsidR="00E93591" w:rsidRPr="00C46E12" w:rsidRDefault="00E93591" w:rsidP="00906F83">
      <w:pPr>
        <w:spacing w:after="200"/>
        <w:contextualSpacing/>
        <w:jc w:val="both"/>
        <w:rPr>
          <w:rFonts w:cs="Arial"/>
        </w:rPr>
      </w:pPr>
    </w:p>
    <w:p w14:paraId="2E008C79" w14:textId="77784A99" w:rsidR="007D0075" w:rsidRPr="000063D7" w:rsidRDefault="00E93591" w:rsidP="007D0075">
      <w:pPr>
        <w:spacing w:after="200"/>
        <w:contextualSpacing/>
        <w:jc w:val="both"/>
        <w:rPr>
          <w:rFonts w:cs="Arial"/>
          <w:color w:val="000000" w:themeColor="text1"/>
          <w:szCs w:val="22"/>
        </w:rPr>
      </w:pPr>
      <w:r w:rsidRPr="000063D7">
        <w:rPr>
          <w:rFonts w:cs="Arial"/>
          <w:color w:val="000000" w:themeColor="text1"/>
          <w:szCs w:val="22"/>
        </w:rPr>
        <w:t xml:space="preserve">The information in the clinical assessments will be stored in the Oncology Information System at the ISLHD. </w:t>
      </w:r>
    </w:p>
    <w:p w14:paraId="7D414F02" w14:textId="77777777" w:rsidR="000063D7" w:rsidRPr="000063D7" w:rsidRDefault="000063D7" w:rsidP="007D0075">
      <w:pPr>
        <w:spacing w:after="200"/>
        <w:contextualSpacing/>
        <w:jc w:val="both"/>
        <w:rPr>
          <w:rFonts w:cs="Arial"/>
          <w:color w:val="000000" w:themeColor="text1"/>
          <w:szCs w:val="22"/>
        </w:rPr>
      </w:pPr>
    </w:p>
    <w:p w14:paraId="1D536788" w14:textId="0FC2B9C4" w:rsidR="000063D7" w:rsidRPr="000063D7" w:rsidRDefault="000063D7" w:rsidP="007D0075">
      <w:pPr>
        <w:spacing w:after="200"/>
        <w:contextualSpacing/>
        <w:jc w:val="both"/>
        <w:rPr>
          <w:rFonts w:cs="Arial"/>
          <w:color w:val="000000" w:themeColor="text1"/>
          <w:szCs w:val="22"/>
        </w:rPr>
      </w:pPr>
      <w:r w:rsidRPr="000063D7">
        <w:rPr>
          <w:rFonts w:cs="Arial"/>
          <w:color w:val="000000" w:themeColor="text1"/>
          <w:szCs w:val="22"/>
          <w:shd w:val="clear" w:color="auto" w:fill="FFFFFF"/>
        </w:rPr>
        <w:t>The data has to be kept for a minimum of 5 years after publication. After this period, all audio and computer files will be permanently deleted.</w:t>
      </w:r>
    </w:p>
    <w:p w14:paraId="0960B157" w14:textId="77777777" w:rsidR="00E93591" w:rsidRPr="00C46E12" w:rsidRDefault="00134591" w:rsidP="007D0075">
      <w:pPr>
        <w:pStyle w:val="Heading2"/>
        <w:spacing w:before="0" w:after="0"/>
        <w:jc w:val="both"/>
        <w:rPr>
          <w:rFonts w:eastAsia="Calibri"/>
          <w:b w:val="0"/>
        </w:rPr>
      </w:pPr>
      <w:bookmarkStart w:id="140" w:name="_Toc51588822"/>
      <w:bookmarkEnd w:id="137"/>
      <w:bookmarkEnd w:id="138"/>
      <w:bookmarkEnd w:id="139"/>
      <w:r w:rsidRPr="00C46E12">
        <w:rPr>
          <w:rFonts w:eastAsia="Calibri"/>
          <w:b w:val="0"/>
        </w:rPr>
        <w:t xml:space="preserve">7.3 </w:t>
      </w:r>
      <w:r w:rsidR="00E93591" w:rsidRPr="00C46E12">
        <w:rPr>
          <w:rFonts w:eastAsia="Calibri"/>
          <w:b w:val="0"/>
        </w:rPr>
        <w:t>Risk and benefits to participants</w:t>
      </w:r>
      <w:bookmarkEnd w:id="140"/>
    </w:p>
    <w:p w14:paraId="1A5698DC" w14:textId="77777777" w:rsidR="00797503" w:rsidRDefault="00797503" w:rsidP="007D0075">
      <w:pPr>
        <w:contextualSpacing/>
        <w:jc w:val="both"/>
        <w:rPr>
          <w:rFonts w:eastAsia="Calibri" w:cs="Arial"/>
          <w:szCs w:val="22"/>
        </w:rPr>
      </w:pPr>
      <w:r w:rsidRPr="00797503">
        <w:rPr>
          <w:rFonts w:cs="Arial"/>
          <w:color w:val="000000" w:themeColor="text1"/>
          <w:sz w:val="23"/>
          <w:szCs w:val="23"/>
          <w:shd w:val="clear" w:color="auto" w:fill="FFFFFF"/>
        </w:rPr>
        <w:t>There is no foreseeable risk of harm or discomfort; and any fo</w:t>
      </w:r>
      <w:r>
        <w:rPr>
          <w:rFonts w:cs="Arial"/>
          <w:color w:val="000000" w:themeColor="text1"/>
          <w:sz w:val="23"/>
          <w:szCs w:val="23"/>
          <w:shd w:val="clear" w:color="auto" w:fill="FFFFFF"/>
        </w:rPr>
        <w:t>reseeable risk is no more than </w:t>
      </w:r>
      <w:r w:rsidRPr="00797503">
        <w:rPr>
          <w:rFonts w:cs="Arial"/>
          <w:color w:val="000000" w:themeColor="text1"/>
          <w:sz w:val="23"/>
          <w:szCs w:val="23"/>
          <w:shd w:val="clear" w:color="auto" w:fill="FFFFFF"/>
        </w:rPr>
        <w:t>inconvenience</w:t>
      </w:r>
      <w:r>
        <w:rPr>
          <w:rFonts w:cs="Arial"/>
          <w:color w:val="000000" w:themeColor="text1"/>
          <w:sz w:val="23"/>
          <w:szCs w:val="23"/>
          <w:shd w:val="clear" w:color="auto" w:fill="FFFFFF"/>
        </w:rPr>
        <w:t>, being a burden of time</w:t>
      </w:r>
      <w:r w:rsidR="00E93591" w:rsidRPr="00C46E12">
        <w:rPr>
          <w:rFonts w:eastAsia="Calibri" w:cs="Arial"/>
          <w:szCs w:val="22"/>
        </w:rPr>
        <w:t xml:space="preserve">. </w:t>
      </w:r>
    </w:p>
    <w:p w14:paraId="464A91BA" w14:textId="77777777" w:rsidR="00797503" w:rsidRDefault="00797503" w:rsidP="00CE4DBB">
      <w:pPr>
        <w:contextualSpacing/>
        <w:jc w:val="both"/>
        <w:rPr>
          <w:rFonts w:eastAsia="Calibri" w:cs="Arial"/>
          <w:szCs w:val="22"/>
        </w:rPr>
      </w:pPr>
    </w:p>
    <w:p w14:paraId="5D7FFFD1" w14:textId="1E6ACEF3" w:rsidR="00E93591" w:rsidRPr="00C46E12" w:rsidRDefault="00E93591" w:rsidP="00CE4DBB">
      <w:pPr>
        <w:contextualSpacing/>
        <w:jc w:val="both"/>
        <w:rPr>
          <w:rFonts w:eastAsia="Calibri" w:cs="Arial"/>
          <w:b/>
          <w:szCs w:val="22"/>
        </w:rPr>
      </w:pPr>
      <w:r w:rsidRPr="00C46E12">
        <w:rPr>
          <w:rFonts w:eastAsia="Calibri" w:cs="Arial"/>
          <w:szCs w:val="22"/>
        </w:rPr>
        <w:t>There are two additional appointments for the patient to attend their general practitioner; one day before, day of, or day after their scheduled appointment with their radiation oncologist, and one, six months later. This appointment six-months later</w:t>
      </w:r>
      <w:r w:rsidR="007720F5">
        <w:rPr>
          <w:rFonts w:eastAsia="Calibri" w:cs="Arial"/>
          <w:szCs w:val="22"/>
        </w:rPr>
        <w:t xml:space="preserve"> (for a 3.5 year review)</w:t>
      </w:r>
      <w:r w:rsidRPr="00C46E12">
        <w:rPr>
          <w:rFonts w:eastAsia="Calibri" w:cs="Arial"/>
          <w:szCs w:val="22"/>
        </w:rPr>
        <w:t xml:space="preserve"> is provided as an additional opportunity to monitor the patients during the follow-up period. The foundation of this cancer follow-up model with the general practitioner is that clinician communication exchange is</w:t>
      </w:r>
      <w:r w:rsidR="00324B1E">
        <w:rPr>
          <w:rFonts w:eastAsia="Calibri" w:cs="Arial"/>
          <w:szCs w:val="22"/>
        </w:rPr>
        <w:t xml:space="preserve"> in real-time</w:t>
      </w:r>
      <w:r w:rsidRPr="00C46E12">
        <w:rPr>
          <w:rFonts w:eastAsia="Calibri" w:cs="Arial"/>
          <w:szCs w:val="22"/>
        </w:rPr>
        <w:t xml:space="preserve"> and the follow-up care is overseen by the radiation oncologist. The model includes real-time transfer of results, alerts and rapid referral to address any issues that may arise. Patients recruited will maintain their standard follow-up care with their medical oncologist and surgeon. </w:t>
      </w:r>
      <w:r w:rsidR="00324B1E">
        <w:rPr>
          <w:rFonts w:eastAsia="Calibri" w:cs="Arial"/>
          <w:szCs w:val="22"/>
        </w:rPr>
        <w:t>Upon completion of the study, patients maintain standard follow-up care with their radiation oncologist.</w:t>
      </w:r>
    </w:p>
    <w:p w14:paraId="1285CB06" w14:textId="77777777" w:rsidR="00E93591" w:rsidRPr="00C46E12" w:rsidRDefault="00E93591" w:rsidP="00C46E12">
      <w:pPr>
        <w:spacing w:before="240"/>
        <w:contextualSpacing/>
        <w:jc w:val="both"/>
        <w:rPr>
          <w:rFonts w:eastAsia="Calibri" w:cs="Arial"/>
          <w:b/>
          <w:szCs w:val="22"/>
        </w:rPr>
      </w:pPr>
    </w:p>
    <w:p w14:paraId="31CA4D58" w14:textId="2EDA0CE6" w:rsidR="00E93591" w:rsidRPr="00C46E12" w:rsidRDefault="00E93591" w:rsidP="00C46E12">
      <w:pPr>
        <w:contextualSpacing/>
        <w:jc w:val="both"/>
        <w:rPr>
          <w:rFonts w:eastAsia="Calibri" w:cs="Arial"/>
          <w:color w:val="000000"/>
          <w:szCs w:val="22"/>
        </w:rPr>
      </w:pPr>
      <w:r w:rsidRPr="00C46E12">
        <w:rPr>
          <w:rFonts w:eastAsia="Calibri" w:cs="Arial"/>
          <w:color w:val="000000"/>
          <w:szCs w:val="22"/>
        </w:rPr>
        <w:t>General practitioners will be incentivised by</w:t>
      </w:r>
      <w:r w:rsidR="007720F5">
        <w:rPr>
          <w:rFonts w:eastAsia="Calibri" w:cs="Arial"/>
          <w:color w:val="000000"/>
          <w:szCs w:val="22"/>
        </w:rPr>
        <w:t xml:space="preserve"> offering</w:t>
      </w:r>
      <w:r w:rsidR="003513CC">
        <w:rPr>
          <w:rFonts w:eastAsia="Calibri" w:cs="Arial"/>
          <w:color w:val="000000"/>
          <w:szCs w:val="22"/>
        </w:rPr>
        <w:t xml:space="preserve"> </w:t>
      </w:r>
      <w:r w:rsidRPr="00C46E12">
        <w:rPr>
          <w:rFonts w:eastAsia="Calibri" w:cs="Arial"/>
          <w:color w:val="000000"/>
          <w:szCs w:val="22"/>
        </w:rPr>
        <w:t>Continuing Professional Development points.</w:t>
      </w:r>
    </w:p>
    <w:p w14:paraId="3D39BD0D" w14:textId="77777777" w:rsidR="00B63A1F" w:rsidRDefault="00B63A1F" w:rsidP="00B63A1F">
      <w:pPr>
        <w:contextualSpacing/>
        <w:jc w:val="both"/>
        <w:rPr>
          <w:rFonts w:cs="Arial"/>
          <w:szCs w:val="22"/>
        </w:rPr>
      </w:pPr>
    </w:p>
    <w:p w14:paraId="77AD6AC3" w14:textId="3ECF9952" w:rsidR="00B63A1F" w:rsidRPr="00C46E12" w:rsidRDefault="00B63A1F" w:rsidP="00B63A1F">
      <w:pPr>
        <w:contextualSpacing/>
        <w:jc w:val="both"/>
        <w:rPr>
          <w:rFonts w:cs="Arial"/>
          <w:szCs w:val="22"/>
        </w:rPr>
      </w:pPr>
      <w:r w:rsidRPr="00C46E12">
        <w:rPr>
          <w:rFonts w:cs="Arial"/>
          <w:szCs w:val="22"/>
        </w:rPr>
        <w:t xml:space="preserve">Research in general practice is not eligible to be covered by Medicare Benefits Scheme (MBS). The funding of general practice consultation fees will be paid for by ISLHD Research Central. </w:t>
      </w:r>
      <w:r>
        <w:rPr>
          <w:rFonts w:cs="Arial"/>
          <w:szCs w:val="22"/>
        </w:rPr>
        <w:t>Participating GPs will receive $80 for each patient consultation as part of the study, which includes the</w:t>
      </w:r>
      <w:r w:rsidRPr="00C46E12">
        <w:rPr>
          <w:rFonts w:cs="Arial"/>
          <w:szCs w:val="22"/>
        </w:rPr>
        <w:t xml:space="preserve"> MBS standard consultation schedule fee of $36.30</w:t>
      </w:r>
      <w:r>
        <w:rPr>
          <w:rFonts w:cs="Arial"/>
          <w:szCs w:val="22"/>
        </w:rPr>
        <w:t xml:space="preserve"> and any gap payments</w:t>
      </w:r>
      <w:r w:rsidRPr="00C46E12">
        <w:rPr>
          <w:rFonts w:cs="Arial"/>
          <w:szCs w:val="22"/>
        </w:rPr>
        <w:t xml:space="preserve">. The general practice will be required to bill ISLHD Research Central. </w:t>
      </w:r>
    </w:p>
    <w:p w14:paraId="3905EA3B" w14:textId="77777777" w:rsidR="00E93591" w:rsidRPr="00C46E12" w:rsidRDefault="00E93591" w:rsidP="00C46E12">
      <w:pPr>
        <w:contextualSpacing/>
        <w:jc w:val="both"/>
        <w:rPr>
          <w:rFonts w:eastAsia="Calibri" w:cs="Arial"/>
          <w:color w:val="000000"/>
          <w:szCs w:val="22"/>
        </w:rPr>
      </w:pPr>
    </w:p>
    <w:p w14:paraId="32F7BB4B" w14:textId="5B8DF338" w:rsidR="00E93591" w:rsidRPr="00C46E12" w:rsidRDefault="00E93591" w:rsidP="00C46E12">
      <w:pPr>
        <w:contextualSpacing/>
        <w:jc w:val="both"/>
        <w:rPr>
          <w:rFonts w:eastAsia="Calibri" w:cs="Arial"/>
          <w:color w:val="000000"/>
          <w:szCs w:val="22"/>
        </w:rPr>
      </w:pPr>
      <w:r w:rsidRPr="00C46E12">
        <w:rPr>
          <w:rFonts w:eastAsia="Calibri" w:cs="Arial"/>
          <w:color w:val="000000"/>
          <w:szCs w:val="22"/>
        </w:rPr>
        <w:t xml:space="preserve">There is no specific incentive advertised or communicated to the patients to participate in the research. However, </w:t>
      </w:r>
      <w:r w:rsidR="005F26DD">
        <w:rPr>
          <w:rFonts w:eastAsia="Calibri" w:cs="Arial"/>
          <w:color w:val="000000"/>
          <w:szCs w:val="22"/>
        </w:rPr>
        <w:t xml:space="preserve">all patients </w:t>
      </w:r>
      <w:r w:rsidR="005F26DD" w:rsidRPr="00C46E12">
        <w:rPr>
          <w:rFonts w:eastAsia="Calibri" w:cs="Arial"/>
          <w:color w:val="000000"/>
          <w:szCs w:val="22"/>
        </w:rPr>
        <w:t>who participate in the semi-structured interviews</w:t>
      </w:r>
      <w:r w:rsidR="005F26DD">
        <w:rPr>
          <w:rFonts w:eastAsia="Calibri" w:cs="Arial"/>
          <w:color w:val="000000"/>
          <w:szCs w:val="22"/>
        </w:rPr>
        <w:t xml:space="preserve"> will receive a </w:t>
      </w:r>
      <w:r w:rsidR="005F26DD" w:rsidRPr="00C46E12">
        <w:rPr>
          <w:rFonts w:eastAsia="Calibri" w:cs="Arial"/>
          <w:color w:val="000000"/>
          <w:szCs w:val="22"/>
        </w:rPr>
        <w:t xml:space="preserve">$30 </w:t>
      </w:r>
      <w:r w:rsidRPr="00C46E12">
        <w:rPr>
          <w:rFonts w:eastAsia="Calibri" w:cs="Arial"/>
          <w:color w:val="000000"/>
          <w:szCs w:val="22"/>
        </w:rPr>
        <w:t>Coles Myer gift voucher</w:t>
      </w:r>
      <w:r w:rsidR="00D9607C">
        <w:rPr>
          <w:rFonts w:eastAsia="Calibri" w:cs="Arial"/>
          <w:color w:val="000000"/>
          <w:szCs w:val="22"/>
        </w:rPr>
        <w:t xml:space="preserve"> </w:t>
      </w:r>
      <w:r w:rsidR="005F26DD">
        <w:rPr>
          <w:rFonts w:eastAsia="Calibri" w:cs="Arial"/>
          <w:color w:val="000000"/>
          <w:szCs w:val="22"/>
        </w:rPr>
        <w:t>as a token of appreciation for their time</w:t>
      </w:r>
      <w:r w:rsidRPr="00C46E12">
        <w:rPr>
          <w:rFonts w:eastAsia="Calibri" w:cs="Arial"/>
          <w:color w:val="000000"/>
          <w:szCs w:val="22"/>
        </w:rPr>
        <w:t>.</w:t>
      </w:r>
    </w:p>
    <w:p w14:paraId="5EB6E201" w14:textId="02DD3ED1" w:rsidR="009742C2" w:rsidRPr="00C46E12" w:rsidRDefault="00CE4DBB" w:rsidP="00C46E12">
      <w:pPr>
        <w:pStyle w:val="Heading1"/>
        <w:jc w:val="both"/>
        <w:rPr>
          <w:rFonts w:cs="Arial"/>
        </w:rPr>
      </w:pPr>
      <w:bookmarkStart w:id="141" w:name="_Toc224114243"/>
      <w:bookmarkStart w:id="142" w:name="_Toc224114368"/>
      <w:bookmarkStart w:id="143" w:name="_Toc229297249"/>
      <w:bookmarkStart w:id="144" w:name="_Toc229297356"/>
      <w:bookmarkStart w:id="145" w:name="_Toc229298380"/>
      <w:bookmarkStart w:id="146" w:name="_Toc229307348"/>
      <w:bookmarkStart w:id="147" w:name="_Toc229308168"/>
      <w:bookmarkStart w:id="148" w:name="_Toc235338642"/>
      <w:bookmarkStart w:id="149" w:name="_Toc236472645"/>
      <w:bookmarkStart w:id="150" w:name="_Toc236473765"/>
      <w:bookmarkStart w:id="151" w:name="_Toc237834114"/>
      <w:bookmarkStart w:id="152" w:name="_Toc5365095"/>
      <w:bookmarkStart w:id="153" w:name="_Toc5734799"/>
      <w:bookmarkStart w:id="154" w:name="_Toc5734910"/>
      <w:bookmarkStart w:id="155" w:name="_Toc5735035"/>
      <w:r>
        <w:rPr>
          <w:rFonts w:cs="Arial"/>
        </w:rPr>
        <w:br w:type="page"/>
      </w:r>
      <w:bookmarkStart w:id="156" w:name="_Toc51588823"/>
      <w:r w:rsidR="00C96083">
        <w:rPr>
          <w:rFonts w:cs="Arial"/>
        </w:rPr>
        <w:lastRenderedPageBreak/>
        <w:t>8</w:t>
      </w:r>
      <w:r w:rsidR="00BE38B8" w:rsidRPr="00C46E12">
        <w:rPr>
          <w:rFonts w:cs="Arial"/>
        </w:rPr>
        <w:t xml:space="preserve"> References</w:t>
      </w:r>
      <w:bookmarkEnd w:id="153"/>
      <w:bookmarkEnd w:id="154"/>
      <w:bookmarkEnd w:id="155"/>
      <w:bookmarkEnd w:id="156"/>
    </w:p>
    <w:p w14:paraId="29091688" w14:textId="77777777" w:rsidR="00BE38B8" w:rsidRPr="00B457AC" w:rsidRDefault="00BE38B8" w:rsidP="00C46E12">
      <w:pPr>
        <w:jc w:val="both"/>
        <w:rPr>
          <w:rFonts w:cs="Arial"/>
          <w:sz w:val="18"/>
          <w:szCs w:val="22"/>
        </w:rPr>
      </w:pPr>
    </w:p>
    <w:p w14:paraId="55C9E873" w14:textId="77777777" w:rsidR="00B457AC" w:rsidRPr="00B457AC" w:rsidRDefault="00C46E12" w:rsidP="00B457AC">
      <w:pPr>
        <w:pStyle w:val="Bibliography"/>
        <w:rPr>
          <w:rFonts w:cs="Arial"/>
          <w:sz w:val="18"/>
        </w:rPr>
      </w:pPr>
      <w:r w:rsidRPr="00B457AC">
        <w:rPr>
          <w:rFonts w:cs="Arial"/>
          <w:sz w:val="18"/>
          <w:szCs w:val="22"/>
        </w:rPr>
        <w:fldChar w:fldCharType="begin"/>
      </w:r>
      <w:r w:rsidR="003513CC" w:rsidRPr="00B457AC">
        <w:rPr>
          <w:rFonts w:cs="Arial"/>
          <w:sz w:val="18"/>
          <w:szCs w:val="22"/>
        </w:rPr>
        <w:instrText xml:space="preserve"> ADDIN ZOTERO_BIBL {"uncited":[],"omitted":[],"custom":[]} CSL_BIBLIOGRAPHY </w:instrText>
      </w:r>
      <w:r w:rsidRPr="00B457AC">
        <w:rPr>
          <w:rFonts w:cs="Arial"/>
          <w:sz w:val="18"/>
          <w:szCs w:val="22"/>
        </w:rPr>
        <w:fldChar w:fldCharType="separate"/>
      </w:r>
      <w:r w:rsidR="00B457AC" w:rsidRPr="00B457AC">
        <w:rPr>
          <w:rFonts w:cs="Arial"/>
          <w:sz w:val="18"/>
        </w:rPr>
        <w:t xml:space="preserve">(1) </w:t>
      </w:r>
      <w:r w:rsidR="00B457AC" w:rsidRPr="00B457AC">
        <w:rPr>
          <w:rFonts w:cs="Arial"/>
          <w:sz w:val="18"/>
        </w:rPr>
        <w:tab/>
        <w:t xml:space="preserve">Torre, L. A.; Bray, F.; Siegel, R. L.; Ferlay, J.; Lortet‐Tieulent, J.; Jemal, A. Global Cancer Statistics, 2012. </w:t>
      </w:r>
      <w:r w:rsidR="00B457AC" w:rsidRPr="00B457AC">
        <w:rPr>
          <w:rFonts w:cs="Arial"/>
          <w:i/>
          <w:iCs/>
          <w:sz w:val="18"/>
        </w:rPr>
        <w:t>CA: A Cancer Journal for Clinicians</w:t>
      </w:r>
      <w:r w:rsidR="00B457AC" w:rsidRPr="00B457AC">
        <w:rPr>
          <w:rFonts w:cs="Arial"/>
          <w:sz w:val="18"/>
        </w:rPr>
        <w:t xml:space="preserve"> </w:t>
      </w:r>
      <w:r w:rsidR="00B457AC" w:rsidRPr="00B457AC">
        <w:rPr>
          <w:rFonts w:cs="Arial"/>
          <w:b/>
          <w:bCs/>
          <w:sz w:val="18"/>
        </w:rPr>
        <w:t>2015</w:t>
      </w:r>
      <w:r w:rsidR="00B457AC" w:rsidRPr="00B457AC">
        <w:rPr>
          <w:rFonts w:cs="Arial"/>
          <w:sz w:val="18"/>
        </w:rPr>
        <w:t xml:space="preserve">, </w:t>
      </w:r>
      <w:r w:rsidR="00B457AC" w:rsidRPr="00B457AC">
        <w:rPr>
          <w:rFonts w:cs="Arial"/>
          <w:i/>
          <w:iCs/>
          <w:sz w:val="18"/>
        </w:rPr>
        <w:t>65</w:t>
      </w:r>
      <w:r w:rsidR="00B457AC" w:rsidRPr="00B457AC">
        <w:rPr>
          <w:rFonts w:cs="Arial"/>
          <w:sz w:val="18"/>
        </w:rPr>
        <w:t xml:space="preserve"> (2), 87–108. https://doi.org/10.3322/caac.21262.</w:t>
      </w:r>
    </w:p>
    <w:p w14:paraId="3DE777B1" w14:textId="77777777" w:rsidR="00B457AC" w:rsidRPr="00B457AC" w:rsidRDefault="00B457AC" w:rsidP="00B457AC">
      <w:pPr>
        <w:pStyle w:val="Bibliography"/>
        <w:rPr>
          <w:rFonts w:cs="Arial"/>
          <w:sz w:val="18"/>
        </w:rPr>
      </w:pPr>
      <w:r w:rsidRPr="00B457AC">
        <w:rPr>
          <w:rFonts w:cs="Arial"/>
          <w:sz w:val="18"/>
        </w:rPr>
        <w:t xml:space="preserve">(2) </w:t>
      </w:r>
      <w:r w:rsidRPr="00B457AC">
        <w:rPr>
          <w:rFonts w:cs="Arial"/>
          <w:sz w:val="18"/>
        </w:rPr>
        <w:tab/>
        <w:t xml:space="preserve">Adam, R.; Watson, E. The Role of Primary Care in Supporting Patients Living with and beyond Cancer: </w:t>
      </w:r>
      <w:r w:rsidRPr="00B457AC">
        <w:rPr>
          <w:rFonts w:cs="Arial"/>
          <w:i/>
          <w:iCs/>
          <w:sz w:val="18"/>
        </w:rPr>
        <w:t>Supportive Cancer Care,  Oxford OX3 0FL, UK.</w:t>
      </w:r>
      <w:r w:rsidRPr="00B457AC">
        <w:rPr>
          <w:rFonts w:cs="Arial"/>
          <w:sz w:val="18"/>
        </w:rPr>
        <w:t xml:space="preserve"> </w:t>
      </w:r>
      <w:r w:rsidRPr="00B457AC">
        <w:rPr>
          <w:rFonts w:cs="Arial"/>
          <w:b/>
          <w:bCs/>
          <w:sz w:val="18"/>
        </w:rPr>
        <w:t>2018</w:t>
      </w:r>
      <w:r w:rsidRPr="00B457AC">
        <w:rPr>
          <w:rFonts w:cs="Arial"/>
          <w:sz w:val="18"/>
        </w:rPr>
        <w:t>, 1. https://doi.org/10.1097/SPC.0000000000000369.</w:t>
      </w:r>
    </w:p>
    <w:p w14:paraId="73E79B10" w14:textId="77777777" w:rsidR="00B457AC" w:rsidRPr="00B457AC" w:rsidRDefault="00B457AC" w:rsidP="00B457AC">
      <w:pPr>
        <w:pStyle w:val="Bibliography"/>
        <w:rPr>
          <w:rFonts w:cs="Arial"/>
          <w:sz w:val="18"/>
        </w:rPr>
      </w:pPr>
      <w:r w:rsidRPr="00B457AC">
        <w:rPr>
          <w:rFonts w:cs="Arial"/>
          <w:sz w:val="18"/>
        </w:rPr>
        <w:t xml:space="preserve">(3) </w:t>
      </w:r>
      <w:r w:rsidRPr="00B457AC">
        <w:rPr>
          <w:rFonts w:cs="Arial"/>
          <w:sz w:val="18"/>
        </w:rPr>
        <w:tab/>
        <w:t xml:space="preserve">Bray, F.; Ferlay, J.; Soerjomataram, I.; Siegel, R. L.; Torre, L. A.; Jemal, A. Global Cancer Statistics 2018: GLOBOCAN Estimates of Incidence and Mortality Worldwide for 36 Cancers in 185 Countries. </w:t>
      </w:r>
      <w:r w:rsidRPr="00B457AC">
        <w:rPr>
          <w:rFonts w:cs="Arial"/>
          <w:i/>
          <w:iCs/>
          <w:sz w:val="18"/>
        </w:rPr>
        <w:t>CA: A Cancer Journal for Clinicians</w:t>
      </w:r>
      <w:r w:rsidRPr="00B457AC">
        <w:rPr>
          <w:rFonts w:cs="Arial"/>
          <w:sz w:val="18"/>
        </w:rPr>
        <w:t xml:space="preserve"> </w:t>
      </w:r>
      <w:r w:rsidRPr="00B457AC">
        <w:rPr>
          <w:rFonts w:cs="Arial"/>
          <w:b/>
          <w:bCs/>
          <w:sz w:val="18"/>
        </w:rPr>
        <w:t>2018</w:t>
      </w:r>
      <w:r w:rsidRPr="00B457AC">
        <w:rPr>
          <w:rFonts w:cs="Arial"/>
          <w:sz w:val="18"/>
        </w:rPr>
        <w:t xml:space="preserve">, </w:t>
      </w:r>
      <w:r w:rsidRPr="00B457AC">
        <w:rPr>
          <w:rFonts w:cs="Arial"/>
          <w:i/>
          <w:iCs/>
          <w:sz w:val="18"/>
        </w:rPr>
        <w:t>68</w:t>
      </w:r>
      <w:r w:rsidRPr="00B457AC">
        <w:rPr>
          <w:rFonts w:cs="Arial"/>
          <w:sz w:val="18"/>
        </w:rPr>
        <w:t xml:space="preserve"> (6), 394–424. https://doi.org/10.3322/caac.21492.</w:t>
      </w:r>
    </w:p>
    <w:p w14:paraId="1734A5E2" w14:textId="77777777" w:rsidR="00B457AC" w:rsidRPr="00B457AC" w:rsidRDefault="00B457AC" w:rsidP="00B457AC">
      <w:pPr>
        <w:pStyle w:val="Bibliography"/>
        <w:rPr>
          <w:rFonts w:cs="Arial"/>
          <w:sz w:val="18"/>
        </w:rPr>
      </w:pPr>
      <w:r w:rsidRPr="00B457AC">
        <w:rPr>
          <w:rFonts w:cs="Arial"/>
          <w:sz w:val="18"/>
        </w:rPr>
        <w:t xml:space="preserve">(4) </w:t>
      </w:r>
      <w:r w:rsidRPr="00B457AC">
        <w:rPr>
          <w:rFonts w:cs="Arial"/>
          <w:sz w:val="18"/>
        </w:rPr>
        <w:tab/>
        <w:t xml:space="preserve">Berendsen, A. J.; Roorda, C.; Jansen, L.; de Bock, G. H. Patients’ Beliefs about the Aims of Breast Cancer Follow-up: A Qualitative Study. </w:t>
      </w:r>
      <w:r w:rsidRPr="00B457AC">
        <w:rPr>
          <w:rFonts w:cs="Arial"/>
          <w:i/>
          <w:iCs/>
          <w:sz w:val="18"/>
        </w:rPr>
        <w:t>Maturitas</w:t>
      </w:r>
      <w:r w:rsidRPr="00B457AC">
        <w:rPr>
          <w:rFonts w:cs="Arial"/>
          <w:sz w:val="18"/>
        </w:rPr>
        <w:t xml:space="preserve"> </w:t>
      </w:r>
      <w:r w:rsidRPr="00B457AC">
        <w:rPr>
          <w:rFonts w:cs="Arial"/>
          <w:b/>
          <w:bCs/>
          <w:sz w:val="18"/>
        </w:rPr>
        <w:t>2016</w:t>
      </w:r>
      <w:r w:rsidRPr="00B457AC">
        <w:rPr>
          <w:rFonts w:cs="Arial"/>
          <w:sz w:val="18"/>
        </w:rPr>
        <w:t xml:space="preserve">, </w:t>
      </w:r>
      <w:r w:rsidRPr="00B457AC">
        <w:rPr>
          <w:rFonts w:cs="Arial"/>
          <w:i/>
          <w:iCs/>
          <w:sz w:val="18"/>
        </w:rPr>
        <w:t>91</w:t>
      </w:r>
      <w:r w:rsidRPr="00B457AC">
        <w:rPr>
          <w:rFonts w:cs="Arial"/>
          <w:sz w:val="18"/>
        </w:rPr>
        <w:t>, 140–144. https://doi.org/10.1016/j.maturitas.2016.06.014.</w:t>
      </w:r>
    </w:p>
    <w:p w14:paraId="59CC8653" w14:textId="77777777" w:rsidR="00B457AC" w:rsidRPr="00B457AC" w:rsidRDefault="00B457AC" w:rsidP="00B457AC">
      <w:pPr>
        <w:pStyle w:val="Bibliography"/>
        <w:rPr>
          <w:rFonts w:cs="Arial"/>
          <w:sz w:val="18"/>
        </w:rPr>
      </w:pPr>
      <w:r w:rsidRPr="00B457AC">
        <w:rPr>
          <w:rFonts w:cs="Arial"/>
          <w:sz w:val="18"/>
        </w:rPr>
        <w:t xml:space="preserve">(5) </w:t>
      </w:r>
      <w:r w:rsidRPr="00B457AC">
        <w:rPr>
          <w:rFonts w:cs="Arial"/>
          <w:sz w:val="18"/>
        </w:rPr>
        <w:tab/>
        <w:t xml:space="preserve">Roorda, C.; de Bock, G. H.; Scholing, C.; van der Meer, K.; Berger, M. Y.; de Fouw, M.; Berendsen, A. J. Patients’ Preferences for Post-Treatment Breast Cancer Follow-up in Primary Care vs. Secondary Care: A Qualitative Study. </w:t>
      </w:r>
      <w:r w:rsidRPr="00B457AC">
        <w:rPr>
          <w:rFonts w:cs="Arial"/>
          <w:i/>
          <w:iCs/>
          <w:sz w:val="18"/>
        </w:rPr>
        <w:t>Health Expectations</w:t>
      </w:r>
      <w:r w:rsidRPr="00B457AC">
        <w:rPr>
          <w:rFonts w:cs="Arial"/>
          <w:sz w:val="18"/>
        </w:rPr>
        <w:t xml:space="preserve"> </w:t>
      </w:r>
      <w:r w:rsidRPr="00B457AC">
        <w:rPr>
          <w:rFonts w:cs="Arial"/>
          <w:b/>
          <w:bCs/>
          <w:sz w:val="18"/>
        </w:rPr>
        <w:t>2015</w:t>
      </w:r>
      <w:r w:rsidRPr="00B457AC">
        <w:rPr>
          <w:rFonts w:cs="Arial"/>
          <w:sz w:val="18"/>
        </w:rPr>
        <w:t xml:space="preserve">, </w:t>
      </w:r>
      <w:r w:rsidRPr="00B457AC">
        <w:rPr>
          <w:rFonts w:cs="Arial"/>
          <w:i/>
          <w:iCs/>
          <w:sz w:val="18"/>
        </w:rPr>
        <w:t>18</w:t>
      </w:r>
      <w:r w:rsidRPr="00B457AC">
        <w:rPr>
          <w:rFonts w:cs="Arial"/>
          <w:sz w:val="18"/>
        </w:rPr>
        <w:t xml:space="preserve"> (6), 2192–2201. https://doi.org/10.1111/hex.12189.</w:t>
      </w:r>
    </w:p>
    <w:p w14:paraId="1649F2F9" w14:textId="77777777" w:rsidR="00B457AC" w:rsidRPr="00B457AC" w:rsidRDefault="00B457AC" w:rsidP="00B457AC">
      <w:pPr>
        <w:pStyle w:val="Bibliography"/>
        <w:rPr>
          <w:rFonts w:cs="Arial"/>
          <w:sz w:val="18"/>
        </w:rPr>
      </w:pPr>
      <w:r w:rsidRPr="00B457AC">
        <w:rPr>
          <w:rFonts w:cs="Arial"/>
          <w:sz w:val="18"/>
        </w:rPr>
        <w:t xml:space="preserve">(6) </w:t>
      </w:r>
      <w:r w:rsidRPr="00B457AC">
        <w:rPr>
          <w:rFonts w:cs="Arial"/>
          <w:sz w:val="18"/>
        </w:rPr>
        <w:tab/>
        <w:t xml:space="preserve">Bernat, J. K.; Wittman, D. A.; Hawley, S. T.; Hamstra, D. A.; Helfand, A. M.; Haggstrom, D. A.; Darwish-Yassine, M.; Skolarus, T. A. Symptom Burden and Information Needs in Prostate Cancer Survivors: A Case for Tailored Long-Term Survivorship Care. </w:t>
      </w:r>
      <w:r w:rsidRPr="00B457AC">
        <w:rPr>
          <w:rFonts w:cs="Arial"/>
          <w:i/>
          <w:iCs/>
          <w:sz w:val="18"/>
        </w:rPr>
        <w:t>BJU Int.</w:t>
      </w:r>
      <w:r w:rsidRPr="00B457AC">
        <w:rPr>
          <w:rFonts w:cs="Arial"/>
          <w:sz w:val="18"/>
        </w:rPr>
        <w:t xml:space="preserve"> </w:t>
      </w:r>
      <w:r w:rsidRPr="00B457AC">
        <w:rPr>
          <w:rFonts w:cs="Arial"/>
          <w:b/>
          <w:bCs/>
          <w:sz w:val="18"/>
        </w:rPr>
        <w:t>2016</w:t>
      </w:r>
      <w:r w:rsidRPr="00B457AC">
        <w:rPr>
          <w:rFonts w:cs="Arial"/>
          <w:sz w:val="18"/>
        </w:rPr>
        <w:t xml:space="preserve">, </w:t>
      </w:r>
      <w:r w:rsidRPr="00B457AC">
        <w:rPr>
          <w:rFonts w:cs="Arial"/>
          <w:i/>
          <w:iCs/>
          <w:sz w:val="18"/>
        </w:rPr>
        <w:t>118</w:t>
      </w:r>
      <w:r w:rsidRPr="00B457AC">
        <w:rPr>
          <w:rFonts w:cs="Arial"/>
          <w:sz w:val="18"/>
        </w:rPr>
        <w:t xml:space="preserve"> (3), 372–378. https://doi.org/10.1111/bju.13329.</w:t>
      </w:r>
    </w:p>
    <w:p w14:paraId="2DFB059D" w14:textId="77777777" w:rsidR="00B457AC" w:rsidRPr="00B457AC" w:rsidRDefault="00B457AC" w:rsidP="00B457AC">
      <w:pPr>
        <w:pStyle w:val="Bibliography"/>
        <w:rPr>
          <w:rFonts w:cs="Arial"/>
          <w:sz w:val="18"/>
        </w:rPr>
      </w:pPr>
      <w:r w:rsidRPr="00B457AC">
        <w:rPr>
          <w:rFonts w:cs="Arial"/>
          <w:sz w:val="18"/>
        </w:rPr>
        <w:t xml:space="preserve">(7) </w:t>
      </w:r>
      <w:r w:rsidRPr="00B457AC">
        <w:rPr>
          <w:rFonts w:cs="Arial"/>
          <w:sz w:val="18"/>
        </w:rPr>
        <w:tab/>
        <w:t xml:space="preserve">Madarnas, Y.; Joy, A. A.; Verma, S.; Sehdev, S.; Lam, W.; Sideris, L. Models of Care for Early-Stage Breast Cancer in Canada. </w:t>
      </w:r>
      <w:r w:rsidRPr="00B457AC">
        <w:rPr>
          <w:rFonts w:cs="Arial"/>
          <w:i/>
          <w:iCs/>
          <w:sz w:val="18"/>
        </w:rPr>
        <w:t>Current Oncology</w:t>
      </w:r>
      <w:r w:rsidRPr="00B457AC">
        <w:rPr>
          <w:rFonts w:cs="Arial"/>
          <w:sz w:val="18"/>
        </w:rPr>
        <w:t xml:space="preserve"> </w:t>
      </w:r>
      <w:r w:rsidRPr="00B457AC">
        <w:rPr>
          <w:rFonts w:cs="Arial"/>
          <w:b/>
          <w:bCs/>
          <w:sz w:val="18"/>
        </w:rPr>
        <w:t>2011</w:t>
      </w:r>
      <w:r w:rsidRPr="00B457AC">
        <w:rPr>
          <w:rFonts w:cs="Arial"/>
          <w:sz w:val="18"/>
        </w:rPr>
        <w:t xml:space="preserve">, </w:t>
      </w:r>
      <w:r w:rsidRPr="00B457AC">
        <w:rPr>
          <w:rFonts w:cs="Arial"/>
          <w:i/>
          <w:iCs/>
          <w:sz w:val="18"/>
        </w:rPr>
        <w:t>18</w:t>
      </w:r>
      <w:r w:rsidRPr="00B457AC">
        <w:rPr>
          <w:rFonts w:cs="Arial"/>
          <w:sz w:val="18"/>
        </w:rPr>
        <w:t xml:space="preserve"> (Suppl 1), S10.</w:t>
      </w:r>
    </w:p>
    <w:p w14:paraId="121312A2" w14:textId="77777777" w:rsidR="00B457AC" w:rsidRPr="00B457AC" w:rsidRDefault="00B457AC" w:rsidP="00B457AC">
      <w:pPr>
        <w:pStyle w:val="Bibliography"/>
        <w:rPr>
          <w:rFonts w:cs="Arial"/>
          <w:sz w:val="18"/>
        </w:rPr>
      </w:pPr>
      <w:r w:rsidRPr="00B457AC">
        <w:rPr>
          <w:rFonts w:cs="Arial"/>
          <w:sz w:val="18"/>
        </w:rPr>
        <w:t xml:space="preserve">(8) </w:t>
      </w:r>
      <w:r w:rsidRPr="00B457AC">
        <w:rPr>
          <w:rFonts w:cs="Arial"/>
          <w:sz w:val="18"/>
        </w:rPr>
        <w:tab/>
        <w:t xml:space="preserve">McCabe, M. S.; Partridge, A. H.; Grunfeld, E.; Hudson, M. M. Risk-Based Health Care, the Cancer Survivor, the Oncologist, and the Primary Care Physician. </w:t>
      </w:r>
      <w:r w:rsidRPr="00B457AC">
        <w:rPr>
          <w:rFonts w:cs="Arial"/>
          <w:i/>
          <w:iCs/>
          <w:sz w:val="18"/>
        </w:rPr>
        <w:t>Seminars in Oncology</w:t>
      </w:r>
      <w:r w:rsidRPr="00B457AC">
        <w:rPr>
          <w:rFonts w:cs="Arial"/>
          <w:sz w:val="18"/>
        </w:rPr>
        <w:t xml:space="preserve"> </w:t>
      </w:r>
      <w:r w:rsidRPr="00B457AC">
        <w:rPr>
          <w:rFonts w:cs="Arial"/>
          <w:b/>
          <w:bCs/>
          <w:sz w:val="18"/>
        </w:rPr>
        <w:t>2013</w:t>
      </w:r>
      <w:r w:rsidRPr="00B457AC">
        <w:rPr>
          <w:rFonts w:cs="Arial"/>
          <w:sz w:val="18"/>
        </w:rPr>
        <w:t xml:space="preserve">, </w:t>
      </w:r>
      <w:r w:rsidRPr="00B457AC">
        <w:rPr>
          <w:rFonts w:cs="Arial"/>
          <w:i/>
          <w:iCs/>
          <w:sz w:val="18"/>
        </w:rPr>
        <w:t>40</w:t>
      </w:r>
      <w:r w:rsidRPr="00B457AC">
        <w:rPr>
          <w:rFonts w:cs="Arial"/>
          <w:sz w:val="18"/>
        </w:rPr>
        <w:t xml:space="preserve"> (6), 804–812. https://doi.org/10.1053/j.seminoncol.2013.09.004.</w:t>
      </w:r>
    </w:p>
    <w:p w14:paraId="00BE85FB" w14:textId="77777777" w:rsidR="00B457AC" w:rsidRPr="00B457AC" w:rsidRDefault="00B457AC" w:rsidP="00B457AC">
      <w:pPr>
        <w:pStyle w:val="Bibliography"/>
        <w:rPr>
          <w:rFonts w:cs="Arial"/>
          <w:sz w:val="18"/>
        </w:rPr>
      </w:pPr>
      <w:r w:rsidRPr="00B457AC">
        <w:rPr>
          <w:rFonts w:cs="Arial"/>
          <w:sz w:val="18"/>
        </w:rPr>
        <w:t xml:space="preserve">(9) </w:t>
      </w:r>
      <w:r w:rsidRPr="00B457AC">
        <w:rPr>
          <w:rFonts w:cs="Arial"/>
          <w:sz w:val="18"/>
        </w:rPr>
        <w:tab/>
        <w:t xml:space="preserve">Del Giudice, M. E.; Grunfeld, E.; Harvey, B. J.; Piliotis, E.; Verma, S. Primary Care Physicians’ Views of Routine Follow-Up Care of Cancer Survivors. </w:t>
      </w:r>
      <w:r w:rsidRPr="00B457AC">
        <w:rPr>
          <w:rFonts w:cs="Arial"/>
          <w:i/>
          <w:iCs/>
          <w:sz w:val="18"/>
        </w:rPr>
        <w:t>Journal of Clinical Oncology</w:t>
      </w:r>
      <w:r w:rsidRPr="00B457AC">
        <w:rPr>
          <w:rFonts w:cs="Arial"/>
          <w:sz w:val="18"/>
        </w:rPr>
        <w:t xml:space="preserve"> </w:t>
      </w:r>
      <w:r w:rsidRPr="00B457AC">
        <w:rPr>
          <w:rFonts w:cs="Arial"/>
          <w:b/>
          <w:bCs/>
          <w:sz w:val="18"/>
        </w:rPr>
        <w:t>2009</w:t>
      </w:r>
      <w:r w:rsidRPr="00B457AC">
        <w:rPr>
          <w:rFonts w:cs="Arial"/>
          <w:sz w:val="18"/>
        </w:rPr>
        <w:t xml:space="preserve">, </w:t>
      </w:r>
      <w:r w:rsidRPr="00B457AC">
        <w:rPr>
          <w:rFonts w:cs="Arial"/>
          <w:i/>
          <w:iCs/>
          <w:sz w:val="18"/>
        </w:rPr>
        <w:t>27</w:t>
      </w:r>
      <w:r w:rsidRPr="00B457AC">
        <w:rPr>
          <w:rFonts w:cs="Arial"/>
          <w:sz w:val="18"/>
        </w:rPr>
        <w:t xml:space="preserve"> (20), 3338–3345. https://doi.org/10.1200/JCO.2008.20.4883.</w:t>
      </w:r>
    </w:p>
    <w:p w14:paraId="28269958" w14:textId="77777777" w:rsidR="00B457AC" w:rsidRPr="00B457AC" w:rsidRDefault="00B457AC" w:rsidP="00B457AC">
      <w:pPr>
        <w:pStyle w:val="Bibliography"/>
        <w:rPr>
          <w:rFonts w:cs="Arial"/>
          <w:sz w:val="18"/>
        </w:rPr>
      </w:pPr>
      <w:r w:rsidRPr="00B457AC">
        <w:rPr>
          <w:rFonts w:cs="Arial"/>
          <w:sz w:val="18"/>
        </w:rPr>
        <w:t xml:space="preserve">(10) </w:t>
      </w:r>
      <w:r w:rsidRPr="00B457AC">
        <w:rPr>
          <w:rFonts w:cs="Arial"/>
          <w:sz w:val="18"/>
        </w:rPr>
        <w:tab/>
        <w:t xml:space="preserve">Brandenbarg, D.; Berendsen, A. J.; de Bock, G. H. Patients’ Expectations and Preferences Regarding Cancer Follow-up Care. </w:t>
      </w:r>
      <w:r w:rsidRPr="00B457AC">
        <w:rPr>
          <w:rFonts w:cs="Arial"/>
          <w:i/>
          <w:iCs/>
          <w:sz w:val="18"/>
        </w:rPr>
        <w:t>Maturitas</w:t>
      </w:r>
      <w:r w:rsidRPr="00B457AC">
        <w:rPr>
          <w:rFonts w:cs="Arial"/>
          <w:sz w:val="18"/>
        </w:rPr>
        <w:t xml:space="preserve"> </w:t>
      </w:r>
      <w:r w:rsidRPr="00B457AC">
        <w:rPr>
          <w:rFonts w:cs="Arial"/>
          <w:b/>
          <w:bCs/>
          <w:sz w:val="18"/>
        </w:rPr>
        <w:t>2017</w:t>
      </w:r>
      <w:r w:rsidRPr="00B457AC">
        <w:rPr>
          <w:rFonts w:cs="Arial"/>
          <w:sz w:val="18"/>
        </w:rPr>
        <w:t xml:space="preserve">, </w:t>
      </w:r>
      <w:r w:rsidRPr="00B457AC">
        <w:rPr>
          <w:rFonts w:cs="Arial"/>
          <w:i/>
          <w:iCs/>
          <w:sz w:val="18"/>
        </w:rPr>
        <w:t>105</w:t>
      </w:r>
      <w:r w:rsidRPr="00B457AC">
        <w:rPr>
          <w:rFonts w:cs="Arial"/>
          <w:sz w:val="18"/>
        </w:rPr>
        <w:t>, 58–63. https://doi.org/10.1016/j.maturitas.2017.07.001.</w:t>
      </w:r>
    </w:p>
    <w:p w14:paraId="6BD5906C" w14:textId="77777777" w:rsidR="00B457AC" w:rsidRPr="00B457AC" w:rsidRDefault="00B457AC" w:rsidP="00B457AC">
      <w:pPr>
        <w:pStyle w:val="Bibliography"/>
        <w:rPr>
          <w:rFonts w:cs="Arial"/>
          <w:sz w:val="18"/>
        </w:rPr>
      </w:pPr>
      <w:r w:rsidRPr="00B457AC">
        <w:rPr>
          <w:rFonts w:cs="Arial"/>
          <w:sz w:val="18"/>
        </w:rPr>
        <w:t xml:space="preserve">(11) </w:t>
      </w:r>
      <w:r w:rsidRPr="00B457AC">
        <w:rPr>
          <w:rFonts w:cs="Arial"/>
          <w:sz w:val="18"/>
        </w:rPr>
        <w:tab/>
        <w:t xml:space="preserve">Brennan, M. E.; Butow, P.; Spillane, A. J.; Boyle, F. M. Survivorship Care after Breast Cancer: Follow-up Practices of Australian Health Professionals and Attitudes to a Survivorship Care Plan: Breast Cancer Survivorship Care Survey. </w:t>
      </w:r>
      <w:r w:rsidRPr="00B457AC">
        <w:rPr>
          <w:rFonts w:cs="Arial"/>
          <w:i/>
          <w:iCs/>
          <w:sz w:val="18"/>
        </w:rPr>
        <w:t>Asia-Pacific Journal of Clinical Oncology</w:t>
      </w:r>
      <w:r w:rsidRPr="00B457AC">
        <w:rPr>
          <w:rFonts w:cs="Arial"/>
          <w:sz w:val="18"/>
        </w:rPr>
        <w:t xml:space="preserve"> </w:t>
      </w:r>
      <w:r w:rsidRPr="00B457AC">
        <w:rPr>
          <w:rFonts w:cs="Arial"/>
          <w:b/>
          <w:bCs/>
          <w:sz w:val="18"/>
        </w:rPr>
        <w:t>2010</w:t>
      </w:r>
      <w:r w:rsidRPr="00B457AC">
        <w:rPr>
          <w:rFonts w:cs="Arial"/>
          <w:sz w:val="18"/>
        </w:rPr>
        <w:t xml:space="preserve">, </w:t>
      </w:r>
      <w:r w:rsidRPr="00B457AC">
        <w:rPr>
          <w:rFonts w:cs="Arial"/>
          <w:i/>
          <w:iCs/>
          <w:sz w:val="18"/>
        </w:rPr>
        <w:t>6</w:t>
      </w:r>
      <w:r w:rsidRPr="00B457AC">
        <w:rPr>
          <w:rFonts w:cs="Arial"/>
          <w:sz w:val="18"/>
        </w:rPr>
        <w:t xml:space="preserve"> (2), 116–125. https://doi.org/10.1111/j.1743-7563.2010.01286.x.</w:t>
      </w:r>
    </w:p>
    <w:p w14:paraId="7B126133" w14:textId="77777777" w:rsidR="00B457AC" w:rsidRPr="00B457AC" w:rsidRDefault="00B457AC" w:rsidP="00B457AC">
      <w:pPr>
        <w:pStyle w:val="Bibliography"/>
        <w:rPr>
          <w:rFonts w:cs="Arial"/>
          <w:sz w:val="18"/>
        </w:rPr>
      </w:pPr>
      <w:r w:rsidRPr="00B457AC">
        <w:rPr>
          <w:rFonts w:cs="Arial"/>
          <w:sz w:val="18"/>
        </w:rPr>
        <w:t xml:space="preserve">(12) </w:t>
      </w:r>
      <w:r w:rsidRPr="00B457AC">
        <w:rPr>
          <w:rFonts w:cs="Arial"/>
          <w:sz w:val="18"/>
        </w:rPr>
        <w:tab/>
        <w:t xml:space="preserve">Cheung, W. Y.; Neville, B. A.; Cameron, D. B.; Cook, E. F.; Earle, C. C. Comparisons of Patient and Physician Expectations for Cancer Survivorship Care. </w:t>
      </w:r>
      <w:r w:rsidRPr="00B457AC">
        <w:rPr>
          <w:rFonts w:cs="Arial"/>
          <w:i/>
          <w:iCs/>
          <w:sz w:val="18"/>
        </w:rPr>
        <w:t>Journal of Clinical Oncology</w:t>
      </w:r>
      <w:r w:rsidRPr="00B457AC">
        <w:rPr>
          <w:rFonts w:cs="Arial"/>
          <w:sz w:val="18"/>
        </w:rPr>
        <w:t xml:space="preserve"> </w:t>
      </w:r>
      <w:r w:rsidRPr="00B457AC">
        <w:rPr>
          <w:rFonts w:cs="Arial"/>
          <w:b/>
          <w:bCs/>
          <w:sz w:val="18"/>
        </w:rPr>
        <w:t>2009</w:t>
      </w:r>
      <w:r w:rsidRPr="00B457AC">
        <w:rPr>
          <w:rFonts w:cs="Arial"/>
          <w:sz w:val="18"/>
        </w:rPr>
        <w:t xml:space="preserve">, </w:t>
      </w:r>
      <w:r w:rsidRPr="00B457AC">
        <w:rPr>
          <w:rFonts w:cs="Arial"/>
          <w:i/>
          <w:iCs/>
          <w:sz w:val="18"/>
        </w:rPr>
        <w:t>27</w:t>
      </w:r>
      <w:r w:rsidRPr="00B457AC">
        <w:rPr>
          <w:rFonts w:cs="Arial"/>
          <w:sz w:val="18"/>
        </w:rPr>
        <w:t xml:space="preserve"> (15), 2489–2495. https://doi.org/10.1200/JCO.2008.20.3232.</w:t>
      </w:r>
    </w:p>
    <w:p w14:paraId="0B27E195" w14:textId="77777777" w:rsidR="00B457AC" w:rsidRPr="00B457AC" w:rsidRDefault="00B457AC" w:rsidP="00B457AC">
      <w:pPr>
        <w:pStyle w:val="Bibliography"/>
        <w:rPr>
          <w:rFonts w:cs="Arial"/>
          <w:sz w:val="18"/>
        </w:rPr>
      </w:pPr>
      <w:r w:rsidRPr="00B457AC">
        <w:rPr>
          <w:rFonts w:cs="Arial"/>
          <w:sz w:val="18"/>
        </w:rPr>
        <w:t xml:space="preserve">(13) </w:t>
      </w:r>
      <w:r w:rsidRPr="00B457AC">
        <w:rPr>
          <w:rFonts w:cs="Arial"/>
          <w:sz w:val="18"/>
        </w:rPr>
        <w:tab/>
        <w:t xml:space="preserve">Haggstrom, D. A.; Arora, N. K.; Helft, P.; Clayman, M. L.; Oakley-Girvan, I. Follow-up Care Delivery Among Colorectal Cancer Survivors Most Often Seen by Primary and Subspecialty Care Physicians. </w:t>
      </w:r>
      <w:r w:rsidRPr="00B457AC">
        <w:rPr>
          <w:rFonts w:cs="Arial"/>
          <w:i/>
          <w:iCs/>
          <w:sz w:val="18"/>
        </w:rPr>
        <w:t>Journal of General Internal Medicine</w:t>
      </w:r>
      <w:r w:rsidRPr="00B457AC">
        <w:rPr>
          <w:rFonts w:cs="Arial"/>
          <w:sz w:val="18"/>
        </w:rPr>
        <w:t xml:space="preserve"> </w:t>
      </w:r>
      <w:r w:rsidRPr="00B457AC">
        <w:rPr>
          <w:rFonts w:cs="Arial"/>
          <w:b/>
          <w:bCs/>
          <w:sz w:val="18"/>
        </w:rPr>
        <w:t>2009</w:t>
      </w:r>
      <w:r w:rsidRPr="00B457AC">
        <w:rPr>
          <w:rFonts w:cs="Arial"/>
          <w:sz w:val="18"/>
        </w:rPr>
        <w:t xml:space="preserve">, </w:t>
      </w:r>
      <w:r w:rsidRPr="00B457AC">
        <w:rPr>
          <w:rFonts w:cs="Arial"/>
          <w:i/>
          <w:iCs/>
          <w:sz w:val="18"/>
        </w:rPr>
        <w:t>24</w:t>
      </w:r>
      <w:r w:rsidRPr="00B457AC">
        <w:rPr>
          <w:rFonts w:cs="Arial"/>
          <w:sz w:val="18"/>
        </w:rPr>
        <w:t xml:space="preserve"> (S2), 472–479. https://doi.org/10.1007/s11606-009-1017-6.</w:t>
      </w:r>
    </w:p>
    <w:p w14:paraId="1405D4F1" w14:textId="77777777" w:rsidR="00B457AC" w:rsidRPr="00B457AC" w:rsidRDefault="00B457AC" w:rsidP="00B457AC">
      <w:pPr>
        <w:pStyle w:val="Bibliography"/>
        <w:rPr>
          <w:rFonts w:cs="Arial"/>
          <w:sz w:val="18"/>
        </w:rPr>
      </w:pPr>
      <w:r w:rsidRPr="00B457AC">
        <w:rPr>
          <w:rFonts w:cs="Arial"/>
          <w:sz w:val="18"/>
        </w:rPr>
        <w:t xml:space="preserve">(14) </w:t>
      </w:r>
      <w:r w:rsidRPr="00B457AC">
        <w:rPr>
          <w:rFonts w:cs="Arial"/>
          <w:sz w:val="18"/>
        </w:rPr>
        <w:tab/>
        <w:t xml:space="preserve">Kimman, M. L.; Dellaert, B. G. C.; Boersma, L. J.; Lambin, P.; Dirksen, C. D. Follow-up after Treatment for Breast Cancer: One Strategy Fits All? An Investigation of Patient Preferences Using a Discrete Choice Experiment. </w:t>
      </w:r>
      <w:r w:rsidRPr="00B457AC">
        <w:rPr>
          <w:rFonts w:cs="Arial"/>
          <w:i/>
          <w:iCs/>
          <w:sz w:val="18"/>
        </w:rPr>
        <w:t>Acta Oncologica (Stockholm, Sweden)</w:t>
      </w:r>
      <w:r w:rsidRPr="00B457AC">
        <w:rPr>
          <w:rFonts w:cs="Arial"/>
          <w:sz w:val="18"/>
        </w:rPr>
        <w:t xml:space="preserve"> </w:t>
      </w:r>
      <w:r w:rsidRPr="00B457AC">
        <w:rPr>
          <w:rFonts w:cs="Arial"/>
          <w:b/>
          <w:bCs/>
          <w:sz w:val="18"/>
        </w:rPr>
        <w:t>2010</w:t>
      </w:r>
      <w:r w:rsidRPr="00B457AC">
        <w:rPr>
          <w:rFonts w:cs="Arial"/>
          <w:sz w:val="18"/>
        </w:rPr>
        <w:t xml:space="preserve">, </w:t>
      </w:r>
      <w:r w:rsidRPr="00B457AC">
        <w:rPr>
          <w:rFonts w:cs="Arial"/>
          <w:i/>
          <w:iCs/>
          <w:sz w:val="18"/>
        </w:rPr>
        <w:t>49</w:t>
      </w:r>
      <w:r w:rsidRPr="00B457AC">
        <w:rPr>
          <w:rFonts w:cs="Arial"/>
          <w:sz w:val="18"/>
        </w:rPr>
        <w:t xml:space="preserve"> (3), 328–337. https://doi.org/10.3109/02841860903536002.</w:t>
      </w:r>
    </w:p>
    <w:p w14:paraId="3EC6E3CA" w14:textId="77777777" w:rsidR="00B457AC" w:rsidRPr="00B457AC" w:rsidRDefault="00B457AC" w:rsidP="00B457AC">
      <w:pPr>
        <w:pStyle w:val="Bibliography"/>
        <w:rPr>
          <w:rFonts w:cs="Arial"/>
          <w:sz w:val="18"/>
        </w:rPr>
      </w:pPr>
      <w:r w:rsidRPr="00B457AC">
        <w:rPr>
          <w:rFonts w:cs="Arial"/>
          <w:sz w:val="18"/>
        </w:rPr>
        <w:t xml:space="preserve">(15) </w:t>
      </w:r>
      <w:r w:rsidRPr="00B457AC">
        <w:rPr>
          <w:rFonts w:cs="Arial"/>
          <w:sz w:val="18"/>
        </w:rPr>
        <w:tab/>
        <w:t xml:space="preserve">Papagrigoriadis, S. Patients’ Views on Follow up of Colorectal Cancer: Implications for Risk Communication and Decision Making. </w:t>
      </w:r>
      <w:r w:rsidRPr="00B457AC">
        <w:rPr>
          <w:rFonts w:cs="Arial"/>
          <w:i/>
          <w:iCs/>
          <w:sz w:val="18"/>
        </w:rPr>
        <w:t>Postgraduate Medical Journal</w:t>
      </w:r>
      <w:r w:rsidRPr="00B457AC">
        <w:rPr>
          <w:rFonts w:cs="Arial"/>
          <w:sz w:val="18"/>
        </w:rPr>
        <w:t xml:space="preserve"> </w:t>
      </w:r>
      <w:r w:rsidRPr="00B457AC">
        <w:rPr>
          <w:rFonts w:cs="Arial"/>
          <w:b/>
          <w:bCs/>
          <w:sz w:val="18"/>
        </w:rPr>
        <w:t>2003</w:t>
      </w:r>
      <w:r w:rsidRPr="00B457AC">
        <w:rPr>
          <w:rFonts w:cs="Arial"/>
          <w:sz w:val="18"/>
        </w:rPr>
        <w:t xml:space="preserve">, </w:t>
      </w:r>
      <w:r w:rsidRPr="00B457AC">
        <w:rPr>
          <w:rFonts w:cs="Arial"/>
          <w:i/>
          <w:iCs/>
          <w:sz w:val="18"/>
        </w:rPr>
        <w:t>79</w:t>
      </w:r>
      <w:r w:rsidRPr="00B457AC">
        <w:rPr>
          <w:rFonts w:cs="Arial"/>
          <w:sz w:val="18"/>
        </w:rPr>
        <w:t xml:space="preserve"> (933), 403–407. https://doi.org/10.1136/pmj.79.933.403.</w:t>
      </w:r>
    </w:p>
    <w:p w14:paraId="6F1D85BC" w14:textId="77777777" w:rsidR="00B457AC" w:rsidRPr="00B457AC" w:rsidRDefault="00B457AC" w:rsidP="00B457AC">
      <w:pPr>
        <w:pStyle w:val="Bibliography"/>
        <w:rPr>
          <w:rFonts w:cs="Arial"/>
          <w:sz w:val="18"/>
        </w:rPr>
      </w:pPr>
      <w:r w:rsidRPr="00B457AC">
        <w:rPr>
          <w:rFonts w:cs="Arial"/>
          <w:sz w:val="18"/>
        </w:rPr>
        <w:t xml:space="preserve">(16) </w:t>
      </w:r>
      <w:r w:rsidRPr="00B457AC">
        <w:rPr>
          <w:rFonts w:cs="Arial"/>
          <w:sz w:val="18"/>
        </w:rPr>
        <w:tab/>
        <w:t xml:space="preserve">Leeson, S.; Stuart, N.; Sylvestre, Y.; Hall, L.; Whitaker, R. Gynaecological Cancer Follow-up: National Survey of Current Practice in the UK. </w:t>
      </w:r>
      <w:r w:rsidRPr="00B457AC">
        <w:rPr>
          <w:rFonts w:cs="Arial"/>
          <w:i/>
          <w:iCs/>
          <w:sz w:val="18"/>
        </w:rPr>
        <w:t>BMJ Open</w:t>
      </w:r>
      <w:r w:rsidRPr="00B457AC">
        <w:rPr>
          <w:rFonts w:cs="Arial"/>
          <w:sz w:val="18"/>
        </w:rPr>
        <w:t xml:space="preserve"> </w:t>
      </w:r>
      <w:r w:rsidRPr="00B457AC">
        <w:rPr>
          <w:rFonts w:cs="Arial"/>
          <w:b/>
          <w:bCs/>
          <w:sz w:val="18"/>
        </w:rPr>
        <w:t>2013</w:t>
      </w:r>
      <w:r w:rsidRPr="00B457AC">
        <w:rPr>
          <w:rFonts w:cs="Arial"/>
          <w:sz w:val="18"/>
        </w:rPr>
        <w:t xml:space="preserve">, </w:t>
      </w:r>
      <w:r w:rsidRPr="00B457AC">
        <w:rPr>
          <w:rFonts w:cs="Arial"/>
          <w:i/>
          <w:iCs/>
          <w:sz w:val="18"/>
        </w:rPr>
        <w:t>3</w:t>
      </w:r>
      <w:r w:rsidRPr="00B457AC">
        <w:rPr>
          <w:rFonts w:cs="Arial"/>
          <w:sz w:val="18"/>
        </w:rPr>
        <w:t xml:space="preserve"> (7), e002859. https://doi.org/10.1136/bmjopen-2013-002859.</w:t>
      </w:r>
    </w:p>
    <w:p w14:paraId="5AA076D4" w14:textId="77777777" w:rsidR="00B457AC" w:rsidRPr="00B457AC" w:rsidRDefault="00B457AC" w:rsidP="00B457AC">
      <w:pPr>
        <w:pStyle w:val="Bibliography"/>
        <w:rPr>
          <w:rFonts w:cs="Arial"/>
          <w:sz w:val="18"/>
        </w:rPr>
      </w:pPr>
      <w:r w:rsidRPr="00B457AC">
        <w:rPr>
          <w:rFonts w:cs="Arial"/>
          <w:sz w:val="18"/>
        </w:rPr>
        <w:t xml:space="preserve">(17) </w:t>
      </w:r>
      <w:r w:rsidRPr="00B457AC">
        <w:rPr>
          <w:rFonts w:cs="Arial"/>
          <w:sz w:val="18"/>
        </w:rPr>
        <w:tab/>
        <w:t xml:space="preserve">Mao, J. J.; Bowman, M. A.; Stricker, C. T.; DeMichele, A.; Jacobs, L.; Chan, D.; Armstrong, K. Delivery of Survivorship Care by Primary Care Physicians: The Perspective of Breast Cancer Patients. </w:t>
      </w:r>
      <w:r w:rsidRPr="00B457AC">
        <w:rPr>
          <w:rFonts w:cs="Arial"/>
          <w:i/>
          <w:iCs/>
          <w:sz w:val="18"/>
        </w:rPr>
        <w:t>Journal of Clinical Oncology</w:t>
      </w:r>
      <w:r w:rsidRPr="00B457AC">
        <w:rPr>
          <w:rFonts w:cs="Arial"/>
          <w:sz w:val="18"/>
        </w:rPr>
        <w:t xml:space="preserve"> </w:t>
      </w:r>
      <w:r w:rsidRPr="00B457AC">
        <w:rPr>
          <w:rFonts w:cs="Arial"/>
          <w:b/>
          <w:bCs/>
          <w:sz w:val="18"/>
        </w:rPr>
        <w:t>2009</w:t>
      </w:r>
      <w:r w:rsidRPr="00B457AC">
        <w:rPr>
          <w:rFonts w:cs="Arial"/>
          <w:sz w:val="18"/>
        </w:rPr>
        <w:t xml:space="preserve">, </w:t>
      </w:r>
      <w:r w:rsidRPr="00B457AC">
        <w:rPr>
          <w:rFonts w:cs="Arial"/>
          <w:i/>
          <w:iCs/>
          <w:sz w:val="18"/>
        </w:rPr>
        <w:t>27</w:t>
      </w:r>
      <w:r w:rsidRPr="00B457AC">
        <w:rPr>
          <w:rFonts w:cs="Arial"/>
          <w:sz w:val="18"/>
        </w:rPr>
        <w:t xml:space="preserve"> (6), 933–938. https://doi.org/10.1200/JCO.2008.18.0679.</w:t>
      </w:r>
    </w:p>
    <w:p w14:paraId="58FB94D5" w14:textId="77777777" w:rsidR="00B457AC" w:rsidRPr="00B457AC" w:rsidRDefault="00B457AC" w:rsidP="00B457AC">
      <w:pPr>
        <w:pStyle w:val="Bibliography"/>
        <w:rPr>
          <w:rFonts w:cs="Arial"/>
          <w:sz w:val="18"/>
        </w:rPr>
      </w:pPr>
      <w:r w:rsidRPr="00B457AC">
        <w:rPr>
          <w:rFonts w:cs="Arial"/>
          <w:sz w:val="18"/>
        </w:rPr>
        <w:t xml:space="preserve">(18) </w:t>
      </w:r>
      <w:r w:rsidRPr="00B457AC">
        <w:rPr>
          <w:rFonts w:cs="Arial"/>
          <w:sz w:val="18"/>
        </w:rPr>
        <w:tab/>
        <w:t xml:space="preserve">Mayer, E. L.; Gropper, A. B.; Neville, B. A.; Partridge, A. H.; Cameron, D. B.; Winer, E. P.; Earle, C. C. Breast Cancer Survivors’ Perceptions of Survivorship Care Options. </w:t>
      </w:r>
      <w:r w:rsidRPr="00B457AC">
        <w:rPr>
          <w:rFonts w:cs="Arial"/>
          <w:i/>
          <w:iCs/>
          <w:sz w:val="18"/>
        </w:rPr>
        <w:t>Journal of Clinical Oncology</w:t>
      </w:r>
      <w:r w:rsidRPr="00B457AC">
        <w:rPr>
          <w:rFonts w:cs="Arial"/>
          <w:sz w:val="18"/>
        </w:rPr>
        <w:t xml:space="preserve"> </w:t>
      </w:r>
      <w:r w:rsidRPr="00B457AC">
        <w:rPr>
          <w:rFonts w:cs="Arial"/>
          <w:b/>
          <w:bCs/>
          <w:sz w:val="18"/>
        </w:rPr>
        <w:t>2012</w:t>
      </w:r>
      <w:r w:rsidRPr="00B457AC">
        <w:rPr>
          <w:rFonts w:cs="Arial"/>
          <w:sz w:val="18"/>
        </w:rPr>
        <w:t xml:space="preserve">, </w:t>
      </w:r>
      <w:r w:rsidRPr="00B457AC">
        <w:rPr>
          <w:rFonts w:cs="Arial"/>
          <w:i/>
          <w:iCs/>
          <w:sz w:val="18"/>
        </w:rPr>
        <w:t>30</w:t>
      </w:r>
      <w:r w:rsidRPr="00B457AC">
        <w:rPr>
          <w:rFonts w:cs="Arial"/>
          <w:sz w:val="18"/>
        </w:rPr>
        <w:t xml:space="preserve"> (2), 158–163. https://doi.org/10.1200/JCO.2011.36.9264.</w:t>
      </w:r>
    </w:p>
    <w:p w14:paraId="468985D9" w14:textId="77777777" w:rsidR="00B457AC" w:rsidRPr="00B457AC" w:rsidRDefault="00B457AC" w:rsidP="00B457AC">
      <w:pPr>
        <w:pStyle w:val="Bibliography"/>
        <w:rPr>
          <w:rFonts w:cs="Arial"/>
          <w:sz w:val="18"/>
        </w:rPr>
      </w:pPr>
      <w:r w:rsidRPr="00B457AC">
        <w:rPr>
          <w:rFonts w:cs="Arial"/>
          <w:sz w:val="18"/>
        </w:rPr>
        <w:t xml:space="preserve">(19) </w:t>
      </w:r>
      <w:r w:rsidRPr="00B457AC">
        <w:rPr>
          <w:rFonts w:cs="Arial"/>
          <w:sz w:val="18"/>
        </w:rPr>
        <w:tab/>
        <w:t xml:space="preserve">Miedema, B.; MacDonald, I.; Tatemichi, S. Cancer Follow-up Care. Patients’ Perspectives. </w:t>
      </w:r>
      <w:r w:rsidRPr="00B457AC">
        <w:rPr>
          <w:rFonts w:cs="Arial"/>
          <w:i/>
          <w:iCs/>
          <w:sz w:val="18"/>
        </w:rPr>
        <w:t>Can Fam Physician</w:t>
      </w:r>
      <w:r w:rsidRPr="00B457AC">
        <w:rPr>
          <w:rFonts w:cs="Arial"/>
          <w:sz w:val="18"/>
        </w:rPr>
        <w:t xml:space="preserve"> </w:t>
      </w:r>
      <w:r w:rsidRPr="00B457AC">
        <w:rPr>
          <w:rFonts w:cs="Arial"/>
          <w:b/>
          <w:bCs/>
          <w:sz w:val="18"/>
        </w:rPr>
        <w:t>2003</w:t>
      </w:r>
      <w:r w:rsidRPr="00B457AC">
        <w:rPr>
          <w:rFonts w:cs="Arial"/>
          <w:sz w:val="18"/>
        </w:rPr>
        <w:t xml:space="preserve">, </w:t>
      </w:r>
      <w:r w:rsidRPr="00B457AC">
        <w:rPr>
          <w:rFonts w:cs="Arial"/>
          <w:i/>
          <w:iCs/>
          <w:sz w:val="18"/>
        </w:rPr>
        <w:t>49</w:t>
      </w:r>
      <w:r w:rsidRPr="00B457AC">
        <w:rPr>
          <w:rFonts w:cs="Arial"/>
          <w:sz w:val="18"/>
        </w:rPr>
        <w:t>, 890–895.</w:t>
      </w:r>
    </w:p>
    <w:p w14:paraId="24E0A0D6" w14:textId="77777777" w:rsidR="00B457AC" w:rsidRPr="00B457AC" w:rsidRDefault="00B457AC" w:rsidP="00B457AC">
      <w:pPr>
        <w:pStyle w:val="Bibliography"/>
        <w:rPr>
          <w:rFonts w:cs="Arial"/>
          <w:sz w:val="18"/>
        </w:rPr>
      </w:pPr>
      <w:r w:rsidRPr="00B457AC">
        <w:rPr>
          <w:rFonts w:cs="Arial"/>
          <w:sz w:val="18"/>
        </w:rPr>
        <w:t xml:space="preserve">(20) </w:t>
      </w:r>
      <w:r w:rsidRPr="00B457AC">
        <w:rPr>
          <w:rFonts w:cs="Arial"/>
          <w:sz w:val="18"/>
        </w:rPr>
        <w:tab/>
        <w:t xml:space="preserve">Grunfeld, E.; Levine, M. N.; Julian, J. A.; Coyle, D.; Szechtman, B.; Mirsky, D.; Verma, S.; Dent, S.; Sawka, C.; Pritchard, K. I.; et al. Randomized Trial of Long-Term Follow-up for Early-Stage </w:t>
      </w:r>
      <w:r w:rsidRPr="00B457AC">
        <w:rPr>
          <w:rFonts w:cs="Arial"/>
          <w:sz w:val="18"/>
        </w:rPr>
        <w:lastRenderedPageBreak/>
        <w:t xml:space="preserve">Breast Cancer: A Comparison of Family Physician versus Specialist Care. </w:t>
      </w:r>
      <w:r w:rsidRPr="00B457AC">
        <w:rPr>
          <w:rFonts w:cs="Arial"/>
          <w:i/>
          <w:iCs/>
          <w:sz w:val="18"/>
        </w:rPr>
        <w:t>J. Clin. Oncol.</w:t>
      </w:r>
      <w:r w:rsidRPr="00B457AC">
        <w:rPr>
          <w:rFonts w:cs="Arial"/>
          <w:sz w:val="18"/>
        </w:rPr>
        <w:t xml:space="preserve"> </w:t>
      </w:r>
      <w:r w:rsidRPr="00B457AC">
        <w:rPr>
          <w:rFonts w:cs="Arial"/>
          <w:b/>
          <w:bCs/>
          <w:sz w:val="18"/>
        </w:rPr>
        <w:t>2006</w:t>
      </w:r>
      <w:r w:rsidRPr="00B457AC">
        <w:rPr>
          <w:rFonts w:cs="Arial"/>
          <w:sz w:val="18"/>
        </w:rPr>
        <w:t xml:space="preserve">, </w:t>
      </w:r>
      <w:r w:rsidRPr="00B457AC">
        <w:rPr>
          <w:rFonts w:cs="Arial"/>
          <w:i/>
          <w:iCs/>
          <w:sz w:val="18"/>
        </w:rPr>
        <w:t>24</w:t>
      </w:r>
      <w:r w:rsidRPr="00B457AC">
        <w:rPr>
          <w:rFonts w:cs="Arial"/>
          <w:sz w:val="18"/>
        </w:rPr>
        <w:t xml:space="preserve"> (6), 848–855. https://doi.org/10.1200/JCO.2005.03.2235.</w:t>
      </w:r>
    </w:p>
    <w:p w14:paraId="588704C3" w14:textId="77777777" w:rsidR="00B457AC" w:rsidRPr="00B457AC" w:rsidRDefault="00B457AC" w:rsidP="00B457AC">
      <w:pPr>
        <w:pStyle w:val="Bibliography"/>
        <w:rPr>
          <w:rFonts w:cs="Arial"/>
          <w:sz w:val="18"/>
        </w:rPr>
      </w:pPr>
      <w:r w:rsidRPr="00B457AC">
        <w:rPr>
          <w:rFonts w:cs="Arial"/>
          <w:sz w:val="18"/>
        </w:rPr>
        <w:t xml:space="preserve">(21) </w:t>
      </w:r>
      <w:r w:rsidRPr="00B457AC">
        <w:rPr>
          <w:rFonts w:cs="Arial"/>
          <w:sz w:val="18"/>
        </w:rPr>
        <w:tab/>
        <w:t xml:space="preserve">Grunfeld, E.; Julian, J. A.; Pond, G.; Maunsell, E.; Coyle, D.; Folkes, A.; Joy, A. A.; Provencher, L.; Rayson, D.; Rheaume, D. E.; et al. Evaluating Survivorship Care Plans: Results of a Randomized, Clinical Trial of Patients With Breast Cancer. </w:t>
      </w:r>
      <w:r w:rsidRPr="00B457AC">
        <w:rPr>
          <w:rFonts w:cs="Arial"/>
          <w:i/>
          <w:iCs/>
          <w:sz w:val="18"/>
        </w:rPr>
        <w:t>Journal of Clinical Oncology</w:t>
      </w:r>
      <w:r w:rsidRPr="00B457AC">
        <w:rPr>
          <w:rFonts w:cs="Arial"/>
          <w:sz w:val="18"/>
        </w:rPr>
        <w:t xml:space="preserve"> </w:t>
      </w:r>
      <w:r w:rsidRPr="00B457AC">
        <w:rPr>
          <w:rFonts w:cs="Arial"/>
          <w:b/>
          <w:bCs/>
          <w:sz w:val="18"/>
        </w:rPr>
        <w:t>2011</w:t>
      </w:r>
      <w:r w:rsidRPr="00B457AC">
        <w:rPr>
          <w:rFonts w:cs="Arial"/>
          <w:sz w:val="18"/>
        </w:rPr>
        <w:t xml:space="preserve">, </w:t>
      </w:r>
      <w:r w:rsidRPr="00B457AC">
        <w:rPr>
          <w:rFonts w:cs="Arial"/>
          <w:i/>
          <w:iCs/>
          <w:sz w:val="18"/>
        </w:rPr>
        <w:t>29</w:t>
      </w:r>
      <w:r w:rsidRPr="00B457AC">
        <w:rPr>
          <w:rFonts w:cs="Arial"/>
          <w:sz w:val="18"/>
        </w:rPr>
        <w:t xml:space="preserve"> (36), 4755–4762. https://doi.org/10.1200/JCO.2011.36.8373.</w:t>
      </w:r>
    </w:p>
    <w:p w14:paraId="4ECE9092" w14:textId="77777777" w:rsidR="00B457AC" w:rsidRPr="00B457AC" w:rsidRDefault="00B457AC" w:rsidP="00B457AC">
      <w:pPr>
        <w:pStyle w:val="Bibliography"/>
        <w:rPr>
          <w:rFonts w:cs="Arial"/>
          <w:sz w:val="18"/>
        </w:rPr>
      </w:pPr>
      <w:r w:rsidRPr="00B457AC">
        <w:rPr>
          <w:rFonts w:cs="Arial"/>
          <w:sz w:val="18"/>
        </w:rPr>
        <w:t xml:space="preserve">(22) </w:t>
      </w:r>
      <w:r w:rsidRPr="00B457AC">
        <w:rPr>
          <w:rFonts w:cs="Arial"/>
          <w:sz w:val="18"/>
        </w:rPr>
        <w:tab/>
        <w:t xml:space="preserve">Johnson, C. E.; Saunders, C. M.; Phillips, M.; Emery, J. D.; Nowak, A. K.; Overheu, K.; Ward, A. M.; Joske, D. J. L. Randomized Controlled Trial of Shared Care for Patients With Cancer Involving General Practitioners and Cancer Specialists. </w:t>
      </w:r>
      <w:r w:rsidRPr="00B457AC">
        <w:rPr>
          <w:rFonts w:cs="Arial"/>
          <w:i/>
          <w:iCs/>
          <w:sz w:val="18"/>
        </w:rPr>
        <w:t>Journal of Oncology Practice</w:t>
      </w:r>
      <w:r w:rsidRPr="00B457AC">
        <w:rPr>
          <w:rFonts w:cs="Arial"/>
          <w:sz w:val="18"/>
        </w:rPr>
        <w:t xml:space="preserve"> </w:t>
      </w:r>
      <w:r w:rsidRPr="00B457AC">
        <w:rPr>
          <w:rFonts w:cs="Arial"/>
          <w:b/>
          <w:bCs/>
          <w:sz w:val="18"/>
        </w:rPr>
        <w:t>2015</w:t>
      </w:r>
      <w:r w:rsidRPr="00B457AC">
        <w:rPr>
          <w:rFonts w:cs="Arial"/>
          <w:sz w:val="18"/>
        </w:rPr>
        <w:t xml:space="preserve">, </w:t>
      </w:r>
      <w:r w:rsidRPr="00B457AC">
        <w:rPr>
          <w:rFonts w:cs="Arial"/>
          <w:i/>
          <w:iCs/>
          <w:sz w:val="18"/>
        </w:rPr>
        <w:t>11</w:t>
      </w:r>
      <w:r w:rsidRPr="00B457AC">
        <w:rPr>
          <w:rFonts w:cs="Arial"/>
          <w:sz w:val="18"/>
        </w:rPr>
        <w:t xml:space="preserve"> (5), 349–355. https://doi.org/10.1200/JOP.2014.001569.</w:t>
      </w:r>
    </w:p>
    <w:p w14:paraId="658D01CF" w14:textId="77777777" w:rsidR="00B457AC" w:rsidRPr="00B457AC" w:rsidRDefault="00B457AC" w:rsidP="00B457AC">
      <w:pPr>
        <w:pStyle w:val="Bibliography"/>
        <w:rPr>
          <w:rFonts w:cs="Arial"/>
          <w:sz w:val="18"/>
        </w:rPr>
      </w:pPr>
      <w:r w:rsidRPr="00B457AC">
        <w:rPr>
          <w:rFonts w:cs="Arial"/>
          <w:sz w:val="18"/>
        </w:rPr>
        <w:t xml:space="preserve">(23) </w:t>
      </w:r>
      <w:r w:rsidRPr="00B457AC">
        <w:rPr>
          <w:rFonts w:cs="Arial"/>
          <w:sz w:val="18"/>
        </w:rPr>
        <w:tab/>
        <w:t xml:space="preserve">Grunfeld, E. Cancer Survivorship: A Challenge for Primary Care Physicians. </w:t>
      </w:r>
      <w:r w:rsidRPr="00B457AC">
        <w:rPr>
          <w:rFonts w:cs="Arial"/>
          <w:i/>
          <w:iCs/>
          <w:sz w:val="18"/>
        </w:rPr>
        <w:t>Br J Gen Pract</w:t>
      </w:r>
      <w:r w:rsidRPr="00B457AC">
        <w:rPr>
          <w:rFonts w:cs="Arial"/>
          <w:sz w:val="18"/>
        </w:rPr>
        <w:t xml:space="preserve"> </w:t>
      </w:r>
      <w:r w:rsidRPr="00B457AC">
        <w:rPr>
          <w:rFonts w:cs="Arial"/>
          <w:b/>
          <w:bCs/>
          <w:sz w:val="18"/>
        </w:rPr>
        <w:t>2005</w:t>
      </w:r>
      <w:r w:rsidRPr="00B457AC">
        <w:rPr>
          <w:rFonts w:cs="Arial"/>
          <w:sz w:val="18"/>
        </w:rPr>
        <w:t xml:space="preserve">, </w:t>
      </w:r>
      <w:r w:rsidRPr="00B457AC">
        <w:rPr>
          <w:rFonts w:cs="Arial"/>
          <w:i/>
          <w:iCs/>
          <w:sz w:val="18"/>
        </w:rPr>
        <w:t>55</w:t>
      </w:r>
      <w:r w:rsidRPr="00B457AC">
        <w:rPr>
          <w:rFonts w:cs="Arial"/>
          <w:sz w:val="18"/>
        </w:rPr>
        <w:t xml:space="preserve"> (519), 741–742.</w:t>
      </w:r>
    </w:p>
    <w:p w14:paraId="6D8B5B0E" w14:textId="77777777" w:rsidR="00B457AC" w:rsidRPr="00B457AC" w:rsidRDefault="00B457AC" w:rsidP="00B457AC">
      <w:pPr>
        <w:pStyle w:val="Bibliography"/>
        <w:rPr>
          <w:rFonts w:cs="Arial"/>
          <w:sz w:val="18"/>
        </w:rPr>
      </w:pPr>
      <w:r w:rsidRPr="00B457AC">
        <w:rPr>
          <w:rFonts w:cs="Arial"/>
          <w:sz w:val="18"/>
        </w:rPr>
        <w:t xml:space="preserve">(24) </w:t>
      </w:r>
      <w:r w:rsidRPr="00B457AC">
        <w:rPr>
          <w:rFonts w:cs="Arial"/>
          <w:sz w:val="18"/>
        </w:rPr>
        <w:tab/>
        <w:t xml:space="preserve">Ghezzi, P.; Magnanini, S.; Rinaldini, M.; Berardi, F.; Biagio, G. D.; Testare, F.; Tavoni, N.; Schittulli, F.; D’Amico, C.; Pedicini, T.; et al. Impact of Follow-up Testing on Survival and Health-Related Quality of Life in Breast Cancer Patients: A Multicenter Randomized Controlled Trial. </w:t>
      </w:r>
      <w:r w:rsidRPr="00B457AC">
        <w:rPr>
          <w:rFonts w:cs="Arial"/>
          <w:i/>
          <w:iCs/>
          <w:sz w:val="18"/>
        </w:rPr>
        <w:t>JAMA</w:t>
      </w:r>
      <w:r w:rsidRPr="00B457AC">
        <w:rPr>
          <w:rFonts w:cs="Arial"/>
          <w:sz w:val="18"/>
        </w:rPr>
        <w:t xml:space="preserve"> </w:t>
      </w:r>
      <w:r w:rsidRPr="00B457AC">
        <w:rPr>
          <w:rFonts w:cs="Arial"/>
          <w:b/>
          <w:bCs/>
          <w:sz w:val="18"/>
        </w:rPr>
        <w:t>1994</w:t>
      </w:r>
      <w:r w:rsidRPr="00B457AC">
        <w:rPr>
          <w:rFonts w:cs="Arial"/>
          <w:sz w:val="18"/>
        </w:rPr>
        <w:t xml:space="preserve">, </w:t>
      </w:r>
      <w:r w:rsidRPr="00B457AC">
        <w:rPr>
          <w:rFonts w:cs="Arial"/>
          <w:i/>
          <w:iCs/>
          <w:sz w:val="18"/>
        </w:rPr>
        <w:t>271</w:t>
      </w:r>
      <w:r w:rsidRPr="00B457AC">
        <w:rPr>
          <w:rFonts w:cs="Arial"/>
          <w:sz w:val="18"/>
        </w:rPr>
        <w:t xml:space="preserve"> (20), 1587–1592. https://doi.org/10.1001/jama.1994.03510440047031.</w:t>
      </w:r>
    </w:p>
    <w:p w14:paraId="163127C4" w14:textId="77777777" w:rsidR="00B457AC" w:rsidRPr="00B457AC" w:rsidRDefault="00B457AC" w:rsidP="00B457AC">
      <w:pPr>
        <w:pStyle w:val="Bibliography"/>
        <w:rPr>
          <w:rFonts w:cs="Arial"/>
          <w:sz w:val="18"/>
        </w:rPr>
      </w:pPr>
      <w:r w:rsidRPr="00B457AC">
        <w:rPr>
          <w:rFonts w:cs="Arial"/>
          <w:sz w:val="18"/>
        </w:rPr>
        <w:t xml:space="preserve">(25) </w:t>
      </w:r>
      <w:r w:rsidRPr="00B457AC">
        <w:rPr>
          <w:rFonts w:cs="Arial"/>
          <w:sz w:val="18"/>
        </w:rPr>
        <w:tab/>
        <w:t xml:space="preserve">Barnes, E. A.; Chow, E.; Danjoux, C.; Tsao, M. Collaboration between Primary Care Physicians and Radiation Oncologists. </w:t>
      </w:r>
      <w:r w:rsidRPr="00B457AC">
        <w:rPr>
          <w:rFonts w:cs="Arial"/>
          <w:i/>
          <w:iCs/>
          <w:sz w:val="18"/>
        </w:rPr>
        <w:t>Annals of Palliative Medicine</w:t>
      </w:r>
      <w:r w:rsidRPr="00B457AC">
        <w:rPr>
          <w:rFonts w:cs="Arial"/>
          <w:sz w:val="18"/>
        </w:rPr>
        <w:t xml:space="preserve"> </w:t>
      </w:r>
      <w:r w:rsidRPr="00B457AC">
        <w:rPr>
          <w:rFonts w:cs="Arial"/>
          <w:b/>
          <w:bCs/>
          <w:sz w:val="18"/>
        </w:rPr>
        <w:t>2017</w:t>
      </w:r>
      <w:r w:rsidRPr="00B457AC">
        <w:rPr>
          <w:rFonts w:cs="Arial"/>
          <w:sz w:val="18"/>
        </w:rPr>
        <w:t xml:space="preserve">, </w:t>
      </w:r>
      <w:r w:rsidRPr="00B457AC">
        <w:rPr>
          <w:rFonts w:cs="Arial"/>
          <w:i/>
          <w:iCs/>
          <w:sz w:val="18"/>
        </w:rPr>
        <w:t>6</w:t>
      </w:r>
      <w:r w:rsidRPr="00B457AC">
        <w:rPr>
          <w:rFonts w:cs="Arial"/>
          <w:sz w:val="18"/>
        </w:rPr>
        <w:t xml:space="preserve"> (1), 81–86. https://doi.org/10.21037/apm.2016.11.03.</w:t>
      </w:r>
    </w:p>
    <w:p w14:paraId="76CF5175" w14:textId="77777777" w:rsidR="00B457AC" w:rsidRPr="00B457AC" w:rsidRDefault="00B457AC" w:rsidP="00B457AC">
      <w:pPr>
        <w:pStyle w:val="Bibliography"/>
        <w:rPr>
          <w:rFonts w:cs="Arial"/>
          <w:sz w:val="18"/>
        </w:rPr>
      </w:pPr>
      <w:r w:rsidRPr="00B457AC">
        <w:rPr>
          <w:rFonts w:cs="Arial"/>
          <w:sz w:val="18"/>
        </w:rPr>
        <w:t xml:space="preserve">(26) </w:t>
      </w:r>
      <w:r w:rsidRPr="00B457AC">
        <w:rPr>
          <w:rFonts w:cs="Arial"/>
          <w:sz w:val="18"/>
        </w:rPr>
        <w:tab/>
        <w:t>Braun, T. C.; Hagen, N. A.; Smith, C.; Summers, N. Oncologists and Family Physicians. 5.</w:t>
      </w:r>
    </w:p>
    <w:p w14:paraId="0A74EBBF" w14:textId="77777777" w:rsidR="00B457AC" w:rsidRPr="00B457AC" w:rsidRDefault="00B457AC" w:rsidP="00B457AC">
      <w:pPr>
        <w:pStyle w:val="Bibliography"/>
        <w:rPr>
          <w:rFonts w:cs="Arial"/>
          <w:sz w:val="18"/>
        </w:rPr>
      </w:pPr>
      <w:r w:rsidRPr="00B457AC">
        <w:rPr>
          <w:rFonts w:cs="Arial"/>
          <w:sz w:val="18"/>
        </w:rPr>
        <w:t xml:space="preserve">(27) </w:t>
      </w:r>
      <w:r w:rsidRPr="00B457AC">
        <w:rPr>
          <w:rFonts w:cs="Arial"/>
          <w:sz w:val="18"/>
        </w:rPr>
        <w:tab/>
        <w:t xml:space="preserve">O’Brien, M. A.; Grunfeld, E.; Sussman, J.; Porter, G.; Hammond Mobilio, M. Views of Family Physicians about Survivorship Care Plans to Provide Breast Cancer Follow-up Care: Exploration of Results from a Randomized Controlled Trial. </w:t>
      </w:r>
      <w:r w:rsidRPr="00B457AC">
        <w:rPr>
          <w:rFonts w:cs="Arial"/>
          <w:i/>
          <w:iCs/>
          <w:sz w:val="18"/>
        </w:rPr>
        <w:t>Current Oncology</w:t>
      </w:r>
      <w:r w:rsidRPr="00B457AC">
        <w:rPr>
          <w:rFonts w:cs="Arial"/>
          <w:sz w:val="18"/>
        </w:rPr>
        <w:t xml:space="preserve"> </w:t>
      </w:r>
      <w:r w:rsidRPr="00B457AC">
        <w:rPr>
          <w:rFonts w:cs="Arial"/>
          <w:b/>
          <w:bCs/>
          <w:sz w:val="18"/>
        </w:rPr>
        <w:t>2015</w:t>
      </w:r>
      <w:r w:rsidRPr="00B457AC">
        <w:rPr>
          <w:rFonts w:cs="Arial"/>
          <w:sz w:val="18"/>
        </w:rPr>
        <w:t xml:space="preserve">, </w:t>
      </w:r>
      <w:r w:rsidRPr="00B457AC">
        <w:rPr>
          <w:rFonts w:cs="Arial"/>
          <w:i/>
          <w:iCs/>
          <w:sz w:val="18"/>
        </w:rPr>
        <w:t>22</w:t>
      </w:r>
      <w:r w:rsidRPr="00B457AC">
        <w:rPr>
          <w:rFonts w:cs="Arial"/>
          <w:sz w:val="18"/>
        </w:rPr>
        <w:t xml:space="preserve"> (4), 252. https://doi.org/10.3747/co.22.2368.</w:t>
      </w:r>
    </w:p>
    <w:p w14:paraId="4284A3C7" w14:textId="77777777" w:rsidR="00B457AC" w:rsidRPr="00B457AC" w:rsidRDefault="00B457AC" w:rsidP="00B457AC">
      <w:pPr>
        <w:pStyle w:val="Bibliography"/>
        <w:rPr>
          <w:rFonts w:cs="Arial"/>
          <w:sz w:val="18"/>
        </w:rPr>
      </w:pPr>
      <w:r w:rsidRPr="00B457AC">
        <w:rPr>
          <w:rFonts w:cs="Arial"/>
          <w:sz w:val="18"/>
        </w:rPr>
        <w:t xml:space="preserve">(28) </w:t>
      </w:r>
      <w:r w:rsidRPr="00B457AC">
        <w:rPr>
          <w:rFonts w:cs="Arial"/>
          <w:sz w:val="18"/>
        </w:rPr>
        <w:tab/>
        <w:t xml:space="preserve">Ranganathan, P.; Pramesh, C. S.; Aggarwal, R. Common Pitfalls in Statistical Analysis: Measures of Agreement. </w:t>
      </w:r>
      <w:r w:rsidRPr="00B457AC">
        <w:rPr>
          <w:rFonts w:cs="Arial"/>
          <w:i/>
          <w:iCs/>
          <w:sz w:val="18"/>
        </w:rPr>
        <w:t>Perspect Clin Res</w:t>
      </w:r>
      <w:r w:rsidRPr="00B457AC">
        <w:rPr>
          <w:rFonts w:cs="Arial"/>
          <w:sz w:val="18"/>
        </w:rPr>
        <w:t xml:space="preserve"> </w:t>
      </w:r>
      <w:r w:rsidRPr="00B457AC">
        <w:rPr>
          <w:rFonts w:cs="Arial"/>
          <w:b/>
          <w:bCs/>
          <w:sz w:val="18"/>
        </w:rPr>
        <w:t>2017</w:t>
      </w:r>
      <w:r w:rsidRPr="00B457AC">
        <w:rPr>
          <w:rFonts w:cs="Arial"/>
          <w:sz w:val="18"/>
        </w:rPr>
        <w:t xml:space="preserve">, </w:t>
      </w:r>
      <w:r w:rsidRPr="00B457AC">
        <w:rPr>
          <w:rFonts w:cs="Arial"/>
          <w:i/>
          <w:iCs/>
          <w:sz w:val="18"/>
        </w:rPr>
        <w:t>8</w:t>
      </w:r>
      <w:r w:rsidRPr="00B457AC">
        <w:rPr>
          <w:rFonts w:cs="Arial"/>
          <w:sz w:val="18"/>
        </w:rPr>
        <w:t xml:space="preserve"> (4), 187–191. https://doi.org/10.4103/picr.PICR_123_17.</w:t>
      </w:r>
    </w:p>
    <w:p w14:paraId="758BD544" w14:textId="77777777" w:rsidR="00B457AC" w:rsidRPr="00B457AC" w:rsidRDefault="00B457AC" w:rsidP="00B457AC">
      <w:pPr>
        <w:pStyle w:val="Bibliography"/>
        <w:rPr>
          <w:rFonts w:cs="Arial"/>
          <w:sz w:val="18"/>
        </w:rPr>
      </w:pPr>
      <w:r w:rsidRPr="00B457AC">
        <w:rPr>
          <w:rFonts w:cs="Arial"/>
          <w:sz w:val="18"/>
        </w:rPr>
        <w:t xml:space="preserve">(29) </w:t>
      </w:r>
      <w:r w:rsidRPr="00B457AC">
        <w:rPr>
          <w:rFonts w:cs="Arial"/>
          <w:sz w:val="18"/>
        </w:rPr>
        <w:tab/>
        <w:t xml:space="preserve">Nowell, L. S.; Norris, J. M.; White, D. E.; Moules, N. J. Thematic Analysis: Striving to Meet the Trustworthiness Criteria. </w:t>
      </w:r>
      <w:r w:rsidRPr="00B457AC">
        <w:rPr>
          <w:rFonts w:cs="Arial"/>
          <w:i/>
          <w:iCs/>
          <w:sz w:val="18"/>
        </w:rPr>
        <w:t>International Journal of Qualitative Methods</w:t>
      </w:r>
      <w:r w:rsidRPr="00B457AC">
        <w:rPr>
          <w:rFonts w:cs="Arial"/>
          <w:sz w:val="18"/>
        </w:rPr>
        <w:t xml:space="preserve"> </w:t>
      </w:r>
      <w:r w:rsidRPr="00B457AC">
        <w:rPr>
          <w:rFonts w:cs="Arial"/>
          <w:b/>
          <w:bCs/>
          <w:sz w:val="18"/>
        </w:rPr>
        <w:t>2017</w:t>
      </w:r>
      <w:r w:rsidRPr="00B457AC">
        <w:rPr>
          <w:rFonts w:cs="Arial"/>
          <w:sz w:val="18"/>
        </w:rPr>
        <w:t xml:space="preserve">, </w:t>
      </w:r>
      <w:r w:rsidRPr="00B457AC">
        <w:rPr>
          <w:rFonts w:cs="Arial"/>
          <w:i/>
          <w:iCs/>
          <w:sz w:val="18"/>
        </w:rPr>
        <w:t>16</w:t>
      </w:r>
      <w:r w:rsidRPr="00B457AC">
        <w:rPr>
          <w:rFonts w:cs="Arial"/>
          <w:sz w:val="18"/>
        </w:rPr>
        <w:t xml:space="preserve"> (1), 160940691773384. https://doi.org/10.1177/1609406917733847.</w:t>
      </w:r>
    </w:p>
    <w:p w14:paraId="108198F4" w14:textId="77777777" w:rsidR="00B457AC" w:rsidRPr="00B457AC" w:rsidRDefault="00B457AC" w:rsidP="00B457AC">
      <w:pPr>
        <w:pStyle w:val="Bibliography"/>
        <w:rPr>
          <w:rFonts w:cs="Arial"/>
          <w:sz w:val="18"/>
        </w:rPr>
      </w:pPr>
      <w:r w:rsidRPr="00B457AC">
        <w:rPr>
          <w:rFonts w:cs="Arial"/>
          <w:sz w:val="18"/>
        </w:rPr>
        <w:t xml:space="preserve">(30) </w:t>
      </w:r>
      <w:r w:rsidRPr="00B457AC">
        <w:rPr>
          <w:rFonts w:cs="Arial"/>
          <w:sz w:val="18"/>
        </w:rPr>
        <w:tab/>
        <w:t xml:space="preserve">Murray, E.; Treweek, S.; Pope, C.; MacFarlane, A.; Ballini, L.; Dowrick, C.; Finch, T.; Kennedy, A.; Mair, F.; O’Donnell, C.; et al. Normalisation Process Theory: A Framework for Developing, Evaluating and Implementing Complex Interventions. </w:t>
      </w:r>
      <w:r w:rsidRPr="00B457AC">
        <w:rPr>
          <w:rFonts w:cs="Arial"/>
          <w:i/>
          <w:iCs/>
          <w:sz w:val="18"/>
        </w:rPr>
        <w:t>BMC Medicine</w:t>
      </w:r>
      <w:r w:rsidRPr="00B457AC">
        <w:rPr>
          <w:rFonts w:cs="Arial"/>
          <w:sz w:val="18"/>
        </w:rPr>
        <w:t xml:space="preserve"> </w:t>
      </w:r>
      <w:r w:rsidRPr="00B457AC">
        <w:rPr>
          <w:rFonts w:cs="Arial"/>
          <w:b/>
          <w:bCs/>
          <w:sz w:val="18"/>
        </w:rPr>
        <w:t>2010</w:t>
      </w:r>
      <w:r w:rsidRPr="00B457AC">
        <w:rPr>
          <w:rFonts w:cs="Arial"/>
          <w:sz w:val="18"/>
        </w:rPr>
        <w:t xml:space="preserve">, </w:t>
      </w:r>
      <w:r w:rsidRPr="00B457AC">
        <w:rPr>
          <w:rFonts w:cs="Arial"/>
          <w:i/>
          <w:iCs/>
          <w:sz w:val="18"/>
        </w:rPr>
        <w:t>8</w:t>
      </w:r>
      <w:r w:rsidRPr="00B457AC">
        <w:rPr>
          <w:rFonts w:cs="Arial"/>
          <w:sz w:val="18"/>
        </w:rPr>
        <w:t xml:space="preserve"> (1). https://doi.org/10.1186/1741-7015-8-63.</w:t>
      </w:r>
    </w:p>
    <w:p w14:paraId="2061A048" w14:textId="56D576DF" w:rsidR="00B97526" w:rsidRPr="00C46E12" w:rsidRDefault="00C46E12" w:rsidP="00C46E12">
      <w:pPr>
        <w:jc w:val="both"/>
        <w:rPr>
          <w:rFonts w:cs="Arial"/>
          <w:szCs w:val="22"/>
        </w:rPr>
      </w:pPr>
      <w:r w:rsidRPr="00B457AC">
        <w:rPr>
          <w:rFonts w:cs="Arial"/>
          <w:sz w:val="18"/>
          <w:szCs w:val="22"/>
        </w:rPr>
        <w:fldChar w:fldCharType="end"/>
      </w:r>
      <w:bookmarkEnd w:id="41"/>
      <w:bookmarkEnd w:id="42"/>
      <w:bookmarkEnd w:id="43"/>
      <w:bookmarkEnd w:id="44"/>
      <w:bookmarkEnd w:id="45"/>
      <w:bookmarkEnd w:id="46"/>
      <w:bookmarkEnd w:id="47"/>
      <w:bookmarkEnd w:id="48"/>
      <w:bookmarkEnd w:id="49"/>
      <w:bookmarkEnd w:id="50"/>
      <w:bookmarkEnd w:id="51"/>
      <w:bookmarkEnd w:id="52"/>
      <w:bookmarkEnd w:id="141"/>
      <w:bookmarkEnd w:id="142"/>
      <w:bookmarkEnd w:id="143"/>
      <w:bookmarkEnd w:id="144"/>
      <w:bookmarkEnd w:id="145"/>
      <w:bookmarkEnd w:id="146"/>
      <w:bookmarkEnd w:id="147"/>
      <w:bookmarkEnd w:id="148"/>
      <w:bookmarkEnd w:id="149"/>
      <w:bookmarkEnd w:id="150"/>
      <w:bookmarkEnd w:id="151"/>
      <w:bookmarkEnd w:id="152"/>
    </w:p>
    <w:sectPr w:rsidR="00B97526" w:rsidRPr="00C46E12" w:rsidSect="002C7A13">
      <w:pgSz w:w="11906" w:h="16838"/>
      <w:pgMar w:top="1440" w:right="1800" w:bottom="1134"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ED39B" w14:textId="77777777" w:rsidR="00DF5E52" w:rsidRDefault="00DF5E52">
      <w:r>
        <w:separator/>
      </w:r>
    </w:p>
  </w:endnote>
  <w:endnote w:type="continuationSeparator" w:id="0">
    <w:p w14:paraId="3DC9C021" w14:textId="77777777" w:rsidR="00DF5E52" w:rsidRDefault="00DF5E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Black">
    <w:panose1 w:val="020B0A04020102020204"/>
    <w:charset w:val="00"/>
    <w:family w:val="swiss"/>
    <w:pitch w:val="variable"/>
    <w:sig w:usb0="00000287" w:usb1="00000000" w:usb2="00000000" w:usb3="00000000" w:csb0="0000009F" w:csb1="00000000"/>
  </w:font>
  <w:font w:name="Cambria Math">
    <w:panose1 w:val="02040503050406030204"/>
    <w:charset w:val="01"/>
    <w:family w:val="roman"/>
    <w:notTrueType/>
    <w:pitch w:val="variable"/>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DCC10" w14:textId="27371554" w:rsidR="00D25F7E" w:rsidRPr="00C24B4B" w:rsidRDefault="00D25F7E" w:rsidP="00675F07">
    <w:pPr>
      <w:pStyle w:val="Footer"/>
      <w:tabs>
        <w:tab w:val="clear" w:pos="4153"/>
        <w:tab w:val="center" w:pos="6521"/>
      </w:tabs>
      <w:rPr>
        <w:rFonts w:cs="Arial"/>
        <w:sz w:val="20"/>
        <w:szCs w:val="20"/>
      </w:rPr>
    </w:pPr>
    <w:r w:rsidRPr="00CE4DBB">
      <w:rPr>
        <w:rFonts w:cs="Arial"/>
        <w:sz w:val="14"/>
        <w:szCs w:val="20"/>
      </w:rPr>
      <w:t>Research Protocol - Radiation oncology shared</w:t>
    </w:r>
    <w:r>
      <w:rPr>
        <w:rFonts w:cs="Arial"/>
        <w:sz w:val="14"/>
        <w:szCs w:val="20"/>
      </w:rPr>
      <w:t>-care -  Version 2.  1 April 2020</w:t>
    </w:r>
    <w:r>
      <w:rPr>
        <w:rFonts w:cs="Arial"/>
        <w:sz w:val="20"/>
        <w:szCs w:val="20"/>
      </w:rPr>
      <w:tab/>
    </w:r>
    <w:r>
      <w:rPr>
        <w:rFonts w:cs="Arial"/>
        <w:sz w:val="20"/>
        <w:szCs w:val="20"/>
      </w:rPr>
      <w:tab/>
    </w:r>
    <w:r w:rsidRPr="00C24B4B">
      <w:rPr>
        <w:rFonts w:cs="Arial"/>
        <w:sz w:val="20"/>
        <w:szCs w:val="20"/>
      </w:rPr>
      <w:fldChar w:fldCharType="begin"/>
    </w:r>
    <w:r w:rsidRPr="00C24B4B">
      <w:rPr>
        <w:rFonts w:cs="Arial"/>
        <w:sz w:val="20"/>
        <w:szCs w:val="20"/>
      </w:rPr>
      <w:instrText xml:space="preserve"> PAGE   \* MERGEFORMAT </w:instrText>
    </w:r>
    <w:r w:rsidRPr="00C24B4B">
      <w:rPr>
        <w:rFonts w:cs="Arial"/>
        <w:sz w:val="20"/>
        <w:szCs w:val="20"/>
      </w:rPr>
      <w:fldChar w:fldCharType="separate"/>
    </w:r>
    <w:r w:rsidR="00C96083">
      <w:rPr>
        <w:rFonts w:cs="Arial"/>
        <w:noProof/>
        <w:sz w:val="20"/>
        <w:szCs w:val="20"/>
      </w:rPr>
      <w:t>11</w:t>
    </w:r>
    <w:r w:rsidRPr="00C24B4B">
      <w:rPr>
        <w:rFonts w:cs="Arial"/>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D3C1C4" w14:textId="77777777" w:rsidR="00DF5E52" w:rsidRDefault="00DF5E52">
      <w:r>
        <w:separator/>
      </w:r>
    </w:p>
  </w:footnote>
  <w:footnote w:type="continuationSeparator" w:id="0">
    <w:p w14:paraId="0BEE68F1" w14:textId="77777777" w:rsidR="00DF5E52" w:rsidRDefault="00DF5E5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E46A2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EC215F"/>
    <w:multiLevelType w:val="hybridMultilevel"/>
    <w:tmpl w:val="92A421EA"/>
    <w:lvl w:ilvl="0" w:tplc="619E624C">
      <w:start w:val="1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502406"/>
    <w:multiLevelType w:val="multilevel"/>
    <w:tmpl w:val="5DD641E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1440"/>
        </w:tabs>
        <w:ind w:left="1440" w:hanging="360"/>
      </w:pPr>
      <w:rPr>
        <w:rFonts w:hint="default"/>
      </w:rPr>
    </w:lvl>
    <w:lvl w:ilvl="2">
      <w:start w:val="1"/>
      <w:numFmt w:val="decimal"/>
      <w:lvlText w:val="%1.%2.%3"/>
      <w:lvlJc w:val="left"/>
      <w:pPr>
        <w:tabs>
          <w:tab w:val="num" w:pos="2880"/>
        </w:tabs>
        <w:ind w:left="2880" w:hanging="720"/>
      </w:pPr>
      <w:rPr>
        <w:rFonts w:hint="default"/>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400"/>
        </w:tabs>
        <w:ind w:left="5400" w:hanging="1080"/>
      </w:pPr>
      <w:rPr>
        <w:rFonts w:hint="default"/>
      </w:rPr>
    </w:lvl>
    <w:lvl w:ilvl="5">
      <w:start w:val="1"/>
      <w:numFmt w:val="decimal"/>
      <w:lvlText w:val="%1.%2.%3.%4.%5.%6"/>
      <w:lvlJc w:val="left"/>
      <w:pPr>
        <w:tabs>
          <w:tab w:val="num" w:pos="6480"/>
        </w:tabs>
        <w:ind w:left="6480" w:hanging="1080"/>
      </w:pPr>
      <w:rPr>
        <w:rFonts w:hint="default"/>
      </w:rPr>
    </w:lvl>
    <w:lvl w:ilvl="6">
      <w:start w:val="1"/>
      <w:numFmt w:val="decimal"/>
      <w:lvlText w:val="%1.%2.%3.%4.%5.%6.%7"/>
      <w:lvlJc w:val="left"/>
      <w:pPr>
        <w:tabs>
          <w:tab w:val="num" w:pos="7920"/>
        </w:tabs>
        <w:ind w:left="7920" w:hanging="1440"/>
      </w:pPr>
      <w:rPr>
        <w:rFonts w:hint="default"/>
      </w:rPr>
    </w:lvl>
    <w:lvl w:ilvl="7">
      <w:start w:val="1"/>
      <w:numFmt w:val="decimal"/>
      <w:lvlText w:val="%1.%2.%3.%4.%5.%6.%7.%8"/>
      <w:lvlJc w:val="left"/>
      <w:pPr>
        <w:tabs>
          <w:tab w:val="num" w:pos="9000"/>
        </w:tabs>
        <w:ind w:left="9000" w:hanging="1440"/>
      </w:pPr>
      <w:rPr>
        <w:rFonts w:hint="default"/>
      </w:rPr>
    </w:lvl>
    <w:lvl w:ilvl="8">
      <w:start w:val="1"/>
      <w:numFmt w:val="decimal"/>
      <w:lvlText w:val="%1.%2.%3.%4.%5.%6.%7.%8.%9"/>
      <w:lvlJc w:val="left"/>
      <w:pPr>
        <w:tabs>
          <w:tab w:val="num" w:pos="10440"/>
        </w:tabs>
        <w:ind w:left="10440" w:hanging="1800"/>
      </w:pPr>
      <w:rPr>
        <w:rFonts w:hint="default"/>
      </w:rPr>
    </w:lvl>
  </w:abstractNum>
  <w:abstractNum w:abstractNumId="3" w15:restartNumberingAfterBreak="0">
    <w:nsid w:val="050661B9"/>
    <w:multiLevelType w:val="hybridMultilevel"/>
    <w:tmpl w:val="7A44E6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726429"/>
    <w:multiLevelType w:val="hybridMultilevel"/>
    <w:tmpl w:val="A650C4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514B90"/>
    <w:multiLevelType w:val="hybridMultilevel"/>
    <w:tmpl w:val="E7067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FA307F9"/>
    <w:multiLevelType w:val="hybridMultilevel"/>
    <w:tmpl w:val="0F50E312"/>
    <w:lvl w:ilvl="0" w:tplc="72C426A0">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10622DB1"/>
    <w:multiLevelType w:val="hybridMultilevel"/>
    <w:tmpl w:val="E2E4F7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0D329E3"/>
    <w:multiLevelType w:val="hybridMultilevel"/>
    <w:tmpl w:val="272652F4"/>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9" w15:restartNumberingAfterBreak="0">
    <w:nsid w:val="18BB79BF"/>
    <w:multiLevelType w:val="hybridMultilevel"/>
    <w:tmpl w:val="C7768362"/>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15:restartNumberingAfterBreak="0">
    <w:nsid w:val="207A1EB4"/>
    <w:multiLevelType w:val="hybridMultilevel"/>
    <w:tmpl w:val="0DB2B9B6"/>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28E51F8C"/>
    <w:multiLevelType w:val="hybridMultilevel"/>
    <w:tmpl w:val="A61624EE"/>
    <w:lvl w:ilvl="0" w:tplc="B3EA9878">
      <w:start w:val="6"/>
      <w:numFmt w:val="decimal"/>
      <w:lvlText w:val="%1."/>
      <w:lvlJc w:val="left"/>
      <w:pPr>
        <w:tabs>
          <w:tab w:val="num" w:pos="1080"/>
        </w:tabs>
        <w:ind w:left="1080" w:hanging="72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2" w15:restartNumberingAfterBreak="0">
    <w:nsid w:val="2DFC5928"/>
    <w:multiLevelType w:val="hybridMultilevel"/>
    <w:tmpl w:val="389AFA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EAA660E"/>
    <w:multiLevelType w:val="hybridMultilevel"/>
    <w:tmpl w:val="FAFADE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B72C21"/>
    <w:multiLevelType w:val="hybridMultilevel"/>
    <w:tmpl w:val="449CA3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0C94B0E"/>
    <w:multiLevelType w:val="hybridMultilevel"/>
    <w:tmpl w:val="350209CE"/>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A0DA2"/>
    <w:multiLevelType w:val="hybridMultilevel"/>
    <w:tmpl w:val="51104F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B240F80"/>
    <w:multiLevelType w:val="hybridMultilevel"/>
    <w:tmpl w:val="B48627D4"/>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8" w15:restartNumberingAfterBreak="0">
    <w:nsid w:val="3BA86C63"/>
    <w:multiLevelType w:val="multilevel"/>
    <w:tmpl w:val="D102BCDE"/>
    <w:lvl w:ilvl="0">
      <w:start w:val="6"/>
      <w:numFmt w:val="decimal"/>
      <w:lvlText w:val="%1"/>
      <w:lvlJc w:val="left"/>
      <w:pPr>
        <w:tabs>
          <w:tab w:val="num" w:pos="360"/>
        </w:tabs>
        <w:ind w:left="360" w:hanging="360"/>
      </w:pPr>
      <w:rPr>
        <w:rFonts w:hint="default"/>
      </w:rPr>
    </w:lvl>
    <w:lvl w:ilvl="1">
      <w:start w:val="2"/>
      <w:numFmt w:val="decimal"/>
      <w:lvlText w:val="%1.%2"/>
      <w:lvlJc w:val="left"/>
      <w:pPr>
        <w:tabs>
          <w:tab w:val="num" w:pos="1440"/>
        </w:tabs>
        <w:ind w:left="1440" w:hanging="360"/>
      </w:pPr>
      <w:rPr>
        <w:rFonts w:hint="default"/>
      </w:rPr>
    </w:lvl>
    <w:lvl w:ilvl="2">
      <w:start w:val="1"/>
      <w:numFmt w:val="decimal"/>
      <w:lvlText w:val="%1.%2.%3"/>
      <w:lvlJc w:val="left"/>
      <w:pPr>
        <w:tabs>
          <w:tab w:val="num" w:pos="2880"/>
        </w:tabs>
        <w:ind w:left="2880" w:hanging="720"/>
      </w:pPr>
      <w:rPr>
        <w:rFonts w:hint="default"/>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400"/>
        </w:tabs>
        <w:ind w:left="5400" w:hanging="1080"/>
      </w:pPr>
      <w:rPr>
        <w:rFonts w:hint="default"/>
      </w:rPr>
    </w:lvl>
    <w:lvl w:ilvl="5">
      <w:start w:val="1"/>
      <w:numFmt w:val="decimal"/>
      <w:lvlText w:val="%1.%2.%3.%4.%5.%6"/>
      <w:lvlJc w:val="left"/>
      <w:pPr>
        <w:tabs>
          <w:tab w:val="num" w:pos="6480"/>
        </w:tabs>
        <w:ind w:left="6480" w:hanging="1080"/>
      </w:pPr>
      <w:rPr>
        <w:rFonts w:hint="default"/>
      </w:rPr>
    </w:lvl>
    <w:lvl w:ilvl="6">
      <w:start w:val="1"/>
      <w:numFmt w:val="decimal"/>
      <w:lvlText w:val="%1.%2.%3.%4.%5.%6.%7"/>
      <w:lvlJc w:val="left"/>
      <w:pPr>
        <w:tabs>
          <w:tab w:val="num" w:pos="7920"/>
        </w:tabs>
        <w:ind w:left="7920" w:hanging="1440"/>
      </w:pPr>
      <w:rPr>
        <w:rFonts w:hint="default"/>
      </w:rPr>
    </w:lvl>
    <w:lvl w:ilvl="7">
      <w:start w:val="1"/>
      <w:numFmt w:val="decimal"/>
      <w:lvlText w:val="%1.%2.%3.%4.%5.%6.%7.%8"/>
      <w:lvlJc w:val="left"/>
      <w:pPr>
        <w:tabs>
          <w:tab w:val="num" w:pos="9000"/>
        </w:tabs>
        <w:ind w:left="9000" w:hanging="1440"/>
      </w:pPr>
      <w:rPr>
        <w:rFonts w:hint="default"/>
      </w:rPr>
    </w:lvl>
    <w:lvl w:ilvl="8">
      <w:start w:val="1"/>
      <w:numFmt w:val="decimal"/>
      <w:lvlText w:val="%1.%2.%3.%4.%5.%6.%7.%8.%9"/>
      <w:lvlJc w:val="left"/>
      <w:pPr>
        <w:tabs>
          <w:tab w:val="num" w:pos="10440"/>
        </w:tabs>
        <w:ind w:left="10440" w:hanging="1800"/>
      </w:pPr>
      <w:rPr>
        <w:rFonts w:hint="default"/>
      </w:rPr>
    </w:lvl>
  </w:abstractNum>
  <w:abstractNum w:abstractNumId="19" w15:restartNumberingAfterBreak="0">
    <w:nsid w:val="3BC648B9"/>
    <w:multiLevelType w:val="hybridMultilevel"/>
    <w:tmpl w:val="0C4E5D60"/>
    <w:lvl w:ilvl="0" w:tplc="B6403FEE">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40664C3F"/>
    <w:multiLevelType w:val="hybridMultilevel"/>
    <w:tmpl w:val="C7768362"/>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4433141E"/>
    <w:multiLevelType w:val="hybridMultilevel"/>
    <w:tmpl w:val="BF84D720"/>
    <w:lvl w:ilvl="0" w:tplc="37D2FB7E">
      <w:start w:val="4"/>
      <w:numFmt w:val="bullet"/>
      <w:lvlText w:val="-"/>
      <w:lvlJc w:val="left"/>
      <w:pPr>
        <w:ind w:left="1080" w:hanging="360"/>
      </w:pPr>
      <w:rPr>
        <w:rFonts w:ascii="Arial" w:eastAsia="Times New Roman"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44FD5E95"/>
    <w:multiLevelType w:val="multilevel"/>
    <w:tmpl w:val="A0A68458"/>
    <w:lvl w:ilvl="0">
      <w:start w:val="6"/>
      <w:numFmt w:val="decimal"/>
      <w:lvlText w:val="%1"/>
      <w:lvlJc w:val="left"/>
      <w:pPr>
        <w:tabs>
          <w:tab w:val="num" w:pos="360"/>
        </w:tabs>
        <w:ind w:left="360" w:hanging="360"/>
      </w:pPr>
      <w:rPr>
        <w:rFonts w:hint="default"/>
      </w:rPr>
    </w:lvl>
    <w:lvl w:ilvl="1">
      <w:start w:val="1"/>
      <w:numFmt w:val="decimal"/>
      <w:lvlText w:val="%1.%2"/>
      <w:lvlJc w:val="left"/>
      <w:pPr>
        <w:tabs>
          <w:tab w:val="num" w:pos="1440"/>
        </w:tabs>
        <w:ind w:left="1440" w:hanging="360"/>
      </w:pPr>
      <w:rPr>
        <w:rFonts w:hint="default"/>
      </w:rPr>
    </w:lvl>
    <w:lvl w:ilvl="2">
      <w:start w:val="1"/>
      <w:numFmt w:val="decimal"/>
      <w:lvlText w:val="%1.%2.%3"/>
      <w:lvlJc w:val="left"/>
      <w:pPr>
        <w:tabs>
          <w:tab w:val="num" w:pos="2880"/>
        </w:tabs>
        <w:ind w:left="2880" w:hanging="720"/>
      </w:pPr>
      <w:rPr>
        <w:rFonts w:hint="default"/>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400"/>
        </w:tabs>
        <w:ind w:left="5400" w:hanging="1080"/>
      </w:pPr>
      <w:rPr>
        <w:rFonts w:hint="default"/>
      </w:rPr>
    </w:lvl>
    <w:lvl w:ilvl="5">
      <w:start w:val="1"/>
      <w:numFmt w:val="decimal"/>
      <w:lvlText w:val="%1.%2.%3.%4.%5.%6"/>
      <w:lvlJc w:val="left"/>
      <w:pPr>
        <w:tabs>
          <w:tab w:val="num" w:pos="6480"/>
        </w:tabs>
        <w:ind w:left="6480" w:hanging="1080"/>
      </w:pPr>
      <w:rPr>
        <w:rFonts w:hint="default"/>
      </w:rPr>
    </w:lvl>
    <w:lvl w:ilvl="6">
      <w:start w:val="1"/>
      <w:numFmt w:val="decimal"/>
      <w:lvlText w:val="%1.%2.%3.%4.%5.%6.%7"/>
      <w:lvlJc w:val="left"/>
      <w:pPr>
        <w:tabs>
          <w:tab w:val="num" w:pos="7920"/>
        </w:tabs>
        <w:ind w:left="7920" w:hanging="1440"/>
      </w:pPr>
      <w:rPr>
        <w:rFonts w:hint="default"/>
      </w:rPr>
    </w:lvl>
    <w:lvl w:ilvl="7">
      <w:start w:val="1"/>
      <w:numFmt w:val="decimal"/>
      <w:lvlText w:val="%1.%2.%3.%4.%5.%6.%7.%8"/>
      <w:lvlJc w:val="left"/>
      <w:pPr>
        <w:tabs>
          <w:tab w:val="num" w:pos="9000"/>
        </w:tabs>
        <w:ind w:left="9000" w:hanging="1440"/>
      </w:pPr>
      <w:rPr>
        <w:rFonts w:hint="default"/>
      </w:rPr>
    </w:lvl>
    <w:lvl w:ilvl="8">
      <w:start w:val="1"/>
      <w:numFmt w:val="decimal"/>
      <w:lvlText w:val="%1.%2.%3.%4.%5.%6.%7.%8.%9"/>
      <w:lvlJc w:val="left"/>
      <w:pPr>
        <w:tabs>
          <w:tab w:val="num" w:pos="10440"/>
        </w:tabs>
        <w:ind w:left="10440" w:hanging="1800"/>
      </w:pPr>
      <w:rPr>
        <w:rFonts w:hint="default"/>
      </w:rPr>
    </w:lvl>
  </w:abstractNum>
  <w:abstractNum w:abstractNumId="23" w15:restartNumberingAfterBreak="0">
    <w:nsid w:val="47DD2033"/>
    <w:multiLevelType w:val="hybridMultilevel"/>
    <w:tmpl w:val="E606375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47EF6AB2"/>
    <w:multiLevelType w:val="hybridMultilevel"/>
    <w:tmpl w:val="DD1C26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F983FD9"/>
    <w:multiLevelType w:val="hybridMultilevel"/>
    <w:tmpl w:val="017EAE38"/>
    <w:lvl w:ilvl="0" w:tplc="619C0CBA">
      <w:start w:val="1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28C0E68"/>
    <w:multiLevelType w:val="hybridMultilevel"/>
    <w:tmpl w:val="C78AAEDA"/>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7" w15:restartNumberingAfterBreak="0">
    <w:nsid w:val="569964FD"/>
    <w:multiLevelType w:val="hybridMultilevel"/>
    <w:tmpl w:val="F904C558"/>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28" w15:restartNumberingAfterBreak="0">
    <w:nsid w:val="58FB6665"/>
    <w:multiLevelType w:val="multilevel"/>
    <w:tmpl w:val="16D4384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440"/>
        </w:tabs>
        <w:ind w:left="1440" w:hanging="360"/>
      </w:pPr>
      <w:rPr>
        <w:rFonts w:hint="default"/>
      </w:rPr>
    </w:lvl>
    <w:lvl w:ilvl="2">
      <w:start w:val="1"/>
      <w:numFmt w:val="decimal"/>
      <w:lvlText w:val="%1.%2.%3"/>
      <w:lvlJc w:val="left"/>
      <w:pPr>
        <w:tabs>
          <w:tab w:val="num" w:pos="2880"/>
        </w:tabs>
        <w:ind w:left="2880" w:hanging="720"/>
      </w:pPr>
      <w:rPr>
        <w:rFonts w:hint="default"/>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400"/>
        </w:tabs>
        <w:ind w:left="5400" w:hanging="1080"/>
      </w:pPr>
      <w:rPr>
        <w:rFonts w:hint="default"/>
      </w:rPr>
    </w:lvl>
    <w:lvl w:ilvl="5">
      <w:start w:val="1"/>
      <w:numFmt w:val="decimal"/>
      <w:lvlText w:val="%1.%2.%3.%4.%5.%6"/>
      <w:lvlJc w:val="left"/>
      <w:pPr>
        <w:tabs>
          <w:tab w:val="num" w:pos="6480"/>
        </w:tabs>
        <w:ind w:left="6480" w:hanging="1080"/>
      </w:pPr>
      <w:rPr>
        <w:rFonts w:hint="default"/>
      </w:rPr>
    </w:lvl>
    <w:lvl w:ilvl="6">
      <w:start w:val="1"/>
      <w:numFmt w:val="decimal"/>
      <w:lvlText w:val="%1.%2.%3.%4.%5.%6.%7"/>
      <w:lvlJc w:val="left"/>
      <w:pPr>
        <w:tabs>
          <w:tab w:val="num" w:pos="7920"/>
        </w:tabs>
        <w:ind w:left="7920" w:hanging="1440"/>
      </w:pPr>
      <w:rPr>
        <w:rFonts w:hint="default"/>
      </w:rPr>
    </w:lvl>
    <w:lvl w:ilvl="7">
      <w:start w:val="1"/>
      <w:numFmt w:val="decimal"/>
      <w:lvlText w:val="%1.%2.%3.%4.%5.%6.%7.%8"/>
      <w:lvlJc w:val="left"/>
      <w:pPr>
        <w:tabs>
          <w:tab w:val="num" w:pos="9000"/>
        </w:tabs>
        <w:ind w:left="9000" w:hanging="1440"/>
      </w:pPr>
      <w:rPr>
        <w:rFonts w:hint="default"/>
      </w:rPr>
    </w:lvl>
    <w:lvl w:ilvl="8">
      <w:start w:val="1"/>
      <w:numFmt w:val="decimal"/>
      <w:lvlText w:val="%1.%2.%3.%4.%5.%6.%7.%8.%9"/>
      <w:lvlJc w:val="left"/>
      <w:pPr>
        <w:tabs>
          <w:tab w:val="num" w:pos="10440"/>
        </w:tabs>
        <w:ind w:left="10440" w:hanging="1800"/>
      </w:pPr>
      <w:rPr>
        <w:rFonts w:hint="default"/>
      </w:rPr>
    </w:lvl>
  </w:abstractNum>
  <w:abstractNum w:abstractNumId="29" w15:restartNumberingAfterBreak="0">
    <w:nsid w:val="63015883"/>
    <w:multiLevelType w:val="hybridMultilevel"/>
    <w:tmpl w:val="C05285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3905FE3"/>
    <w:multiLevelType w:val="hybridMultilevel"/>
    <w:tmpl w:val="82C2C330"/>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4DE652E"/>
    <w:multiLevelType w:val="hybridMultilevel"/>
    <w:tmpl w:val="B978B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52D31B8"/>
    <w:multiLevelType w:val="multilevel"/>
    <w:tmpl w:val="F21221DC"/>
    <w:lvl w:ilvl="0">
      <w:start w:val="1"/>
      <w:numFmt w:val="decimal"/>
      <w:lvlText w:val="%1."/>
      <w:lvlJc w:val="left"/>
      <w:pPr>
        <w:tabs>
          <w:tab w:val="num" w:pos="720"/>
        </w:tabs>
        <w:ind w:left="720" w:hanging="360"/>
      </w:pPr>
    </w:lvl>
    <w:lvl w:ilvl="1">
      <w:start w:val="1"/>
      <w:numFmt w:val="lowerLetter"/>
      <w:lvlText w:val="%2)"/>
      <w:lvlJc w:val="left"/>
      <w:pPr>
        <w:tabs>
          <w:tab w:val="num" w:pos="1070"/>
        </w:tabs>
        <w:ind w:left="107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3" w15:restartNumberingAfterBreak="0">
    <w:nsid w:val="6DE953F7"/>
    <w:multiLevelType w:val="multilevel"/>
    <w:tmpl w:val="A22C118E"/>
    <w:lvl w:ilvl="0">
      <w:start w:val="1"/>
      <w:numFmt w:val="decimal"/>
      <w:lvlText w:val="%1."/>
      <w:lvlJc w:val="left"/>
      <w:pPr>
        <w:ind w:left="720" w:hanging="360"/>
      </w:pPr>
      <w:rPr>
        <w:rFonts w:hint="default"/>
        <w:b/>
        <w:i w:val="0"/>
        <w:color w:val="auto"/>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F5C6D07"/>
    <w:multiLevelType w:val="hybridMultilevel"/>
    <w:tmpl w:val="CDAA88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5934BC3"/>
    <w:multiLevelType w:val="hybridMultilevel"/>
    <w:tmpl w:val="9760CB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90E5873"/>
    <w:multiLevelType w:val="hybridMultilevel"/>
    <w:tmpl w:val="FF749410"/>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7" w15:restartNumberingAfterBreak="0">
    <w:nsid w:val="7EF67BC7"/>
    <w:multiLevelType w:val="hybridMultilevel"/>
    <w:tmpl w:val="9908386A"/>
    <w:lvl w:ilvl="0" w:tplc="C312302A">
      <w:start w:val="1"/>
      <w:numFmt w:val="bullet"/>
      <w:lvlText w:val="•"/>
      <w:lvlJc w:val="left"/>
      <w:pPr>
        <w:tabs>
          <w:tab w:val="num" w:pos="720"/>
        </w:tabs>
        <w:ind w:left="720" w:hanging="360"/>
      </w:pPr>
      <w:rPr>
        <w:rFonts w:ascii="Gill Sans MT" w:hAnsi="Gill Sans MT" w:hint="default"/>
      </w:rPr>
    </w:lvl>
    <w:lvl w:ilvl="1" w:tplc="43E66434">
      <w:start w:val="184"/>
      <w:numFmt w:val="bullet"/>
      <w:lvlText w:val=""/>
      <w:lvlJc w:val="left"/>
      <w:pPr>
        <w:tabs>
          <w:tab w:val="num" w:pos="1440"/>
        </w:tabs>
        <w:ind w:left="1440" w:hanging="360"/>
      </w:pPr>
      <w:rPr>
        <w:rFonts w:ascii="Wingdings" w:hAnsi="Wingdings" w:hint="default"/>
      </w:rPr>
    </w:lvl>
    <w:lvl w:ilvl="2" w:tplc="9DB6C2EA">
      <w:start w:val="184"/>
      <w:numFmt w:val="bullet"/>
      <w:lvlText w:val="•"/>
      <w:lvlJc w:val="left"/>
      <w:pPr>
        <w:tabs>
          <w:tab w:val="num" w:pos="2160"/>
        </w:tabs>
        <w:ind w:left="2160" w:hanging="360"/>
      </w:pPr>
      <w:rPr>
        <w:rFonts w:ascii="Gill Sans MT" w:hAnsi="Gill Sans MT" w:hint="default"/>
      </w:rPr>
    </w:lvl>
    <w:lvl w:ilvl="3" w:tplc="108E587A" w:tentative="1">
      <w:start w:val="1"/>
      <w:numFmt w:val="bullet"/>
      <w:lvlText w:val="•"/>
      <w:lvlJc w:val="left"/>
      <w:pPr>
        <w:tabs>
          <w:tab w:val="num" w:pos="2880"/>
        </w:tabs>
        <w:ind w:left="2880" w:hanging="360"/>
      </w:pPr>
      <w:rPr>
        <w:rFonts w:ascii="Gill Sans MT" w:hAnsi="Gill Sans MT" w:hint="default"/>
      </w:rPr>
    </w:lvl>
    <w:lvl w:ilvl="4" w:tplc="B7884FC6" w:tentative="1">
      <w:start w:val="1"/>
      <w:numFmt w:val="bullet"/>
      <w:lvlText w:val="•"/>
      <w:lvlJc w:val="left"/>
      <w:pPr>
        <w:tabs>
          <w:tab w:val="num" w:pos="3600"/>
        </w:tabs>
        <w:ind w:left="3600" w:hanging="360"/>
      </w:pPr>
      <w:rPr>
        <w:rFonts w:ascii="Gill Sans MT" w:hAnsi="Gill Sans MT" w:hint="default"/>
      </w:rPr>
    </w:lvl>
    <w:lvl w:ilvl="5" w:tplc="C804D46C" w:tentative="1">
      <w:start w:val="1"/>
      <w:numFmt w:val="bullet"/>
      <w:lvlText w:val="•"/>
      <w:lvlJc w:val="left"/>
      <w:pPr>
        <w:tabs>
          <w:tab w:val="num" w:pos="4320"/>
        </w:tabs>
        <w:ind w:left="4320" w:hanging="360"/>
      </w:pPr>
      <w:rPr>
        <w:rFonts w:ascii="Gill Sans MT" w:hAnsi="Gill Sans MT" w:hint="default"/>
      </w:rPr>
    </w:lvl>
    <w:lvl w:ilvl="6" w:tplc="CD5008CC" w:tentative="1">
      <w:start w:val="1"/>
      <w:numFmt w:val="bullet"/>
      <w:lvlText w:val="•"/>
      <w:lvlJc w:val="left"/>
      <w:pPr>
        <w:tabs>
          <w:tab w:val="num" w:pos="5040"/>
        </w:tabs>
        <w:ind w:left="5040" w:hanging="360"/>
      </w:pPr>
      <w:rPr>
        <w:rFonts w:ascii="Gill Sans MT" w:hAnsi="Gill Sans MT" w:hint="default"/>
      </w:rPr>
    </w:lvl>
    <w:lvl w:ilvl="7" w:tplc="CA70CBE8" w:tentative="1">
      <w:start w:val="1"/>
      <w:numFmt w:val="bullet"/>
      <w:lvlText w:val="•"/>
      <w:lvlJc w:val="left"/>
      <w:pPr>
        <w:tabs>
          <w:tab w:val="num" w:pos="5760"/>
        </w:tabs>
        <w:ind w:left="5760" w:hanging="360"/>
      </w:pPr>
      <w:rPr>
        <w:rFonts w:ascii="Gill Sans MT" w:hAnsi="Gill Sans MT" w:hint="default"/>
      </w:rPr>
    </w:lvl>
    <w:lvl w:ilvl="8" w:tplc="1284C082" w:tentative="1">
      <w:start w:val="1"/>
      <w:numFmt w:val="bullet"/>
      <w:lvlText w:val="•"/>
      <w:lvlJc w:val="left"/>
      <w:pPr>
        <w:tabs>
          <w:tab w:val="num" w:pos="6480"/>
        </w:tabs>
        <w:ind w:left="6480" w:hanging="360"/>
      </w:pPr>
      <w:rPr>
        <w:rFonts w:ascii="Gill Sans MT" w:hAnsi="Gill Sans MT" w:hint="default"/>
      </w:rPr>
    </w:lvl>
  </w:abstractNum>
  <w:num w:numId="1">
    <w:abstractNumId w:val="37"/>
  </w:num>
  <w:num w:numId="2">
    <w:abstractNumId w:val="11"/>
  </w:num>
  <w:num w:numId="3">
    <w:abstractNumId w:val="27"/>
  </w:num>
  <w:num w:numId="4">
    <w:abstractNumId w:val="17"/>
  </w:num>
  <w:num w:numId="5">
    <w:abstractNumId w:val="2"/>
  </w:num>
  <w:num w:numId="6">
    <w:abstractNumId w:val="22"/>
  </w:num>
  <w:num w:numId="7">
    <w:abstractNumId w:val="28"/>
  </w:num>
  <w:num w:numId="8">
    <w:abstractNumId w:val="15"/>
  </w:num>
  <w:num w:numId="9">
    <w:abstractNumId w:val="30"/>
  </w:num>
  <w:num w:numId="10">
    <w:abstractNumId w:val="18"/>
  </w:num>
  <w:num w:numId="11">
    <w:abstractNumId w:val="10"/>
  </w:num>
  <w:num w:numId="12">
    <w:abstractNumId w:val="23"/>
  </w:num>
  <w:num w:numId="13">
    <w:abstractNumId w:val="35"/>
  </w:num>
  <w:num w:numId="14">
    <w:abstractNumId w:val="31"/>
  </w:num>
  <w:num w:numId="15">
    <w:abstractNumId w:val="16"/>
  </w:num>
  <w:num w:numId="16">
    <w:abstractNumId w:val="14"/>
  </w:num>
  <w:num w:numId="17">
    <w:abstractNumId w:val="4"/>
  </w:num>
  <w:num w:numId="18">
    <w:abstractNumId w:val="0"/>
  </w:num>
  <w:num w:numId="19">
    <w:abstractNumId w:val="9"/>
  </w:num>
  <w:num w:numId="20">
    <w:abstractNumId w:val="32"/>
  </w:num>
  <w:num w:numId="21">
    <w:abstractNumId w:val="7"/>
  </w:num>
  <w:num w:numId="22">
    <w:abstractNumId w:val="34"/>
  </w:num>
  <w:num w:numId="23">
    <w:abstractNumId w:val="24"/>
  </w:num>
  <w:num w:numId="24">
    <w:abstractNumId w:val="5"/>
  </w:num>
  <w:num w:numId="25">
    <w:abstractNumId w:val="12"/>
  </w:num>
  <w:num w:numId="26">
    <w:abstractNumId w:val="21"/>
  </w:num>
  <w:num w:numId="27">
    <w:abstractNumId w:val="33"/>
  </w:num>
  <w:num w:numId="28">
    <w:abstractNumId w:val="25"/>
  </w:num>
  <w:num w:numId="29">
    <w:abstractNumId w:val="20"/>
  </w:num>
  <w:num w:numId="30">
    <w:abstractNumId w:val="6"/>
  </w:num>
  <w:num w:numId="31">
    <w:abstractNumId w:val="19"/>
  </w:num>
  <w:num w:numId="32">
    <w:abstractNumId w:val="13"/>
  </w:num>
  <w:num w:numId="33">
    <w:abstractNumId w:val="26"/>
  </w:num>
  <w:num w:numId="34">
    <w:abstractNumId w:val="36"/>
  </w:num>
  <w:num w:numId="35">
    <w:abstractNumId w:val="3"/>
  </w:num>
  <w:num w:numId="36">
    <w:abstractNumId w:val="8"/>
  </w:num>
  <w:num w:numId="37">
    <w:abstractNumId w:val="1"/>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wB0IjMwMTQwtDSyUdpeDU4uLM/DyQAiPjWgBRBzDQLQAAAA=="/>
  </w:docVars>
  <w:rsids>
    <w:rsidRoot w:val="003C11F9"/>
    <w:rsid w:val="000047E3"/>
    <w:rsid w:val="00005207"/>
    <w:rsid w:val="000063D7"/>
    <w:rsid w:val="00013A06"/>
    <w:rsid w:val="000202A6"/>
    <w:rsid w:val="00021CF5"/>
    <w:rsid w:val="000226A6"/>
    <w:rsid w:val="000226DA"/>
    <w:rsid w:val="00026359"/>
    <w:rsid w:val="00026DB9"/>
    <w:rsid w:val="00027306"/>
    <w:rsid w:val="00027646"/>
    <w:rsid w:val="000316B0"/>
    <w:rsid w:val="0003245E"/>
    <w:rsid w:val="0003482F"/>
    <w:rsid w:val="00035978"/>
    <w:rsid w:val="000436BF"/>
    <w:rsid w:val="0005269E"/>
    <w:rsid w:val="00055914"/>
    <w:rsid w:val="00055FEC"/>
    <w:rsid w:val="0006195F"/>
    <w:rsid w:val="00063E17"/>
    <w:rsid w:val="00066613"/>
    <w:rsid w:val="00084BE0"/>
    <w:rsid w:val="00086265"/>
    <w:rsid w:val="0009408E"/>
    <w:rsid w:val="00095567"/>
    <w:rsid w:val="000955C7"/>
    <w:rsid w:val="00096366"/>
    <w:rsid w:val="000963A0"/>
    <w:rsid w:val="000A07DB"/>
    <w:rsid w:val="000A1B64"/>
    <w:rsid w:val="000A38A9"/>
    <w:rsid w:val="000B1514"/>
    <w:rsid w:val="000B15C6"/>
    <w:rsid w:val="000B5E6D"/>
    <w:rsid w:val="000B7A67"/>
    <w:rsid w:val="000C1902"/>
    <w:rsid w:val="000D12D1"/>
    <w:rsid w:val="000D1DDB"/>
    <w:rsid w:val="000D5084"/>
    <w:rsid w:val="000E10D9"/>
    <w:rsid w:val="000E16CE"/>
    <w:rsid w:val="000F1770"/>
    <w:rsid w:val="000F1C3F"/>
    <w:rsid w:val="000F4193"/>
    <w:rsid w:val="001062A7"/>
    <w:rsid w:val="00107F6D"/>
    <w:rsid w:val="00111FE9"/>
    <w:rsid w:val="0011407B"/>
    <w:rsid w:val="00114A35"/>
    <w:rsid w:val="00116BA3"/>
    <w:rsid w:val="0011700D"/>
    <w:rsid w:val="00120AFC"/>
    <w:rsid w:val="00121697"/>
    <w:rsid w:val="001225C8"/>
    <w:rsid w:val="00132104"/>
    <w:rsid w:val="001332A2"/>
    <w:rsid w:val="00134591"/>
    <w:rsid w:val="00145C58"/>
    <w:rsid w:val="001471CD"/>
    <w:rsid w:val="001507AB"/>
    <w:rsid w:val="001519D4"/>
    <w:rsid w:val="00152813"/>
    <w:rsid w:val="0015662B"/>
    <w:rsid w:val="00157BBD"/>
    <w:rsid w:val="00161B03"/>
    <w:rsid w:val="00162224"/>
    <w:rsid w:val="00162681"/>
    <w:rsid w:val="0016364C"/>
    <w:rsid w:val="00164507"/>
    <w:rsid w:val="00164EC5"/>
    <w:rsid w:val="0016738D"/>
    <w:rsid w:val="00173821"/>
    <w:rsid w:val="001739E6"/>
    <w:rsid w:val="0017560E"/>
    <w:rsid w:val="00177297"/>
    <w:rsid w:val="00181926"/>
    <w:rsid w:val="00183F67"/>
    <w:rsid w:val="00185360"/>
    <w:rsid w:val="00185CE2"/>
    <w:rsid w:val="00185D22"/>
    <w:rsid w:val="00193FEF"/>
    <w:rsid w:val="00194C84"/>
    <w:rsid w:val="001A00F7"/>
    <w:rsid w:val="001A0C4F"/>
    <w:rsid w:val="001A67A4"/>
    <w:rsid w:val="001B0DC2"/>
    <w:rsid w:val="001B1EC7"/>
    <w:rsid w:val="001B421B"/>
    <w:rsid w:val="001C1CB1"/>
    <w:rsid w:val="001C2109"/>
    <w:rsid w:val="001C4A7C"/>
    <w:rsid w:val="001D0D4D"/>
    <w:rsid w:val="001D1813"/>
    <w:rsid w:val="001D2688"/>
    <w:rsid w:val="001E2394"/>
    <w:rsid w:val="001E59DC"/>
    <w:rsid w:val="001E6AD2"/>
    <w:rsid w:val="00200A73"/>
    <w:rsid w:val="00206D4D"/>
    <w:rsid w:val="00216526"/>
    <w:rsid w:val="002220A2"/>
    <w:rsid w:val="00232B08"/>
    <w:rsid w:val="00232CFD"/>
    <w:rsid w:val="002419EB"/>
    <w:rsid w:val="00241D6E"/>
    <w:rsid w:val="002501C4"/>
    <w:rsid w:val="00254A99"/>
    <w:rsid w:val="00257B23"/>
    <w:rsid w:val="00263F1A"/>
    <w:rsid w:val="00266F48"/>
    <w:rsid w:val="00271E7B"/>
    <w:rsid w:val="00272E29"/>
    <w:rsid w:val="0027607E"/>
    <w:rsid w:val="00280119"/>
    <w:rsid w:val="00281C10"/>
    <w:rsid w:val="00297572"/>
    <w:rsid w:val="002A1EB9"/>
    <w:rsid w:val="002A54A3"/>
    <w:rsid w:val="002B0F54"/>
    <w:rsid w:val="002B1633"/>
    <w:rsid w:val="002B5315"/>
    <w:rsid w:val="002B76A3"/>
    <w:rsid w:val="002C155D"/>
    <w:rsid w:val="002C1780"/>
    <w:rsid w:val="002C77A9"/>
    <w:rsid w:val="002C7A13"/>
    <w:rsid w:val="002D4381"/>
    <w:rsid w:val="002E14BA"/>
    <w:rsid w:val="002E217F"/>
    <w:rsid w:val="002E3BA1"/>
    <w:rsid w:val="002F0596"/>
    <w:rsid w:val="002F17A8"/>
    <w:rsid w:val="003030F6"/>
    <w:rsid w:val="00311306"/>
    <w:rsid w:val="00314A1C"/>
    <w:rsid w:val="00314E49"/>
    <w:rsid w:val="00316145"/>
    <w:rsid w:val="00316F06"/>
    <w:rsid w:val="00324B1E"/>
    <w:rsid w:val="00325D70"/>
    <w:rsid w:val="00332724"/>
    <w:rsid w:val="00336660"/>
    <w:rsid w:val="00345A96"/>
    <w:rsid w:val="00346493"/>
    <w:rsid w:val="003513CC"/>
    <w:rsid w:val="00352A7E"/>
    <w:rsid w:val="00352B1A"/>
    <w:rsid w:val="003627A0"/>
    <w:rsid w:val="00363E18"/>
    <w:rsid w:val="003655D3"/>
    <w:rsid w:val="003678F2"/>
    <w:rsid w:val="00377E64"/>
    <w:rsid w:val="00380DFE"/>
    <w:rsid w:val="00393BA2"/>
    <w:rsid w:val="00393D09"/>
    <w:rsid w:val="003A459D"/>
    <w:rsid w:val="003B5C93"/>
    <w:rsid w:val="003C11F9"/>
    <w:rsid w:val="003C7D54"/>
    <w:rsid w:val="003D2874"/>
    <w:rsid w:val="003D40D6"/>
    <w:rsid w:val="003D56ED"/>
    <w:rsid w:val="003E4C02"/>
    <w:rsid w:val="003E582A"/>
    <w:rsid w:val="003E745F"/>
    <w:rsid w:val="003F1232"/>
    <w:rsid w:val="003F1C13"/>
    <w:rsid w:val="003F2FA9"/>
    <w:rsid w:val="003F41D8"/>
    <w:rsid w:val="003F446E"/>
    <w:rsid w:val="003F5BE6"/>
    <w:rsid w:val="00410D69"/>
    <w:rsid w:val="00411CB5"/>
    <w:rsid w:val="004134E2"/>
    <w:rsid w:val="004151E7"/>
    <w:rsid w:val="00415D40"/>
    <w:rsid w:val="00422EBF"/>
    <w:rsid w:val="004249E5"/>
    <w:rsid w:val="00424D47"/>
    <w:rsid w:val="00435F70"/>
    <w:rsid w:val="00441120"/>
    <w:rsid w:val="0044232A"/>
    <w:rsid w:val="00445A5D"/>
    <w:rsid w:val="004477AE"/>
    <w:rsid w:val="0045061C"/>
    <w:rsid w:val="00451CE5"/>
    <w:rsid w:val="00452775"/>
    <w:rsid w:val="00455620"/>
    <w:rsid w:val="004562DE"/>
    <w:rsid w:val="00456A56"/>
    <w:rsid w:val="00461CEC"/>
    <w:rsid w:val="004622B7"/>
    <w:rsid w:val="00470314"/>
    <w:rsid w:val="00471815"/>
    <w:rsid w:val="00472A33"/>
    <w:rsid w:val="00474738"/>
    <w:rsid w:val="004761B9"/>
    <w:rsid w:val="00477850"/>
    <w:rsid w:val="004805DD"/>
    <w:rsid w:val="00482597"/>
    <w:rsid w:val="0048429D"/>
    <w:rsid w:val="00484FB6"/>
    <w:rsid w:val="004906D8"/>
    <w:rsid w:val="004A1F2A"/>
    <w:rsid w:val="004A6824"/>
    <w:rsid w:val="004A6F46"/>
    <w:rsid w:val="004B0605"/>
    <w:rsid w:val="004B6616"/>
    <w:rsid w:val="004C4AF7"/>
    <w:rsid w:val="004C4B01"/>
    <w:rsid w:val="004D049E"/>
    <w:rsid w:val="004D6C6F"/>
    <w:rsid w:val="004E2F62"/>
    <w:rsid w:val="004F3454"/>
    <w:rsid w:val="00510B13"/>
    <w:rsid w:val="00521F02"/>
    <w:rsid w:val="00526D09"/>
    <w:rsid w:val="00536834"/>
    <w:rsid w:val="005379E1"/>
    <w:rsid w:val="00542E27"/>
    <w:rsid w:val="005438B1"/>
    <w:rsid w:val="00545C87"/>
    <w:rsid w:val="00553D7F"/>
    <w:rsid w:val="00556E53"/>
    <w:rsid w:val="00564F93"/>
    <w:rsid w:val="005677DE"/>
    <w:rsid w:val="00572D20"/>
    <w:rsid w:val="00572F44"/>
    <w:rsid w:val="0057317D"/>
    <w:rsid w:val="00574EB3"/>
    <w:rsid w:val="005753E7"/>
    <w:rsid w:val="00580241"/>
    <w:rsid w:val="00582568"/>
    <w:rsid w:val="00583428"/>
    <w:rsid w:val="00583875"/>
    <w:rsid w:val="00583D03"/>
    <w:rsid w:val="00584C7F"/>
    <w:rsid w:val="00587BB2"/>
    <w:rsid w:val="005916F7"/>
    <w:rsid w:val="00596EDA"/>
    <w:rsid w:val="0059707E"/>
    <w:rsid w:val="005A0CA1"/>
    <w:rsid w:val="005A47A6"/>
    <w:rsid w:val="005A62C8"/>
    <w:rsid w:val="005A6B6B"/>
    <w:rsid w:val="005C225C"/>
    <w:rsid w:val="005C6564"/>
    <w:rsid w:val="005D2F50"/>
    <w:rsid w:val="005E048A"/>
    <w:rsid w:val="005E0FAD"/>
    <w:rsid w:val="005E1DC5"/>
    <w:rsid w:val="005E6033"/>
    <w:rsid w:val="005F2379"/>
    <w:rsid w:val="005F26DD"/>
    <w:rsid w:val="005F3C27"/>
    <w:rsid w:val="005F47BB"/>
    <w:rsid w:val="005F5BF9"/>
    <w:rsid w:val="0060025A"/>
    <w:rsid w:val="00606728"/>
    <w:rsid w:val="006105E0"/>
    <w:rsid w:val="00615D94"/>
    <w:rsid w:val="006215C1"/>
    <w:rsid w:val="00621BD0"/>
    <w:rsid w:val="006250AF"/>
    <w:rsid w:val="00633A63"/>
    <w:rsid w:val="00634370"/>
    <w:rsid w:val="00635129"/>
    <w:rsid w:val="00635644"/>
    <w:rsid w:val="00637B28"/>
    <w:rsid w:val="00642BFB"/>
    <w:rsid w:val="00647019"/>
    <w:rsid w:val="00651964"/>
    <w:rsid w:val="00653929"/>
    <w:rsid w:val="00662DE1"/>
    <w:rsid w:val="00663F26"/>
    <w:rsid w:val="006647D1"/>
    <w:rsid w:val="00667A8C"/>
    <w:rsid w:val="00672BBC"/>
    <w:rsid w:val="006756BD"/>
    <w:rsid w:val="00675F07"/>
    <w:rsid w:val="00677C15"/>
    <w:rsid w:val="00681C08"/>
    <w:rsid w:val="00684029"/>
    <w:rsid w:val="00687493"/>
    <w:rsid w:val="006960B0"/>
    <w:rsid w:val="006A2451"/>
    <w:rsid w:val="006A2B14"/>
    <w:rsid w:val="006A3838"/>
    <w:rsid w:val="006A3C2C"/>
    <w:rsid w:val="006A5831"/>
    <w:rsid w:val="006A683E"/>
    <w:rsid w:val="006B259E"/>
    <w:rsid w:val="006B6D7B"/>
    <w:rsid w:val="006B7B89"/>
    <w:rsid w:val="006C0995"/>
    <w:rsid w:val="006C0E1E"/>
    <w:rsid w:val="006C1293"/>
    <w:rsid w:val="006C2503"/>
    <w:rsid w:val="006C3DAB"/>
    <w:rsid w:val="006C4517"/>
    <w:rsid w:val="006C5123"/>
    <w:rsid w:val="006C657F"/>
    <w:rsid w:val="006C6C50"/>
    <w:rsid w:val="006C73C3"/>
    <w:rsid w:val="006D1088"/>
    <w:rsid w:val="006D2233"/>
    <w:rsid w:val="006D59C3"/>
    <w:rsid w:val="006D5FF4"/>
    <w:rsid w:val="006D74CC"/>
    <w:rsid w:val="006E1BF1"/>
    <w:rsid w:val="006E236F"/>
    <w:rsid w:val="006E2E74"/>
    <w:rsid w:val="006E498B"/>
    <w:rsid w:val="006F06CF"/>
    <w:rsid w:val="006F239E"/>
    <w:rsid w:val="006F31C2"/>
    <w:rsid w:val="006F340C"/>
    <w:rsid w:val="006F43A5"/>
    <w:rsid w:val="006F4CD7"/>
    <w:rsid w:val="006F6264"/>
    <w:rsid w:val="006F680A"/>
    <w:rsid w:val="006F6F09"/>
    <w:rsid w:val="006F7698"/>
    <w:rsid w:val="006F79EA"/>
    <w:rsid w:val="0070035A"/>
    <w:rsid w:val="0070049F"/>
    <w:rsid w:val="00714A49"/>
    <w:rsid w:val="00721196"/>
    <w:rsid w:val="007237BF"/>
    <w:rsid w:val="00723A00"/>
    <w:rsid w:val="00724E85"/>
    <w:rsid w:val="00730D6B"/>
    <w:rsid w:val="007369DB"/>
    <w:rsid w:val="007401CF"/>
    <w:rsid w:val="00744DD4"/>
    <w:rsid w:val="0074649C"/>
    <w:rsid w:val="00746B66"/>
    <w:rsid w:val="00750236"/>
    <w:rsid w:val="00751883"/>
    <w:rsid w:val="007540DE"/>
    <w:rsid w:val="007637D1"/>
    <w:rsid w:val="00764D77"/>
    <w:rsid w:val="007665B4"/>
    <w:rsid w:val="007720F5"/>
    <w:rsid w:val="00774C0A"/>
    <w:rsid w:val="00774F4F"/>
    <w:rsid w:val="00775364"/>
    <w:rsid w:val="00777188"/>
    <w:rsid w:val="00782C4C"/>
    <w:rsid w:val="0078334D"/>
    <w:rsid w:val="00787F74"/>
    <w:rsid w:val="0079161E"/>
    <w:rsid w:val="00794313"/>
    <w:rsid w:val="00794A76"/>
    <w:rsid w:val="007957D9"/>
    <w:rsid w:val="00797503"/>
    <w:rsid w:val="007A3101"/>
    <w:rsid w:val="007A5BB2"/>
    <w:rsid w:val="007A66CA"/>
    <w:rsid w:val="007B6B87"/>
    <w:rsid w:val="007C5563"/>
    <w:rsid w:val="007C7228"/>
    <w:rsid w:val="007D0075"/>
    <w:rsid w:val="007D28BE"/>
    <w:rsid w:val="007D2B8C"/>
    <w:rsid w:val="007D73A8"/>
    <w:rsid w:val="00800306"/>
    <w:rsid w:val="00800AEF"/>
    <w:rsid w:val="0080234B"/>
    <w:rsid w:val="0080404F"/>
    <w:rsid w:val="0080503C"/>
    <w:rsid w:val="008065F3"/>
    <w:rsid w:val="00820617"/>
    <w:rsid w:val="00821520"/>
    <w:rsid w:val="0083063E"/>
    <w:rsid w:val="00842AC8"/>
    <w:rsid w:val="00843D0E"/>
    <w:rsid w:val="00851B25"/>
    <w:rsid w:val="00853676"/>
    <w:rsid w:val="00857EBC"/>
    <w:rsid w:val="00860285"/>
    <w:rsid w:val="00861919"/>
    <w:rsid w:val="00862A0E"/>
    <w:rsid w:val="00863841"/>
    <w:rsid w:val="00863DA5"/>
    <w:rsid w:val="0086468C"/>
    <w:rsid w:val="008720C5"/>
    <w:rsid w:val="00872FA0"/>
    <w:rsid w:val="00875AEB"/>
    <w:rsid w:val="00877A58"/>
    <w:rsid w:val="00877B85"/>
    <w:rsid w:val="0088176E"/>
    <w:rsid w:val="00881B55"/>
    <w:rsid w:val="00881BBD"/>
    <w:rsid w:val="00887DDE"/>
    <w:rsid w:val="008911AE"/>
    <w:rsid w:val="00896298"/>
    <w:rsid w:val="008A1579"/>
    <w:rsid w:val="008A23AE"/>
    <w:rsid w:val="008A24CB"/>
    <w:rsid w:val="008A3874"/>
    <w:rsid w:val="008A58BB"/>
    <w:rsid w:val="008B13E7"/>
    <w:rsid w:val="008B5F95"/>
    <w:rsid w:val="008C1407"/>
    <w:rsid w:val="008C2600"/>
    <w:rsid w:val="008C7990"/>
    <w:rsid w:val="008C7EE9"/>
    <w:rsid w:val="008D268C"/>
    <w:rsid w:val="008D28BF"/>
    <w:rsid w:val="008D53A6"/>
    <w:rsid w:val="008D730E"/>
    <w:rsid w:val="008E21BD"/>
    <w:rsid w:val="008E40A3"/>
    <w:rsid w:val="008E489C"/>
    <w:rsid w:val="008E7012"/>
    <w:rsid w:val="008F0C4C"/>
    <w:rsid w:val="008F40E0"/>
    <w:rsid w:val="008F7561"/>
    <w:rsid w:val="008F770A"/>
    <w:rsid w:val="00900CFB"/>
    <w:rsid w:val="00901BEC"/>
    <w:rsid w:val="00906F83"/>
    <w:rsid w:val="00912356"/>
    <w:rsid w:val="00916565"/>
    <w:rsid w:val="009173EC"/>
    <w:rsid w:val="00921457"/>
    <w:rsid w:val="00924D8E"/>
    <w:rsid w:val="00926B92"/>
    <w:rsid w:val="00937474"/>
    <w:rsid w:val="0094120E"/>
    <w:rsid w:val="0094151B"/>
    <w:rsid w:val="00942C18"/>
    <w:rsid w:val="00943C4A"/>
    <w:rsid w:val="009441D7"/>
    <w:rsid w:val="00944882"/>
    <w:rsid w:val="0095120C"/>
    <w:rsid w:val="009606D7"/>
    <w:rsid w:val="0097191F"/>
    <w:rsid w:val="009742C2"/>
    <w:rsid w:val="00980F81"/>
    <w:rsid w:val="00983511"/>
    <w:rsid w:val="0098418B"/>
    <w:rsid w:val="009848BB"/>
    <w:rsid w:val="00985426"/>
    <w:rsid w:val="00990C90"/>
    <w:rsid w:val="00993A55"/>
    <w:rsid w:val="009967B3"/>
    <w:rsid w:val="00996959"/>
    <w:rsid w:val="009A0453"/>
    <w:rsid w:val="009A1294"/>
    <w:rsid w:val="009A2197"/>
    <w:rsid w:val="009A29EC"/>
    <w:rsid w:val="009A2AE5"/>
    <w:rsid w:val="009A4BA5"/>
    <w:rsid w:val="009B2E48"/>
    <w:rsid w:val="009B58A6"/>
    <w:rsid w:val="009C04EF"/>
    <w:rsid w:val="009C06EA"/>
    <w:rsid w:val="009C3020"/>
    <w:rsid w:val="009C4B32"/>
    <w:rsid w:val="009C4DDE"/>
    <w:rsid w:val="009C6053"/>
    <w:rsid w:val="009D5F0D"/>
    <w:rsid w:val="009D76A4"/>
    <w:rsid w:val="009D7D77"/>
    <w:rsid w:val="009E11F7"/>
    <w:rsid w:val="009E12B8"/>
    <w:rsid w:val="009E1A7D"/>
    <w:rsid w:val="009E67EE"/>
    <w:rsid w:val="009E7552"/>
    <w:rsid w:val="009E7AB7"/>
    <w:rsid w:val="009F2770"/>
    <w:rsid w:val="009F2F74"/>
    <w:rsid w:val="00A030E5"/>
    <w:rsid w:val="00A061A6"/>
    <w:rsid w:val="00A06F16"/>
    <w:rsid w:val="00A070E5"/>
    <w:rsid w:val="00A10EB6"/>
    <w:rsid w:val="00A124B5"/>
    <w:rsid w:val="00A1290E"/>
    <w:rsid w:val="00A142C1"/>
    <w:rsid w:val="00A1590D"/>
    <w:rsid w:val="00A21A6D"/>
    <w:rsid w:val="00A24196"/>
    <w:rsid w:val="00A30A0E"/>
    <w:rsid w:val="00A311E5"/>
    <w:rsid w:val="00A31BC8"/>
    <w:rsid w:val="00A32207"/>
    <w:rsid w:val="00A33A90"/>
    <w:rsid w:val="00A5239E"/>
    <w:rsid w:val="00A5297B"/>
    <w:rsid w:val="00A55330"/>
    <w:rsid w:val="00A564F6"/>
    <w:rsid w:val="00A56B94"/>
    <w:rsid w:val="00A60F36"/>
    <w:rsid w:val="00A63999"/>
    <w:rsid w:val="00A67F1F"/>
    <w:rsid w:val="00A70E3F"/>
    <w:rsid w:val="00A74400"/>
    <w:rsid w:val="00A77ED3"/>
    <w:rsid w:val="00A82273"/>
    <w:rsid w:val="00A8546E"/>
    <w:rsid w:val="00A875CF"/>
    <w:rsid w:val="00A90D39"/>
    <w:rsid w:val="00AA08FD"/>
    <w:rsid w:val="00AA6A52"/>
    <w:rsid w:val="00AA75CB"/>
    <w:rsid w:val="00AB2C22"/>
    <w:rsid w:val="00AB4FBC"/>
    <w:rsid w:val="00AB54AE"/>
    <w:rsid w:val="00AC15D9"/>
    <w:rsid w:val="00AC34E0"/>
    <w:rsid w:val="00AC5BD7"/>
    <w:rsid w:val="00AC667A"/>
    <w:rsid w:val="00AC6C10"/>
    <w:rsid w:val="00AD4109"/>
    <w:rsid w:val="00AD68B8"/>
    <w:rsid w:val="00AE14CD"/>
    <w:rsid w:val="00AE37D7"/>
    <w:rsid w:val="00AE3E7F"/>
    <w:rsid w:val="00AE3F43"/>
    <w:rsid w:val="00AE4DF5"/>
    <w:rsid w:val="00AF149D"/>
    <w:rsid w:val="00AF4DB0"/>
    <w:rsid w:val="00AF511D"/>
    <w:rsid w:val="00B03D42"/>
    <w:rsid w:val="00B053B5"/>
    <w:rsid w:val="00B100C8"/>
    <w:rsid w:val="00B110DF"/>
    <w:rsid w:val="00B12390"/>
    <w:rsid w:val="00B14A90"/>
    <w:rsid w:val="00B15357"/>
    <w:rsid w:val="00B21BB0"/>
    <w:rsid w:val="00B26533"/>
    <w:rsid w:val="00B26570"/>
    <w:rsid w:val="00B30D16"/>
    <w:rsid w:val="00B3218D"/>
    <w:rsid w:val="00B3247D"/>
    <w:rsid w:val="00B33AF6"/>
    <w:rsid w:val="00B34BA1"/>
    <w:rsid w:val="00B37E04"/>
    <w:rsid w:val="00B42040"/>
    <w:rsid w:val="00B42C38"/>
    <w:rsid w:val="00B43181"/>
    <w:rsid w:val="00B4331C"/>
    <w:rsid w:val="00B43A61"/>
    <w:rsid w:val="00B457AC"/>
    <w:rsid w:val="00B549D5"/>
    <w:rsid w:val="00B63A1F"/>
    <w:rsid w:val="00B72039"/>
    <w:rsid w:val="00B800FB"/>
    <w:rsid w:val="00B82231"/>
    <w:rsid w:val="00B84E95"/>
    <w:rsid w:val="00B85378"/>
    <w:rsid w:val="00B85A0D"/>
    <w:rsid w:val="00B85EA0"/>
    <w:rsid w:val="00B86026"/>
    <w:rsid w:val="00B86D0C"/>
    <w:rsid w:val="00B87727"/>
    <w:rsid w:val="00B944EA"/>
    <w:rsid w:val="00B962FF"/>
    <w:rsid w:val="00B97526"/>
    <w:rsid w:val="00BA6239"/>
    <w:rsid w:val="00BB1F3F"/>
    <w:rsid w:val="00BB77AB"/>
    <w:rsid w:val="00BC0261"/>
    <w:rsid w:val="00BC0954"/>
    <w:rsid w:val="00BC3414"/>
    <w:rsid w:val="00BC46CA"/>
    <w:rsid w:val="00BC4C42"/>
    <w:rsid w:val="00BC77DF"/>
    <w:rsid w:val="00BD0AC5"/>
    <w:rsid w:val="00BD19AE"/>
    <w:rsid w:val="00BD304C"/>
    <w:rsid w:val="00BD699C"/>
    <w:rsid w:val="00BD74B4"/>
    <w:rsid w:val="00BE38B8"/>
    <w:rsid w:val="00BE39E5"/>
    <w:rsid w:val="00BE3E63"/>
    <w:rsid w:val="00BE5FBC"/>
    <w:rsid w:val="00BF3D1C"/>
    <w:rsid w:val="00BF5881"/>
    <w:rsid w:val="00C00FE6"/>
    <w:rsid w:val="00C07DF5"/>
    <w:rsid w:val="00C12770"/>
    <w:rsid w:val="00C15541"/>
    <w:rsid w:val="00C20A13"/>
    <w:rsid w:val="00C230D0"/>
    <w:rsid w:val="00C240A5"/>
    <w:rsid w:val="00C24B4B"/>
    <w:rsid w:val="00C2630E"/>
    <w:rsid w:val="00C30F99"/>
    <w:rsid w:val="00C41490"/>
    <w:rsid w:val="00C423CF"/>
    <w:rsid w:val="00C46E12"/>
    <w:rsid w:val="00C544A3"/>
    <w:rsid w:val="00C558B1"/>
    <w:rsid w:val="00C7408B"/>
    <w:rsid w:val="00C82358"/>
    <w:rsid w:val="00C82D7F"/>
    <w:rsid w:val="00C95DE2"/>
    <w:rsid w:val="00C96083"/>
    <w:rsid w:val="00CA42A3"/>
    <w:rsid w:val="00CA4528"/>
    <w:rsid w:val="00CA5C6F"/>
    <w:rsid w:val="00CA62F7"/>
    <w:rsid w:val="00CB12E2"/>
    <w:rsid w:val="00CB47AA"/>
    <w:rsid w:val="00CC1E02"/>
    <w:rsid w:val="00CC24FA"/>
    <w:rsid w:val="00CC33E8"/>
    <w:rsid w:val="00CD4722"/>
    <w:rsid w:val="00CD59F7"/>
    <w:rsid w:val="00CD7A84"/>
    <w:rsid w:val="00CE3FD4"/>
    <w:rsid w:val="00CE4DBB"/>
    <w:rsid w:val="00CF203B"/>
    <w:rsid w:val="00CF2142"/>
    <w:rsid w:val="00CF6CBD"/>
    <w:rsid w:val="00CF6FDB"/>
    <w:rsid w:val="00D004F7"/>
    <w:rsid w:val="00D05751"/>
    <w:rsid w:val="00D13A8A"/>
    <w:rsid w:val="00D14BF9"/>
    <w:rsid w:val="00D22C3C"/>
    <w:rsid w:val="00D25F7E"/>
    <w:rsid w:val="00D2611A"/>
    <w:rsid w:val="00D3286B"/>
    <w:rsid w:val="00D33645"/>
    <w:rsid w:val="00D34465"/>
    <w:rsid w:val="00D35424"/>
    <w:rsid w:val="00D429FC"/>
    <w:rsid w:val="00D44E3D"/>
    <w:rsid w:val="00D44F1E"/>
    <w:rsid w:val="00D450F4"/>
    <w:rsid w:val="00D5765A"/>
    <w:rsid w:val="00D57C03"/>
    <w:rsid w:val="00D62753"/>
    <w:rsid w:val="00D63525"/>
    <w:rsid w:val="00D6365F"/>
    <w:rsid w:val="00D63C19"/>
    <w:rsid w:val="00D63F42"/>
    <w:rsid w:val="00D7260A"/>
    <w:rsid w:val="00D75FCB"/>
    <w:rsid w:val="00D80906"/>
    <w:rsid w:val="00D81B35"/>
    <w:rsid w:val="00D85700"/>
    <w:rsid w:val="00D85C9C"/>
    <w:rsid w:val="00D94825"/>
    <w:rsid w:val="00D9607C"/>
    <w:rsid w:val="00DA1D41"/>
    <w:rsid w:val="00DA26C9"/>
    <w:rsid w:val="00DA3296"/>
    <w:rsid w:val="00DA3919"/>
    <w:rsid w:val="00DA4960"/>
    <w:rsid w:val="00DA4BB6"/>
    <w:rsid w:val="00DA50C7"/>
    <w:rsid w:val="00DA5DEF"/>
    <w:rsid w:val="00DB3443"/>
    <w:rsid w:val="00DB3824"/>
    <w:rsid w:val="00DB5BC0"/>
    <w:rsid w:val="00DB782E"/>
    <w:rsid w:val="00DC3823"/>
    <w:rsid w:val="00DD48B2"/>
    <w:rsid w:val="00DD7A8A"/>
    <w:rsid w:val="00DE01EA"/>
    <w:rsid w:val="00DE03CE"/>
    <w:rsid w:val="00DE39B4"/>
    <w:rsid w:val="00DE5E10"/>
    <w:rsid w:val="00DE60EC"/>
    <w:rsid w:val="00DE6235"/>
    <w:rsid w:val="00DE6511"/>
    <w:rsid w:val="00DF131E"/>
    <w:rsid w:val="00DF22C1"/>
    <w:rsid w:val="00DF44D5"/>
    <w:rsid w:val="00DF5E52"/>
    <w:rsid w:val="00DF5FBC"/>
    <w:rsid w:val="00E03DEF"/>
    <w:rsid w:val="00E073CE"/>
    <w:rsid w:val="00E11F18"/>
    <w:rsid w:val="00E15A16"/>
    <w:rsid w:val="00E22234"/>
    <w:rsid w:val="00E248CE"/>
    <w:rsid w:val="00E314B1"/>
    <w:rsid w:val="00E34D03"/>
    <w:rsid w:val="00E36700"/>
    <w:rsid w:val="00E40026"/>
    <w:rsid w:val="00E411B9"/>
    <w:rsid w:val="00E4472D"/>
    <w:rsid w:val="00E451BF"/>
    <w:rsid w:val="00E51BA3"/>
    <w:rsid w:val="00E5209B"/>
    <w:rsid w:val="00E52B63"/>
    <w:rsid w:val="00E55919"/>
    <w:rsid w:val="00E604CE"/>
    <w:rsid w:val="00E644DE"/>
    <w:rsid w:val="00E65CD3"/>
    <w:rsid w:val="00E6669C"/>
    <w:rsid w:val="00E70835"/>
    <w:rsid w:val="00E71921"/>
    <w:rsid w:val="00E72C7F"/>
    <w:rsid w:val="00E73466"/>
    <w:rsid w:val="00E800A0"/>
    <w:rsid w:val="00E90B28"/>
    <w:rsid w:val="00E918F2"/>
    <w:rsid w:val="00E93591"/>
    <w:rsid w:val="00E935BE"/>
    <w:rsid w:val="00E9699B"/>
    <w:rsid w:val="00E97ECE"/>
    <w:rsid w:val="00EA2E2C"/>
    <w:rsid w:val="00EA39F8"/>
    <w:rsid w:val="00EB4699"/>
    <w:rsid w:val="00EB5874"/>
    <w:rsid w:val="00EB58A7"/>
    <w:rsid w:val="00EB7388"/>
    <w:rsid w:val="00EE2C34"/>
    <w:rsid w:val="00EE2FDD"/>
    <w:rsid w:val="00EE3426"/>
    <w:rsid w:val="00EF3115"/>
    <w:rsid w:val="00EF595A"/>
    <w:rsid w:val="00F019F0"/>
    <w:rsid w:val="00F14DB7"/>
    <w:rsid w:val="00F20029"/>
    <w:rsid w:val="00F242D8"/>
    <w:rsid w:val="00F25076"/>
    <w:rsid w:val="00F30D48"/>
    <w:rsid w:val="00F32771"/>
    <w:rsid w:val="00F33FE2"/>
    <w:rsid w:val="00F34DD0"/>
    <w:rsid w:val="00F413D5"/>
    <w:rsid w:val="00F433BE"/>
    <w:rsid w:val="00F43E26"/>
    <w:rsid w:val="00F440D4"/>
    <w:rsid w:val="00F47820"/>
    <w:rsid w:val="00F53FDC"/>
    <w:rsid w:val="00F54407"/>
    <w:rsid w:val="00F55510"/>
    <w:rsid w:val="00F57D2B"/>
    <w:rsid w:val="00F62A0D"/>
    <w:rsid w:val="00F7103C"/>
    <w:rsid w:val="00F75ECE"/>
    <w:rsid w:val="00F80A02"/>
    <w:rsid w:val="00F8391B"/>
    <w:rsid w:val="00F86016"/>
    <w:rsid w:val="00F91391"/>
    <w:rsid w:val="00F94A20"/>
    <w:rsid w:val="00F95568"/>
    <w:rsid w:val="00F97B77"/>
    <w:rsid w:val="00FA1182"/>
    <w:rsid w:val="00FA4311"/>
    <w:rsid w:val="00FA618B"/>
    <w:rsid w:val="00FA6847"/>
    <w:rsid w:val="00FA73B5"/>
    <w:rsid w:val="00FB069D"/>
    <w:rsid w:val="00FB0ACE"/>
    <w:rsid w:val="00FB0B7E"/>
    <w:rsid w:val="00FB5AEC"/>
    <w:rsid w:val="00FB7462"/>
    <w:rsid w:val="00FC3775"/>
    <w:rsid w:val="00FC5ECE"/>
    <w:rsid w:val="00FC60B5"/>
    <w:rsid w:val="00FC655F"/>
    <w:rsid w:val="00FD1B7E"/>
    <w:rsid w:val="00FD1FB7"/>
    <w:rsid w:val="00FE412E"/>
    <w:rsid w:val="00FF01D2"/>
    <w:rsid w:val="00FF1E8F"/>
    <w:rsid w:val="00FF431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0C9D12"/>
  <w15:docId w15:val="{34F57514-B5A2-4468-A9BB-474C1355F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6E53"/>
    <w:rPr>
      <w:rFonts w:ascii="Arial" w:hAnsi="Arial"/>
      <w:sz w:val="22"/>
      <w:szCs w:val="24"/>
    </w:rPr>
  </w:style>
  <w:style w:type="paragraph" w:styleId="Heading1">
    <w:name w:val="heading 1"/>
    <w:basedOn w:val="Normal"/>
    <w:next w:val="Normal"/>
    <w:link w:val="Heading1Char"/>
    <w:qFormat/>
    <w:rsid w:val="00BE38B8"/>
    <w:pPr>
      <w:keepNext/>
      <w:spacing w:before="240" w:after="60"/>
      <w:outlineLvl w:val="0"/>
    </w:pPr>
    <w:rPr>
      <w:b/>
      <w:bCs/>
      <w:color w:val="1F4E79"/>
      <w:kern w:val="32"/>
      <w:szCs w:val="32"/>
    </w:rPr>
  </w:style>
  <w:style w:type="paragraph" w:styleId="Heading2">
    <w:name w:val="heading 2"/>
    <w:basedOn w:val="Normal"/>
    <w:next w:val="Normal"/>
    <w:qFormat/>
    <w:rsid w:val="00BE38B8"/>
    <w:pPr>
      <w:keepNext/>
      <w:spacing w:before="240" w:after="60"/>
      <w:outlineLvl w:val="1"/>
    </w:pPr>
    <w:rPr>
      <w:rFonts w:cs="Arial"/>
      <w:b/>
      <w:bCs/>
      <w:iCs/>
      <w:color w:val="1F4E79"/>
      <w:szCs w:val="28"/>
    </w:rPr>
  </w:style>
  <w:style w:type="paragraph" w:styleId="Heading3">
    <w:name w:val="heading 3"/>
    <w:basedOn w:val="Normal"/>
    <w:next w:val="Normal"/>
    <w:link w:val="Heading3Char"/>
    <w:semiHidden/>
    <w:unhideWhenUsed/>
    <w:qFormat/>
    <w:rsid w:val="00F62A0D"/>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C11F9"/>
    <w:pPr>
      <w:tabs>
        <w:tab w:val="center" w:pos="4153"/>
        <w:tab w:val="right" w:pos="8306"/>
      </w:tabs>
    </w:pPr>
  </w:style>
  <w:style w:type="paragraph" w:styleId="Footer">
    <w:name w:val="footer"/>
    <w:basedOn w:val="Normal"/>
    <w:link w:val="FooterChar"/>
    <w:uiPriority w:val="99"/>
    <w:rsid w:val="003C11F9"/>
    <w:pPr>
      <w:tabs>
        <w:tab w:val="center" w:pos="4153"/>
        <w:tab w:val="right" w:pos="8306"/>
      </w:tabs>
    </w:pPr>
  </w:style>
  <w:style w:type="paragraph" w:styleId="TOC1">
    <w:name w:val="toc 1"/>
    <w:basedOn w:val="Normal"/>
    <w:next w:val="Normal"/>
    <w:autoRedefine/>
    <w:uiPriority w:val="39"/>
    <w:rsid w:val="00875AEB"/>
    <w:pPr>
      <w:spacing w:before="120" w:after="120"/>
    </w:pPr>
    <w:rPr>
      <w:rFonts w:ascii="Calibri" w:hAnsi="Calibri" w:cs="Calibri"/>
      <w:b/>
      <w:bCs/>
      <w:caps/>
      <w:sz w:val="20"/>
      <w:szCs w:val="20"/>
    </w:rPr>
  </w:style>
  <w:style w:type="character" w:styleId="Hyperlink">
    <w:name w:val="Hyperlink"/>
    <w:uiPriority w:val="99"/>
    <w:rsid w:val="00672BBC"/>
    <w:rPr>
      <w:color w:val="0000FF"/>
      <w:u w:val="single"/>
    </w:rPr>
  </w:style>
  <w:style w:type="paragraph" w:styleId="TOC2">
    <w:name w:val="toc 2"/>
    <w:basedOn w:val="Normal"/>
    <w:next w:val="Normal"/>
    <w:autoRedefine/>
    <w:uiPriority w:val="39"/>
    <w:rsid w:val="002B0F54"/>
    <w:pPr>
      <w:ind w:left="240"/>
    </w:pPr>
    <w:rPr>
      <w:rFonts w:ascii="Calibri" w:hAnsi="Calibri" w:cs="Calibri"/>
      <w:smallCaps/>
      <w:sz w:val="20"/>
      <w:szCs w:val="20"/>
    </w:rPr>
  </w:style>
  <w:style w:type="paragraph" w:styleId="BalloonText">
    <w:name w:val="Balloon Text"/>
    <w:basedOn w:val="Normal"/>
    <w:link w:val="BalloonTextChar"/>
    <w:uiPriority w:val="99"/>
    <w:semiHidden/>
    <w:rsid w:val="006E1BF1"/>
    <w:rPr>
      <w:rFonts w:ascii="Tahoma" w:hAnsi="Tahoma" w:cs="Tahoma"/>
      <w:sz w:val="16"/>
      <w:szCs w:val="16"/>
    </w:rPr>
  </w:style>
  <w:style w:type="character" w:customStyle="1" w:styleId="PlainTextChar">
    <w:name w:val="Plain Text Char"/>
    <w:link w:val="PlainText"/>
    <w:locked/>
    <w:rsid w:val="00AC6C10"/>
    <w:rPr>
      <w:rFonts w:ascii="Consolas" w:hAnsi="Consolas"/>
      <w:sz w:val="21"/>
      <w:szCs w:val="21"/>
      <w:lang w:bidi="ar-SA"/>
    </w:rPr>
  </w:style>
  <w:style w:type="paragraph" w:styleId="PlainText">
    <w:name w:val="Plain Text"/>
    <w:basedOn w:val="Normal"/>
    <w:link w:val="PlainTextChar"/>
    <w:rsid w:val="00AC6C10"/>
    <w:rPr>
      <w:rFonts w:ascii="Consolas" w:hAnsi="Consolas"/>
      <w:sz w:val="21"/>
      <w:szCs w:val="21"/>
    </w:rPr>
  </w:style>
  <w:style w:type="character" w:styleId="PageNumber">
    <w:name w:val="page number"/>
    <w:basedOn w:val="DefaultParagraphFont"/>
    <w:rsid w:val="00194C84"/>
  </w:style>
  <w:style w:type="paragraph" w:styleId="TOC3">
    <w:name w:val="toc 3"/>
    <w:basedOn w:val="Normal"/>
    <w:next w:val="Normal"/>
    <w:autoRedefine/>
    <w:uiPriority w:val="39"/>
    <w:rsid w:val="008E7012"/>
    <w:pPr>
      <w:ind w:left="480"/>
    </w:pPr>
    <w:rPr>
      <w:rFonts w:ascii="Calibri" w:hAnsi="Calibri" w:cs="Calibri"/>
      <w:i/>
      <w:iCs/>
      <w:sz w:val="20"/>
      <w:szCs w:val="20"/>
    </w:rPr>
  </w:style>
  <w:style w:type="paragraph" w:styleId="TOC4">
    <w:name w:val="toc 4"/>
    <w:basedOn w:val="Normal"/>
    <w:next w:val="Normal"/>
    <w:autoRedefine/>
    <w:semiHidden/>
    <w:rsid w:val="008E7012"/>
    <w:pPr>
      <w:ind w:left="720"/>
    </w:pPr>
    <w:rPr>
      <w:rFonts w:ascii="Calibri" w:hAnsi="Calibri" w:cs="Calibri"/>
      <w:sz w:val="18"/>
      <w:szCs w:val="18"/>
    </w:rPr>
  </w:style>
  <w:style w:type="paragraph" w:styleId="TOC5">
    <w:name w:val="toc 5"/>
    <w:basedOn w:val="Normal"/>
    <w:next w:val="Normal"/>
    <w:autoRedefine/>
    <w:semiHidden/>
    <w:rsid w:val="008E7012"/>
    <w:pPr>
      <w:ind w:left="960"/>
    </w:pPr>
    <w:rPr>
      <w:rFonts w:ascii="Calibri" w:hAnsi="Calibri" w:cs="Calibri"/>
      <w:sz w:val="18"/>
      <w:szCs w:val="18"/>
    </w:rPr>
  </w:style>
  <w:style w:type="paragraph" w:styleId="TOC6">
    <w:name w:val="toc 6"/>
    <w:basedOn w:val="Normal"/>
    <w:next w:val="Normal"/>
    <w:autoRedefine/>
    <w:semiHidden/>
    <w:rsid w:val="008E7012"/>
    <w:pPr>
      <w:ind w:left="1200"/>
    </w:pPr>
    <w:rPr>
      <w:rFonts w:ascii="Calibri" w:hAnsi="Calibri" w:cs="Calibri"/>
      <w:sz w:val="18"/>
      <w:szCs w:val="18"/>
    </w:rPr>
  </w:style>
  <w:style w:type="paragraph" w:styleId="TOC7">
    <w:name w:val="toc 7"/>
    <w:basedOn w:val="Normal"/>
    <w:next w:val="Normal"/>
    <w:autoRedefine/>
    <w:semiHidden/>
    <w:rsid w:val="008E7012"/>
    <w:pPr>
      <w:ind w:left="1440"/>
    </w:pPr>
    <w:rPr>
      <w:rFonts w:ascii="Calibri" w:hAnsi="Calibri" w:cs="Calibri"/>
      <w:sz w:val="18"/>
      <w:szCs w:val="18"/>
    </w:rPr>
  </w:style>
  <w:style w:type="paragraph" w:styleId="TOC8">
    <w:name w:val="toc 8"/>
    <w:basedOn w:val="Normal"/>
    <w:next w:val="Normal"/>
    <w:autoRedefine/>
    <w:semiHidden/>
    <w:rsid w:val="008E7012"/>
    <w:pPr>
      <w:ind w:left="1680"/>
    </w:pPr>
    <w:rPr>
      <w:rFonts w:ascii="Calibri" w:hAnsi="Calibri" w:cs="Calibri"/>
      <w:sz w:val="18"/>
      <w:szCs w:val="18"/>
    </w:rPr>
  </w:style>
  <w:style w:type="paragraph" w:styleId="TOC9">
    <w:name w:val="toc 9"/>
    <w:basedOn w:val="Normal"/>
    <w:next w:val="Normal"/>
    <w:autoRedefine/>
    <w:semiHidden/>
    <w:rsid w:val="008E7012"/>
    <w:pPr>
      <w:ind w:left="1920"/>
    </w:pPr>
    <w:rPr>
      <w:rFonts w:ascii="Calibri" w:hAnsi="Calibri" w:cs="Calibri"/>
      <w:sz w:val="18"/>
      <w:szCs w:val="18"/>
    </w:rPr>
  </w:style>
  <w:style w:type="character" w:customStyle="1" w:styleId="FooterChar">
    <w:name w:val="Footer Char"/>
    <w:link w:val="Footer"/>
    <w:uiPriority w:val="99"/>
    <w:rsid w:val="006C6C50"/>
    <w:rPr>
      <w:sz w:val="24"/>
      <w:szCs w:val="24"/>
      <w:lang w:val="en-AU" w:eastAsia="en-AU" w:bidi="ar-SA"/>
    </w:rPr>
  </w:style>
  <w:style w:type="paragraph" w:customStyle="1" w:styleId="CompanyName">
    <w:name w:val="Company Name"/>
    <w:basedOn w:val="Normal"/>
    <w:rsid w:val="00587BB2"/>
    <w:pPr>
      <w:keepNext/>
      <w:keepLines/>
      <w:framePr w:w="4080" w:h="840" w:hSpace="180" w:wrap="notBeside" w:vAnchor="page" w:hAnchor="margin" w:y="913"/>
      <w:widowControl w:val="0"/>
      <w:spacing w:line="220" w:lineRule="auto"/>
    </w:pPr>
    <w:rPr>
      <w:rFonts w:ascii="Arial Black" w:hAnsi="Arial Black"/>
      <w:spacing w:val="-25"/>
      <w:kern w:val="28"/>
      <w:sz w:val="32"/>
      <w:szCs w:val="20"/>
      <w:lang w:eastAsia="en-US"/>
    </w:rPr>
  </w:style>
  <w:style w:type="paragraph" w:customStyle="1" w:styleId="ReturnAddress">
    <w:name w:val="Return Address"/>
    <w:basedOn w:val="Normal"/>
    <w:rsid w:val="00587BB2"/>
    <w:pPr>
      <w:keepLines/>
      <w:spacing w:line="200" w:lineRule="atLeast"/>
    </w:pPr>
    <w:rPr>
      <w:spacing w:val="-2"/>
      <w:sz w:val="16"/>
      <w:szCs w:val="20"/>
      <w:lang w:eastAsia="en-US"/>
    </w:rPr>
  </w:style>
  <w:style w:type="paragraph" w:customStyle="1" w:styleId="ColorfulList-Accent11">
    <w:name w:val="Colorful List - Accent 11"/>
    <w:basedOn w:val="Normal"/>
    <w:uiPriority w:val="34"/>
    <w:qFormat/>
    <w:rsid w:val="00BE3E63"/>
    <w:pPr>
      <w:ind w:left="720"/>
    </w:pPr>
  </w:style>
  <w:style w:type="table" w:styleId="TableGrid">
    <w:name w:val="Table Grid"/>
    <w:basedOn w:val="TableNormal"/>
    <w:uiPriority w:val="39"/>
    <w:rsid w:val="00352B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A1B64"/>
    <w:pPr>
      <w:ind w:left="720"/>
    </w:pPr>
    <w:rPr>
      <w:lang w:eastAsia="en-US"/>
    </w:rPr>
  </w:style>
  <w:style w:type="character" w:customStyle="1" w:styleId="Heading3Char">
    <w:name w:val="Heading 3 Char"/>
    <w:link w:val="Heading3"/>
    <w:semiHidden/>
    <w:rsid w:val="00F62A0D"/>
    <w:rPr>
      <w:rFonts w:ascii="Cambria" w:eastAsia="Times New Roman" w:hAnsi="Cambria" w:cs="Times New Roman"/>
      <w:b/>
      <w:bCs/>
      <w:sz w:val="26"/>
      <w:szCs w:val="26"/>
    </w:rPr>
  </w:style>
  <w:style w:type="character" w:customStyle="1" w:styleId="Heading1Char">
    <w:name w:val="Heading 1 Char"/>
    <w:link w:val="Heading1"/>
    <w:rsid w:val="00BE38B8"/>
    <w:rPr>
      <w:rFonts w:ascii="Arial" w:hAnsi="Arial"/>
      <w:b/>
      <w:bCs/>
      <w:color w:val="1F4E79"/>
      <w:kern w:val="32"/>
      <w:sz w:val="24"/>
      <w:szCs w:val="32"/>
    </w:rPr>
  </w:style>
  <w:style w:type="paragraph" w:styleId="TOCHeading">
    <w:name w:val="TOC Heading"/>
    <w:basedOn w:val="Heading1"/>
    <w:next w:val="Normal"/>
    <w:uiPriority w:val="39"/>
    <w:unhideWhenUsed/>
    <w:qFormat/>
    <w:rsid w:val="00F413D5"/>
    <w:pPr>
      <w:keepLines/>
      <w:spacing w:before="480" w:after="0" w:line="276" w:lineRule="auto"/>
      <w:outlineLvl w:val="9"/>
    </w:pPr>
    <w:rPr>
      <w:color w:val="365F91"/>
      <w:kern w:val="0"/>
      <w:sz w:val="28"/>
      <w:szCs w:val="28"/>
      <w:lang w:val="en-US" w:eastAsia="ja-JP"/>
    </w:rPr>
  </w:style>
  <w:style w:type="paragraph" w:styleId="Caption">
    <w:name w:val="caption"/>
    <w:basedOn w:val="Normal"/>
    <w:next w:val="Normal"/>
    <w:uiPriority w:val="35"/>
    <w:unhideWhenUsed/>
    <w:qFormat/>
    <w:rsid w:val="006F340C"/>
    <w:rPr>
      <w:b/>
      <w:bCs/>
      <w:sz w:val="20"/>
      <w:szCs w:val="20"/>
    </w:rPr>
  </w:style>
  <w:style w:type="paragraph" w:styleId="TableofFigures">
    <w:name w:val="table of figures"/>
    <w:basedOn w:val="Normal"/>
    <w:next w:val="Normal"/>
    <w:uiPriority w:val="99"/>
    <w:rsid w:val="006F340C"/>
  </w:style>
  <w:style w:type="paragraph" w:styleId="NormalWeb">
    <w:name w:val="Normal (Web)"/>
    <w:basedOn w:val="Normal"/>
    <w:uiPriority w:val="99"/>
    <w:unhideWhenUsed/>
    <w:rsid w:val="00D14BF9"/>
    <w:pPr>
      <w:spacing w:before="100" w:beforeAutospacing="1" w:after="100" w:afterAutospacing="1"/>
    </w:pPr>
  </w:style>
  <w:style w:type="paragraph" w:customStyle="1" w:styleId="Heading31">
    <w:name w:val="Heading 31"/>
    <w:basedOn w:val="Heading3"/>
    <w:link w:val="heading3Char0"/>
    <w:qFormat/>
    <w:rsid w:val="00800AEF"/>
    <w:pPr>
      <w:ind w:left="720"/>
    </w:pPr>
    <w:rPr>
      <w:rFonts w:ascii="Arial" w:hAnsi="Arial"/>
      <w:b w:val="0"/>
      <w:color w:val="1F4E79"/>
      <w:sz w:val="22"/>
    </w:rPr>
  </w:style>
  <w:style w:type="character" w:customStyle="1" w:styleId="BalloonTextChar">
    <w:name w:val="Balloon Text Char"/>
    <w:link w:val="BalloonText"/>
    <w:uiPriority w:val="99"/>
    <w:semiHidden/>
    <w:rsid w:val="00F94A20"/>
    <w:rPr>
      <w:rFonts w:ascii="Tahoma" w:hAnsi="Tahoma" w:cs="Tahoma"/>
      <w:sz w:val="16"/>
      <w:szCs w:val="16"/>
    </w:rPr>
  </w:style>
  <w:style w:type="character" w:customStyle="1" w:styleId="heading3Char0">
    <w:name w:val="heading 3 Char"/>
    <w:link w:val="Heading31"/>
    <w:rsid w:val="00800AEF"/>
    <w:rPr>
      <w:rFonts w:ascii="Arial" w:hAnsi="Arial"/>
      <w:bCs/>
      <w:color w:val="1F4E79"/>
      <w:sz w:val="22"/>
      <w:szCs w:val="26"/>
    </w:rPr>
  </w:style>
  <w:style w:type="paragraph" w:customStyle="1" w:styleId="Heading311">
    <w:name w:val="Heading 311"/>
    <w:basedOn w:val="Heading3"/>
    <w:qFormat/>
    <w:rsid w:val="00F94A20"/>
    <w:rPr>
      <w:rFonts w:ascii="Arial" w:hAnsi="Arial"/>
      <w:b w:val="0"/>
      <w:color w:val="1F4E79"/>
      <w:sz w:val="22"/>
    </w:rPr>
  </w:style>
  <w:style w:type="paragraph" w:styleId="Bibliography">
    <w:name w:val="Bibliography"/>
    <w:basedOn w:val="Normal"/>
    <w:next w:val="Normal"/>
    <w:uiPriority w:val="37"/>
    <w:unhideWhenUsed/>
    <w:rsid w:val="00C46E12"/>
    <w:pPr>
      <w:tabs>
        <w:tab w:val="left" w:pos="624"/>
      </w:tabs>
      <w:ind w:left="624" w:hanging="624"/>
    </w:pPr>
  </w:style>
  <w:style w:type="character" w:styleId="CommentReference">
    <w:name w:val="annotation reference"/>
    <w:rsid w:val="002C155D"/>
    <w:rPr>
      <w:sz w:val="16"/>
      <w:szCs w:val="16"/>
    </w:rPr>
  </w:style>
  <w:style w:type="paragraph" w:styleId="CommentText">
    <w:name w:val="annotation text"/>
    <w:basedOn w:val="Normal"/>
    <w:link w:val="CommentTextChar"/>
    <w:rsid w:val="002C155D"/>
    <w:rPr>
      <w:sz w:val="20"/>
      <w:szCs w:val="20"/>
    </w:rPr>
  </w:style>
  <w:style w:type="character" w:customStyle="1" w:styleId="CommentTextChar">
    <w:name w:val="Comment Text Char"/>
    <w:link w:val="CommentText"/>
    <w:rsid w:val="002C155D"/>
    <w:rPr>
      <w:rFonts w:ascii="Arial" w:hAnsi="Arial"/>
    </w:rPr>
  </w:style>
  <w:style w:type="paragraph" w:styleId="CommentSubject">
    <w:name w:val="annotation subject"/>
    <w:basedOn w:val="CommentText"/>
    <w:next w:val="CommentText"/>
    <w:link w:val="CommentSubjectChar"/>
    <w:rsid w:val="002C155D"/>
    <w:rPr>
      <w:b/>
      <w:bCs/>
    </w:rPr>
  </w:style>
  <w:style w:type="character" w:customStyle="1" w:styleId="CommentSubjectChar">
    <w:name w:val="Comment Subject Char"/>
    <w:link w:val="CommentSubject"/>
    <w:rsid w:val="002C155D"/>
    <w:rPr>
      <w:rFonts w:ascii="Arial" w:hAnsi="Arial"/>
      <w:b/>
      <w:bCs/>
    </w:rPr>
  </w:style>
  <w:style w:type="character" w:customStyle="1" w:styleId="gmaildefault">
    <w:name w:val="gmail_default"/>
    <w:rsid w:val="00185360"/>
  </w:style>
  <w:style w:type="character" w:customStyle="1" w:styleId="HeaderChar">
    <w:name w:val="Header Char"/>
    <w:basedOn w:val="DefaultParagraphFont"/>
    <w:link w:val="Header"/>
    <w:uiPriority w:val="99"/>
    <w:rsid w:val="00380DFE"/>
    <w:rPr>
      <w:rFonts w:ascii="Arial" w:hAnsi="Arial"/>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267909">
      <w:bodyDiv w:val="1"/>
      <w:marLeft w:val="0"/>
      <w:marRight w:val="0"/>
      <w:marTop w:val="0"/>
      <w:marBottom w:val="0"/>
      <w:divBdr>
        <w:top w:val="none" w:sz="0" w:space="0" w:color="auto"/>
        <w:left w:val="none" w:sz="0" w:space="0" w:color="auto"/>
        <w:bottom w:val="none" w:sz="0" w:space="0" w:color="auto"/>
        <w:right w:val="none" w:sz="0" w:space="0" w:color="auto"/>
      </w:divBdr>
      <w:divsChild>
        <w:div w:id="1888834316">
          <w:marLeft w:val="0"/>
          <w:marRight w:val="0"/>
          <w:marTop w:val="0"/>
          <w:marBottom w:val="0"/>
          <w:divBdr>
            <w:top w:val="none" w:sz="0" w:space="0" w:color="auto"/>
            <w:left w:val="none" w:sz="0" w:space="0" w:color="auto"/>
            <w:bottom w:val="none" w:sz="0" w:space="0" w:color="auto"/>
            <w:right w:val="none" w:sz="0" w:space="0" w:color="auto"/>
          </w:divBdr>
          <w:divsChild>
            <w:div w:id="118766142">
              <w:marLeft w:val="0"/>
              <w:marRight w:val="0"/>
              <w:marTop w:val="0"/>
              <w:marBottom w:val="0"/>
              <w:divBdr>
                <w:top w:val="none" w:sz="0" w:space="0" w:color="auto"/>
                <w:left w:val="none" w:sz="0" w:space="0" w:color="auto"/>
                <w:bottom w:val="none" w:sz="0" w:space="0" w:color="auto"/>
                <w:right w:val="none" w:sz="0" w:space="0" w:color="auto"/>
              </w:divBdr>
            </w:div>
            <w:div w:id="143550179">
              <w:marLeft w:val="0"/>
              <w:marRight w:val="0"/>
              <w:marTop w:val="0"/>
              <w:marBottom w:val="0"/>
              <w:divBdr>
                <w:top w:val="none" w:sz="0" w:space="0" w:color="auto"/>
                <w:left w:val="none" w:sz="0" w:space="0" w:color="auto"/>
                <w:bottom w:val="none" w:sz="0" w:space="0" w:color="auto"/>
                <w:right w:val="none" w:sz="0" w:space="0" w:color="auto"/>
              </w:divBdr>
            </w:div>
            <w:div w:id="916674035">
              <w:marLeft w:val="0"/>
              <w:marRight w:val="0"/>
              <w:marTop w:val="0"/>
              <w:marBottom w:val="0"/>
              <w:divBdr>
                <w:top w:val="none" w:sz="0" w:space="0" w:color="auto"/>
                <w:left w:val="none" w:sz="0" w:space="0" w:color="auto"/>
                <w:bottom w:val="none" w:sz="0" w:space="0" w:color="auto"/>
                <w:right w:val="none" w:sz="0" w:space="0" w:color="auto"/>
              </w:divBdr>
            </w:div>
            <w:div w:id="967204710">
              <w:marLeft w:val="0"/>
              <w:marRight w:val="0"/>
              <w:marTop w:val="0"/>
              <w:marBottom w:val="0"/>
              <w:divBdr>
                <w:top w:val="none" w:sz="0" w:space="0" w:color="auto"/>
                <w:left w:val="none" w:sz="0" w:space="0" w:color="auto"/>
                <w:bottom w:val="none" w:sz="0" w:space="0" w:color="auto"/>
                <w:right w:val="none" w:sz="0" w:space="0" w:color="auto"/>
              </w:divBdr>
            </w:div>
            <w:div w:id="1136725181">
              <w:marLeft w:val="0"/>
              <w:marRight w:val="0"/>
              <w:marTop w:val="0"/>
              <w:marBottom w:val="0"/>
              <w:divBdr>
                <w:top w:val="none" w:sz="0" w:space="0" w:color="auto"/>
                <w:left w:val="none" w:sz="0" w:space="0" w:color="auto"/>
                <w:bottom w:val="none" w:sz="0" w:space="0" w:color="auto"/>
                <w:right w:val="none" w:sz="0" w:space="0" w:color="auto"/>
              </w:divBdr>
            </w:div>
            <w:div w:id="1269508468">
              <w:marLeft w:val="0"/>
              <w:marRight w:val="0"/>
              <w:marTop w:val="0"/>
              <w:marBottom w:val="0"/>
              <w:divBdr>
                <w:top w:val="none" w:sz="0" w:space="0" w:color="auto"/>
                <w:left w:val="none" w:sz="0" w:space="0" w:color="auto"/>
                <w:bottom w:val="none" w:sz="0" w:space="0" w:color="auto"/>
                <w:right w:val="none" w:sz="0" w:space="0" w:color="auto"/>
              </w:divBdr>
            </w:div>
            <w:div w:id="1385956101">
              <w:marLeft w:val="0"/>
              <w:marRight w:val="0"/>
              <w:marTop w:val="0"/>
              <w:marBottom w:val="0"/>
              <w:divBdr>
                <w:top w:val="none" w:sz="0" w:space="0" w:color="auto"/>
                <w:left w:val="none" w:sz="0" w:space="0" w:color="auto"/>
                <w:bottom w:val="none" w:sz="0" w:space="0" w:color="auto"/>
                <w:right w:val="none" w:sz="0" w:space="0" w:color="auto"/>
              </w:divBdr>
            </w:div>
            <w:div w:id="1693412847">
              <w:marLeft w:val="0"/>
              <w:marRight w:val="0"/>
              <w:marTop w:val="0"/>
              <w:marBottom w:val="0"/>
              <w:divBdr>
                <w:top w:val="none" w:sz="0" w:space="0" w:color="auto"/>
                <w:left w:val="none" w:sz="0" w:space="0" w:color="auto"/>
                <w:bottom w:val="none" w:sz="0" w:space="0" w:color="auto"/>
                <w:right w:val="none" w:sz="0" w:space="0" w:color="auto"/>
              </w:divBdr>
            </w:div>
            <w:div w:id="1735470062">
              <w:marLeft w:val="0"/>
              <w:marRight w:val="0"/>
              <w:marTop w:val="0"/>
              <w:marBottom w:val="0"/>
              <w:divBdr>
                <w:top w:val="none" w:sz="0" w:space="0" w:color="auto"/>
                <w:left w:val="none" w:sz="0" w:space="0" w:color="auto"/>
                <w:bottom w:val="none" w:sz="0" w:space="0" w:color="auto"/>
                <w:right w:val="none" w:sz="0" w:space="0" w:color="auto"/>
              </w:divBdr>
            </w:div>
            <w:div w:id="1811243392">
              <w:marLeft w:val="0"/>
              <w:marRight w:val="0"/>
              <w:marTop w:val="0"/>
              <w:marBottom w:val="0"/>
              <w:divBdr>
                <w:top w:val="none" w:sz="0" w:space="0" w:color="auto"/>
                <w:left w:val="none" w:sz="0" w:space="0" w:color="auto"/>
                <w:bottom w:val="none" w:sz="0" w:space="0" w:color="auto"/>
                <w:right w:val="none" w:sz="0" w:space="0" w:color="auto"/>
              </w:divBdr>
            </w:div>
            <w:div w:id="1929607234">
              <w:marLeft w:val="0"/>
              <w:marRight w:val="0"/>
              <w:marTop w:val="0"/>
              <w:marBottom w:val="0"/>
              <w:divBdr>
                <w:top w:val="none" w:sz="0" w:space="0" w:color="auto"/>
                <w:left w:val="none" w:sz="0" w:space="0" w:color="auto"/>
                <w:bottom w:val="none" w:sz="0" w:space="0" w:color="auto"/>
                <w:right w:val="none" w:sz="0" w:space="0" w:color="auto"/>
              </w:divBdr>
            </w:div>
            <w:div w:id="194946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013040">
      <w:bodyDiv w:val="1"/>
      <w:marLeft w:val="0"/>
      <w:marRight w:val="0"/>
      <w:marTop w:val="0"/>
      <w:marBottom w:val="0"/>
      <w:divBdr>
        <w:top w:val="none" w:sz="0" w:space="0" w:color="auto"/>
        <w:left w:val="none" w:sz="0" w:space="0" w:color="auto"/>
        <w:bottom w:val="none" w:sz="0" w:space="0" w:color="auto"/>
        <w:right w:val="none" w:sz="0" w:space="0" w:color="auto"/>
      </w:divBdr>
    </w:div>
    <w:div w:id="894782508">
      <w:bodyDiv w:val="1"/>
      <w:marLeft w:val="0"/>
      <w:marRight w:val="0"/>
      <w:marTop w:val="0"/>
      <w:marBottom w:val="0"/>
      <w:divBdr>
        <w:top w:val="none" w:sz="0" w:space="0" w:color="auto"/>
        <w:left w:val="none" w:sz="0" w:space="0" w:color="auto"/>
        <w:bottom w:val="none" w:sz="0" w:space="0" w:color="auto"/>
        <w:right w:val="none" w:sz="0" w:space="0" w:color="auto"/>
      </w:divBdr>
      <w:divsChild>
        <w:div w:id="561987395">
          <w:marLeft w:val="547"/>
          <w:marRight w:val="0"/>
          <w:marTop w:val="0"/>
          <w:marBottom w:val="0"/>
          <w:divBdr>
            <w:top w:val="none" w:sz="0" w:space="0" w:color="auto"/>
            <w:left w:val="none" w:sz="0" w:space="0" w:color="auto"/>
            <w:bottom w:val="none" w:sz="0" w:space="0" w:color="auto"/>
            <w:right w:val="none" w:sz="0" w:space="0" w:color="auto"/>
          </w:divBdr>
        </w:div>
        <w:div w:id="721707744">
          <w:marLeft w:val="547"/>
          <w:marRight w:val="0"/>
          <w:marTop w:val="0"/>
          <w:marBottom w:val="0"/>
          <w:divBdr>
            <w:top w:val="none" w:sz="0" w:space="0" w:color="auto"/>
            <w:left w:val="none" w:sz="0" w:space="0" w:color="auto"/>
            <w:bottom w:val="none" w:sz="0" w:space="0" w:color="auto"/>
            <w:right w:val="none" w:sz="0" w:space="0" w:color="auto"/>
          </w:divBdr>
        </w:div>
        <w:div w:id="1113019613">
          <w:marLeft w:val="1166"/>
          <w:marRight w:val="0"/>
          <w:marTop w:val="0"/>
          <w:marBottom w:val="0"/>
          <w:divBdr>
            <w:top w:val="none" w:sz="0" w:space="0" w:color="auto"/>
            <w:left w:val="none" w:sz="0" w:space="0" w:color="auto"/>
            <w:bottom w:val="none" w:sz="0" w:space="0" w:color="auto"/>
            <w:right w:val="none" w:sz="0" w:space="0" w:color="auto"/>
          </w:divBdr>
        </w:div>
        <w:div w:id="1241450779">
          <w:marLeft w:val="1166"/>
          <w:marRight w:val="0"/>
          <w:marTop w:val="0"/>
          <w:marBottom w:val="0"/>
          <w:divBdr>
            <w:top w:val="none" w:sz="0" w:space="0" w:color="auto"/>
            <w:left w:val="none" w:sz="0" w:space="0" w:color="auto"/>
            <w:bottom w:val="none" w:sz="0" w:space="0" w:color="auto"/>
            <w:right w:val="none" w:sz="0" w:space="0" w:color="auto"/>
          </w:divBdr>
        </w:div>
      </w:divsChild>
    </w:div>
    <w:div w:id="1027029457">
      <w:bodyDiv w:val="1"/>
      <w:marLeft w:val="0"/>
      <w:marRight w:val="0"/>
      <w:marTop w:val="0"/>
      <w:marBottom w:val="0"/>
      <w:divBdr>
        <w:top w:val="none" w:sz="0" w:space="0" w:color="auto"/>
        <w:left w:val="none" w:sz="0" w:space="0" w:color="auto"/>
        <w:bottom w:val="none" w:sz="0" w:space="0" w:color="auto"/>
        <w:right w:val="none" w:sz="0" w:space="0" w:color="auto"/>
      </w:divBdr>
    </w:div>
    <w:div w:id="1569995752">
      <w:bodyDiv w:val="1"/>
      <w:marLeft w:val="0"/>
      <w:marRight w:val="0"/>
      <w:marTop w:val="0"/>
      <w:marBottom w:val="0"/>
      <w:divBdr>
        <w:top w:val="none" w:sz="0" w:space="0" w:color="auto"/>
        <w:left w:val="none" w:sz="0" w:space="0" w:color="auto"/>
        <w:bottom w:val="none" w:sz="0" w:space="0" w:color="auto"/>
        <w:right w:val="none" w:sz="0" w:space="0" w:color="auto"/>
      </w:divBdr>
      <w:divsChild>
        <w:div w:id="1477338004">
          <w:marLeft w:val="547"/>
          <w:marRight w:val="0"/>
          <w:marTop w:val="0"/>
          <w:marBottom w:val="0"/>
          <w:divBdr>
            <w:top w:val="none" w:sz="0" w:space="0" w:color="auto"/>
            <w:left w:val="none" w:sz="0" w:space="0" w:color="auto"/>
            <w:bottom w:val="none" w:sz="0" w:space="0" w:color="auto"/>
            <w:right w:val="none" w:sz="0" w:space="0" w:color="auto"/>
          </w:divBdr>
        </w:div>
      </w:divsChild>
    </w:div>
    <w:div w:id="1892695716">
      <w:bodyDiv w:val="1"/>
      <w:marLeft w:val="0"/>
      <w:marRight w:val="0"/>
      <w:marTop w:val="0"/>
      <w:marBottom w:val="0"/>
      <w:divBdr>
        <w:top w:val="none" w:sz="0" w:space="0" w:color="auto"/>
        <w:left w:val="none" w:sz="0" w:space="0" w:color="auto"/>
        <w:bottom w:val="none" w:sz="0" w:space="0" w:color="auto"/>
        <w:right w:val="none" w:sz="0" w:space="0" w:color="auto"/>
      </w:divBdr>
    </w:div>
    <w:div w:id="1977830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tem785@uowmail.edu.au" TargetMode="External"/><Relationship Id="rId18" Type="http://schemas.openxmlformats.org/officeDocument/2006/relationships/diagramLayout" Target="diagrams/layout1.xml"/><Relationship Id="rId26" Type="http://schemas.microsoft.com/office/2007/relationships/diagramDrawing" Target="diagrams/drawing2.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hyperlink" Target="mailto:hschutze@uow.edu.au" TargetMode="External"/><Relationship Id="rId17" Type="http://schemas.openxmlformats.org/officeDocument/2006/relationships/diagramData" Target="diagrams/data1.xml"/><Relationship Id="rId25" Type="http://schemas.openxmlformats.org/officeDocument/2006/relationships/diagramColors" Target="diagrams/colors2.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amiller@uow.edu.au" TargetMode="External"/><Relationship Id="rId20" Type="http://schemas.openxmlformats.org/officeDocument/2006/relationships/diagramColors" Target="diagrams/colors1.xml"/><Relationship Id="rId29" Type="http://schemas.openxmlformats.org/officeDocument/2006/relationships/diagramQuickStyle" Target="diagrams/quickStyle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QuickStyle" Target="diagrams/quickStyle2.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andrew.miller@health.nsw.gov.au" TargetMode="External"/><Relationship Id="rId23" Type="http://schemas.openxmlformats.org/officeDocument/2006/relationships/diagramLayout" Target="diagrams/layout2.xml"/><Relationship Id="rId28" Type="http://schemas.openxmlformats.org/officeDocument/2006/relationships/diagramLayout" Target="diagrams/layout3.xml"/><Relationship Id="rId10" Type="http://schemas.openxmlformats.org/officeDocument/2006/relationships/image" Target="media/image3.png"/><Relationship Id="rId19" Type="http://schemas.openxmlformats.org/officeDocument/2006/relationships/diagramQuickStyle" Target="diagrams/quickStyle1.xml"/><Relationship Id="rId31" Type="http://schemas.microsoft.com/office/2007/relationships/diagramDrawing" Target="diagrams/drawing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tiffany.sandell@health.nsw.gov.au" TargetMode="External"/><Relationship Id="rId22" Type="http://schemas.openxmlformats.org/officeDocument/2006/relationships/diagramData" Target="diagrams/data2.xml"/><Relationship Id="rId27" Type="http://schemas.openxmlformats.org/officeDocument/2006/relationships/diagramData" Target="diagrams/data3.xml"/><Relationship Id="rId30"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BEBC68-4C02-4131-B3F9-C66B921B70FC}" type="doc">
      <dgm:prSet loTypeId="urn:microsoft.com/office/officeart/2005/8/layout/hProcess9" loCatId="process" qsTypeId="urn:microsoft.com/office/officeart/2005/8/quickstyle/simple1" qsCatId="simple" csTypeId="urn:microsoft.com/office/officeart/2005/8/colors/accent1_2" csCatId="accent1" phldr="1"/>
      <dgm:spPr/>
    </dgm:pt>
    <dgm:pt modelId="{1289BEEE-5C6F-42B0-8ACC-1D9A406F4194}">
      <dgm:prSet phldrT="[Text]"/>
      <dgm:spPr/>
      <dgm:t>
        <a:bodyPr/>
        <a:lstStyle/>
        <a:p>
          <a:r>
            <a:rPr lang="en-AU" dirty="0" smtClean="0">
              <a:solidFill>
                <a:schemeClr val="tx1"/>
              </a:solidFill>
            </a:rPr>
            <a:t>Baseline interview</a:t>
          </a:r>
          <a:endParaRPr lang="en-AU" dirty="0">
            <a:solidFill>
              <a:schemeClr val="tx1"/>
            </a:solidFill>
          </a:endParaRPr>
        </a:p>
      </dgm:t>
    </dgm:pt>
    <dgm:pt modelId="{5529924F-221B-4DB4-9C37-4994EEC2C859}" type="parTrans" cxnId="{E580511A-63A3-4AF6-ACB3-983379F0A601}">
      <dgm:prSet/>
      <dgm:spPr/>
      <dgm:t>
        <a:bodyPr/>
        <a:lstStyle/>
        <a:p>
          <a:endParaRPr lang="en-AU"/>
        </a:p>
      </dgm:t>
    </dgm:pt>
    <dgm:pt modelId="{A3B77C98-E878-4B57-A323-65F69E88A2AD}" type="sibTrans" cxnId="{E580511A-63A3-4AF6-ACB3-983379F0A601}">
      <dgm:prSet/>
      <dgm:spPr/>
      <dgm:t>
        <a:bodyPr/>
        <a:lstStyle/>
        <a:p>
          <a:endParaRPr lang="en-AU"/>
        </a:p>
      </dgm:t>
    </dgm:pt>
    <dgm:pt modelId="{E6D99466-680D-4F6F-B25D-CE027F6E2B8A}">
      <dgm:prSet phldrT="[Text]"/>
      <dgm:spPr/>
      <dgm:t>
        <a:bodyPr/>
        <a:lstStyle/>
        <a:p>
          <a:r>
            <a:rPr lang="en-AU" dirty="0" smtClean="0">
              <a:solidFill>
                <a:schemeClr val="tx1"/>
              </a:solidFill>
            </a:rPr>
            <a:t>Identify eligible patients</a:t>
          </a:r>
          <a:endParaRPr lang="en-AU" dirty="0">
            <a:solidFill>
              <a:schemeClr val="tx1"/>
            </a:solidFill>
          </a:endParaRPr>
        </a:p>
      </dgm:t>
    </dgm:pt>
    <dgm:pt modelId="{69202838-C23B-47BB-B5FA-4C8ABFBE6D17}" type="parTrans" cxnId="{2EC4D826-48EA-48D3-8A6C-DB03176F325F}">
      <dgm:prSet/>
      <dgm:spPr/>
      <dgm:t>
        <a:bodyPr/>
        <a:lstStyle/>
        <a:p>
          <a:endParaRPr lang="en-AU"/>
        </a:p>
      </dgm:t>
    </dgm:pt>
    <dgm:pt modelId="{494706C4-9853-45BB-8143-2B810F684AD3}" type="sibTrans" cxnId="{2EC4D826-48EA-48D3-8A6C-DB03176F325F}">
      <dgm:prSet/>
      <dgm:spPr/>
      <dgm:t>
        <a:bodyPr/>
        <a:lstStyle/>
        <a:p>
          <a:endParaRPr lang="en-AU"/>
        </a:p>
      </dgm:t>
    </dgm:pt>
    <dgm:pt modelId="{7413DA5D-8806-42B6-9B33-C2C4E5F12017}">
      <dgm:prSet phldrT="[Text]"/>
      <dgm:spPr/>
      <dgm:t>
        <a:bodyPr/>
        <a:lstStyle/>
        <a:p>
          <a:r>
            <a:rPr lang="en-AU" dirty="0" smtClean="0">
              <a:solidFill>
                <a:schemeClr val="tx1"/>
              </a:solidFill>
            </a:rPr>
            <a:t>Follow-up interview</a:t>
          </a:r>
          <a:endParaRPr lang="en-AU" dirty="0">
            <a:solidFill>
              <a:schemeClr val="tx1"/>
            </a:solidFill>
          </a:endParaRPr>
        </a:p>
      </dgm:t>
    </dgm:pt>
    <dgm:pt modelId="{A391CDCD-52A4-47FD-A62F-989ED9F82337}" type="parTrans" cxnId="{FA331BF1-3B6C-4876-B7F2-D6C2D58FE913}">
      <dgm:prSet/>
      <dgm:spPr/>
      <dgm:t>
        <a:bodyPr/>
        <a:lstStyle/>
        <a:p>
          <a:endParaRPr lang="en-AU"/>
        </a:p>
      </dgm:t>
    </dgm:pt>
    <dgm:pt modelId="{252D42A7-4058-4FF9-A95C-AEA20543C295}" type="sibTrans" cxnId="{FA331BF1-3B6C-4876-B7F2-D6C2D58FE913}">
      <dgm:prSet/>
      <dgm:spPr/>
      <dgm:t>
        <a:bodyPr/>
        <a:lstStyle/>
        <a:p>
          <a:endParaRPr lang="en-AU"/>
        </a:p>
      </dgm:t>
    </dgm:pt>
    <dgm:pt modelId="{ECD8402A-2BD3-4EB1-A412-9D7B0A6D1D7C}">
      <dgm:prSet phldrT="[Text]"/>
      <dgm:spPr/>
      <dgm:t>
        <a:bodyPr/>
        <a:lstStyle/>
        <a:p>
          <a:r>
            <a:rPr lang="en-AU" dirty="0" smtClean="0">
              <a:solidFill>
                <a:schemeClr val="tx1"/>
              </a:solidFill>
            </a:rPr>
            <a:t>Conduct  follow-up assessment</a:t>
          </a:r>
          <a:endParaRPr lang="en-AU" dirty="0">
            <a:solidFill>
              <a:schemeClr val="tx1"/>
            </a:solidFill>
          </a:endParaRPr>
        </a:p>
      </dgm:t>
    </dgm:pt>
    <dgm:pt modelId="{123AA9DE-9754-4235-8141-A4417BA8779C}" type="parTrans" cxnId="{3C8AEFA5-801A-46B4-AA1A-AC300AA103C5}">
      <dgm:prSet/>
      <dgm:spPr/>
      <dgm:t>
        <a:bodyPr/>
        <a:lstStyle/>
        <a:p>
          <a:endParaRPr lang="en-AU"/>
        </a:p>
      </dgm:t>
    </dgm:pt>
    <dgm:pt modelId="{59EE58E9-0B56-427B-A16E-50878E1CD3F1}" type="sibTrans" cxnId="{3C8AEFA5-801A-46B4-AA1A-AC300AA103C5}">
      <dgm:prSet/>
      <dgm:spPr/>
      <dgm:t>
        <a:bodyPr/>
        <a:lstStyle/>
        <a:p>
          <a:endParaRPr lang="en-AU"/>
        </a:p>
      </dgm:t>
    </dgm:pt>
    <dgm:pt modelId="{DD4D9428-BD8C-4CA4-BC2B-F007FEEFC912}">
      <dgm:prSet phldrT="[Text]"/>
      <dgm:spPr/>
      <dgm:t>
        <a:bodyPr/>
        <a:lstStyle/>
        <a:p>
          <a:r>
            <a:rPr lang="en-AU" dirty="0" smtClean="0">
              <a:solidFill>
                <a:schemeClr val="tx1"/>
              </a:solidFill>
            </a:rPr>
            <a:t>Review alerts of shared-care follow-up</a:t>
          </a:r>
          <a:endParaRPr lang="en-AU" dirty="0">
            <a:solidFill>
              <a:schemeClr val="tx1"/>
            </a:solidFill>
          </a:endParaRPr>
        </a:p>
      </dgm:t>
    </dgm:pt>
    <dgm:pt modelId="{9620570D-280E-46E7-89F0-D0322D0A28F4}" type="parTrans" cxnId="{0ABC529E-A33D-48C0-B66A-54AE9FD8B11E}">
      <dgm:prSet/>
      <dgm:spPr/>
      <dgm:t>
        <a:bodyPr/>
        <a:lstStyle/>
        <a:p>
          <a:endParaRPr lang="en-AU"/>
        </a:p>
      </dgm:t>
    </dgm:pt>
    <dgm:pt modelId="{F34FCC2B-04ED-4A79-8E26-5FA3AC0181BC}" type="sibTrans" cxnId="{0ABC529E-A33D-48C0-B66A-54AE9FD8B11E}">
      <dgm:prSet/>
      <dgm:spPr/>
      <dgm:t>
        <a:bodyPr/>
        <a:lstStyle/>
        <a:p>
          <a:endParaRPr lang="en-AU"/>
        </a:p>
      </dgm:t>
    </dgm:pt>
    <dgm:pt modelId="{0A242E32-0F4B-40EC-AF78-4BA2ACD39C3A}" type="pres">
      <dgm:prSet presAssocID="{8DBEBC68-4C02-4131-B3F9-C66B921B70FC}" presName="CompostProcess" presStyleCnt="0">
        <dgm:presLayoutVars>
          <dgm:dir/>
          <dgm:resizeHandles val="exact"/>
        </dgm:presLayoutVars>
      </dgm:prSet>
      <dgm:spPr/>
    </dgm:pt>
    <dgm:pt modelId="{55AE6F21-5296-463C-B588-92305F33092D}" type="pres">
      <dgm:prSet presAssocID="{8DBEBC68-4C02-4131-B3F9-C66B921B70FC}" presName="arrow" presStyleLbl="bgShp" presStyleIdx="0" presStyleCnt="1"/>
      <dgm:spPr/>
    </dgm:pt>
    <dgm:pt modelId="{6C795C11-3001-4262-9FFF-D3E0C8498C57}" type="pres">
      <dgm:prSet presAssocID="{8DBEBC68-4C02-4131-B3F9-C66B921B70FC}" presName="linearProcess" presStyleCnt="0"/>
      <dgm:spPr/>
    </dgm:pt>
    <dgm:pt modelId="{FCD47C12-DAE4-4A97-81C2-D11C6BF449EE}" type="pres">
      <dgm:prSet presAssocID="{1289BEEE-5C6F-42B0-8ACC-1D9A406F4194}" presName="textNode" presStyleLbl="node1" presStyleIdx="0" presStyleCnt="5" custLinFactNeighborX="-4573" custLinFactNeighborY="1559">
        <dgm:presLayoutVars>
          <dgm:bulletEnabled val="1"/>
        </dgm:presLayoutVars>
      </dgm:prSet>
      <dgm:spPr/>
      <dgm:t>
        <a:bodyPr/>
        <a:lstStyle/>
        <a:p>
          <a:endParaRPr lang="en-AU"/>
        </a:p>
      </dgm:t>
    </dgm:pt>
    <dgm:pt modelId="{4BA43666-8679-4F45-89A0-DC57067575C0}" type="pres">
      <dgm:prSet presAssocID="{A3B77C98-E878-4B57-A323-65F69E88A2AD}" presName="sibTrans" presStyleCnt="0"/>
      <dgm:spPr/>
    </dgm:pt>
    <dgm:pt modelId="{2A27395A-0207-485D-8E4F-594D95EDF468}" type="pres">
      <dgm:prSet presAssocID="{E6D99466-680D-4F6F-B25D-CE027F6E2B8A}" presName="textNode" presStyleLbl="node1" presStyleIdx="1" presStyleCnt="5">
        <dgm:presLayoutVars>
          <dgm:bulletEnabled val="1"/>
        </dgm:presLayoutVars>
      </dgm:prSet>
      <dgm:spPr/>
      <dgm:t>
        <a:bodyPr/>
        <a:lstStyle/>
        <a:p>
          <a:endParaRPr lang="en-AU"/>
        </a:p>
      </dgm:t>
    </dgm:pt>
    <dgm:pt modelId="{8A5D7E72-99CA-4577-A8F7-8322D0051247}" type="pres">
      <dgm:prSet presAssocID="{494706C4-9853-45BB-8143-2B810F684AD3}" presName="sibTrans" presStyleCnt="0"/>
      <dgm:spPr/>
    </dgm:pt>
    <dgm:pt modelId="{10A710E6-B2C2-4E23-9801-C84AED9FF7BB}" type="pres">
      <dgm:prSet presAssocID="{ECD8402A-2BD3-4EB1-A412-9D7B0A6D1D7C}" presName="textNode" presStyleLbl="node1" presStyleIdx="2" presStyleCnt="5">
        <dgm:presLayoutVars>
          <dgm:bulletEnabled val="1"/>
        </dgm:presLayoutVars>
      </dgm:prSet>
      <dgm:spPr/>
      <dgm:t>
        <a:bodyPr/>
        <a:lstStyle/>
        <a:p>
          <a:endParaRPr lang="en-AU"/>
        </a:p>
      </dgm:t>
    </dgm:pt>
    <dgm:pt modelId="{1E816A62-174F-46E7-988F-C0CD0E6ECB5C}" type="pres">
      <dgm:prSet presAssocID="{59EE58E9-0B56-427B-A16E-50878E1CD3F1}" presName="sibTrans" presStyleCnt="0"/>
      <dgm:spPr/>
    </dgm:pt>
    <dgm:pt modelId="{9B05D519-939C-4946-83B7-D1EA228BA90B}" type="pres">
      <dgm:prSet presAssocID="{DD4D9428-BD8C-4CA4-BC2B-F007FEEFC912}" presName="textNode" presStyleLbl="node1" presStyleIdx="3" presStyleCnt="5">
        <dgm:presLayoutVars>
          <dgm:bulletEnabled val="1"/>
        </dgm:presLayoutVars>
      </dgm:prSet>
      <dgm:spPr/>
      <dgm:t>
        <a:bodyPr/>
        <a:lstStyle/>
        <a:p>
          <a:endParaRPr lang="en-AU"/>
        </a:p>
      </dgm:t>
    </dgm:pt>
    <dgm:pt modelId="{79CDA61B-E2E1-42C9-B8B6-61835332AF11}" type="pres">
      <dgm:prSet presAssocID="{F34FCC2B-04ED-4A79-8E26-5FA3AC0181BC}" presName="sibTrans" presStyleCnt="0"/>
      <dgm:spPr/>
    </dgm:pt>
    <dgm:pt modelId="{EBC0C836-32A5-4202-9623-BF6FA2693B90}" type="pres">
      <dgm:prSet presAssocID="{7413DA5D-8806-42B6-9B33-C2C4E5F12017}" presName="textNode" presStyleLbl="node1" presStyleIdx="4" presStyleCnt="5">
        <dgm:presLayoutVars>
          <dgm:bulletEnabled val="1"/>
        </dgm:presLayoutVars>
      </dgm:prSet>
      <dgm:spPr/>
      <dgm:t>
        <a:bodyPr/>
        <a:lstStyle/>
        <a:p>
          <a:endParaRPr lang="en-AU"/>
        </a:p>
      </dgm:t>
    </dgm:pt>
  </dgm:ptLst>
  <dgm:cxnLst>
    <dgm:cxn modelId="{F9C738ED-EE39-416F-9590-50AC86E252FB}" type="presOf" srcId="{E6D99466-680D-4F6F-B25D-CE027F6E2B8A}" destId="{2A27395A-0207-485D-8E4F-594D95EDF468}" srcOrd="0" destOrd="0" presId="urn:microsoft.com/office/officeart/2005/8/layout/hProcess9"/>
    <dgm:cxn modelId="{E580511A-63A3-4AF6-ACB3-983379F0A601}" srcId="{8DBEBC68-4C02-4131-B3F9-C66B921B70FC}" destId="{1289BEEE-5C6F-42B0-8ACC-1D9A406F4194}" srcOrd="0" destOrd="0" parTransId="{5529924F-221B-4DB4-9C37-4994EEC2C859}" sibTransId="{A3B77C98-E878-4B57-A323-65F69E88A2AD}"/>
    <dgm:cxn modelId="{5F7E39A4-CFD8-44AC-988F-EEADAE9A6A03}" type="presOf" srcId="{ECD8402A-2BD3-4EB1-A412-9D7B0A6D1D7C}" destId="{10A710E6-B2C2-4E23-9801-C84AED9FF7BB}" srcOrd="0" destOrd="0" presId="urn:microsoft.com/office/officeart/2005/8/layout/hProcess9"/>
    <dgm:cxn modelId="{85C6F3D5-E756-492A-995D-4D8846E0E706}" type="presOf" srcId="{1289BEEE-5C6F-42B0-8ACC-1D9A406F4194}" destId="{FCD47C12-DAE4-4A97-81C2-D11C6BF449EE}" srcOrd="0" destOrd="0" presId="urn:microsoft.com/office/officeart/2005/8/layout/hProcess9"/>
    <dgm:cxn modelId="{3C8AEFA5-801A-46B4-AA1A-AC300AA103C5}" srcId="{8DBEBC68-4C02-4131-B3F9-C66B921B70FC}" destId="{ECD8402A-2BD3-4EB1-A412-9D7B0A6D1D7C}" srcOrd="2" destOrd="0" parTransId="{123AA9DE-9754-4235-8141-A4417BA8779C}" sibTransId="{59EE58E9-0B56-427B-A16E-50878E1CD3F1}"/>
    <dgm:cxn modelId="{0ABC529E-A33D-48C0-B66A-54AE9FD8B11E}" srcId="{8DBEBC68-4C02-4131-B3F9-C66B921B70FC}" destId="{DD4D9428-BD8C-4CA4-BC2B-F007FEEFC912}" srcOrd="3" destOrd="0" parTransId="{9620570D-280E-46E7-89F0-D0322D0A28F4}" sibTransId="{F34FCC2B-04ED-4A79-8E26-5FA3AC0181BC}"/>
    <dgm:cxn modelId="{2EC4D826-48EA-48D3-8A6C-DB03176F325F}" srcId="{8DBEBC68-4C02-4131-B3F9-C66B921B70FC}" destId="{E6D99466-680D-4F6F-B25D-CE027F6E2B8A}" srcOrd="1" destOrd="0" parTransId="{69202838-C23B-47BB-B5FA-4C8ABFBE6D17}" sibTransId="{494706C4-9853-45BB-8143-2B810F684AD3}"/>
    <dgm:cxn modelId="{FA331BF1-3B6C-4876-B7F2-D6C2D58FE913}" srcId="{8DBEBC68-4C02-4131-B3F9-C66B921B70FC}" destId="{7413DA5D-8806-42B6-9B33-C2C4E5F12017}" srcOrd="4" destOrd="0" parTransId="{A391CDCD-52A4-47FD-A62F-989ED9F82337}" sibTransId="{252D42A7-4058-4FF9-A95C-AEA20543C295}"/>
    <dgm:cxn modelId="{A69B9488-3487-405C-8E95-AF573CD86F5C}" type="presOf" srcId="{7413DA5D-8806-42B6-9B33-C2C4E5F12017}" destId="{EBC0C836-32A5-4202-9623-BF6FA2693B90}" srcOrd="0" destOrd="0" presId="urn:microsoft.com/office/officeart/2005/8/layout/hProcess9"/>
    <dgm:cxn modelId="{506F1B9D-C46E-460E-9B5F-D37E8FA02DF9}" type="presOf" srcId="{8DBEBC68-4C02-4131-B3F9-C66B921B70FC}" destId="{0A242E32-0F4B-40EC-AF78-4BA2ACD39C3A}" srcOrd="0" destOrd="0" presId="urn:microsoft.com/office/officeart/2005/8/layout/hProcess9"/>
    <dgm:cxn modelId="{A97C725A-E66E-4276-82C8-15A50264EE61}" type="presOf" srcId="{DD4D9428-BD8C-4CA4-BC2B-F007FEEFC912}" destId="{9B05D519-939C-4946-83B7-D1EA228BA90B}" srcOrd="0" destOrd="0" presId="urn:microsoft.com/office/officeart/2005/8/layout/hProcess9"/>
    <dgm:cxn modelId="{1B1EE621-DB8E-4DC8-A666-51108B52536F}" type="presParOf" srcId="{0A242E32-0F4B-40EC-AF78-4BA2ACD39C3A}" destId="{55AE6F21-5296-463C-B588-92305F33092D}" srcOrd="0" destOrd="0" presId="urn:microsoft.com/office/officeart/2005/8/layout/hProcess9"/>
    <dgm:cxn modelId="{8E584509-5AD9-49B5-A4F2-F7F084784B9A}" type="presParOf" srcId="{0A242E32-0F4B-40EC-AF78-4BA2ACD39C3A}" destId="{6C795C11-3001-4262-9FFF-D3E0C8498C57}" srcOrd="1" destOrd="0" presId="urn:microsoft.com/office/officeart/2005/8/layout/hProcess9"/>
    <dgm:cxn modelId="{020AD4EE-C14A-4EAE-ACF3-76B55C7F916D}" type="presParOf" srcId="{6C795C11-3001-4262-9FFF-D3E0C8498C57}" destId="{FCD47C12-DAE4-4A97-81C2-D11C6BF449EE}" srcOrd="0" destOrd="0" presId="urn:microsoft.com/office/officeart/2005/8/layout/hProcess9"/>
    <dgm:cxn modelId="{BD4A25C3-75BB-4756-AD94-6DD64CC63B71}" type="presParOf" srcId="{6C795C11-3001-4262-9FFF-D3E0C8498C57}" destId="{4BA43666-8679-4F45-89A0-DC57067575C0}" srcOrd="1" destOrd="0" presId="urn:microsoft.com/office/officeart/2005/8/layout/hProcess9"/>
    <dgm:cxn modelId="{881405B6-3EAF-4074-9ECC-7F79621BA634}" type="presParOf" srcId="{6C795C11-3001-4262-9FFF-D3E0C8498C57}" destId="{2A27395A-0207-485D-8E4F-594D95EDF468}" srcOrd="2" destOrd="0" presId="urn:microsoft.com/office/officeart/2005/8/layout/hProcess9"/>
    <dgm:cxn modelId="{FB689821-24DF-45DF-8925-EB7D49DBBEFF}" type="presParOf" srcId="{6C795C11-3001-4262-9FFF-D3E0C8498C57}" destId="{8A5D7E72-99CA-4577-A8F7-8322D0051247}" srcOrd="3" destOrd="0" presId="urn:microsoft.com/office/officeart/2005/8/layout/hProcess9"/>
    <dgm:cxn modelId="{86504942-E9D2-4093-B87A-A55817E0E83F}" type="presParOf" srcId="{6C795C11-3001-4262-9FFF-D3E0C8498C57}" destId="{10A710E6-B2C2-4E23-9801-C84AED9FF7BB}" srcOrd="4" destOrd="0" presId="urn:microsoft.com/office/officeart/2005/8/layout/hProcess9"/>
    <dgm:cxn modelId="{B665157A-99B2-4345-9B4C-884E5D2C28EB}" type="presParOf" srcId="{6C795C11-3001-4262-9FFF-D3E0C8498C57}" destId="{1E816A62-174F-46E7-988F-C0CD0E6ECB5C}" srcOrd="5" destOrd="0" presId="urn:microsoft.com/office/officeart/2005/8/layout/hProcess9"/>
    <dgm:cxn modelId="{1CE76CD1-AB36-4FCA-B237-7014A03F3D7B}" type="presParOf" srcId="{6C795C11-3001-4262-9FFF-D3E0C8498C57}" destId="{9B05D519-939C-4946-83B7-D1EA228BA90B}" srcOrd="6" destOrd="0" presId="urn:microsoft.com/office/officeart/2005/8/layout/hProcess9"/>
    <dgm:cxn modelId="{7F5C5AC9-4813-48DD-A87E-E19BE2330BFF}" type="presParOf" srcId="{6C795C11-3001-4262-9FFF-D3E0C8498C57}" destId="{79CDA61B-E2E1-42C9-B8B6-61835332AF11}" srcOrd="7" destOrd="0" presId="urn:microsoft.com/office/officeart/2005/8/layout/hProcess9"/>
    <dgm:cxn modelId="{78CAA3C4-5B02-451C-8F23-F2EEA5B45EB6}" type="presParOf" srcId="{6C795C11-3001-4262-9FFF-D3E0C8498C57}" destId="{EBC0C836-32A5-4202-9623-BF6FA2693B90}" srcOrd="8" destOrd="0" presId="urn:microsoft.com/office/officeart/2005/8/layout/hProcess9"/>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DBEBC68-4C02-4131-B3F9-C66B921B70FC}" type="doc">
      <dgm:prSet loTypeId="urn:microsoft.com/office/officeart/2005/8/layout/hProcess9" loCatId="process" qsTypeId="urn:microsoft.com/office/officeart/2005/8/quickstyle/simple1" qsCatId="simple" csTypeId="urn:microsoft.com/office/officeart/2005/8/colors/accent1_2" csCatId="accent1" phldr="1"/>
      <dgm:spPr/>
      <dgm:t>
        <a:bodyPr/>
        <a:lstStyle/>
        <a:p>
          <a:endParaRPr lang="en-AU"/>
        </a:p>
      </dgm:t>
    </dgm:pt>
    <dgm:pt modelId="{1289BEEE-5C6F-42B0-8ACC-1D9A406F4194}">
      <dgm:prSet phldrT="[Text]"/>
      <dgm:spPr/>
      <dgm:t>
        <a:bodyPr/>
        <a:lstStyle/>
        <a:p>
          <a:r>
            <a:rPr lang="en-AU" dirty="0" smtClean="0">
              <a:solidFill>
                <a:schemeClr val="tx1"/>
              </a:solidFill>
            </a:rPr>
            <a:t>Baseline interview</a:t>
          </a:r>
          <a:endParaRPr lang="en-AU" dirty="0">
            <a:solidFill>
              <a:schemeClr val="tx1"/>
            </a:solidFill>
          </a:endParaRPr>
        </a:p>
      </dgm:t>
    </dgm:pt>
    <dgm:pt modelId="{5529924F-221B-4DB4-9C37-4994EEC2C859}" type="parTrans" cxnId="{E580511A-63A3-4AF6-ACB3-983379F0A601}">
      <dgm:prSet/>
      <dgm:spPr/>
      <dgm:t>
        <a:bodyPr/>
        <a:lstStyle/>
        <a:p>
          <a:endParaRPr lang="en-AU"/>
        </a:p>
      </dgm:t>
    </dgm:pt>
    <dgm:pt modelId="{A3B77C98-E878-4B57-A323-65F69E88A2AD}" type="sibTrans" cxnId="{E580511A-63A3-4AF6-ACB3-983379F0A601}">
      <dgm:prSet/>
      <dgm:spPr/>
      <dgm:t>
        <a:bodyPr/>
        <a:lstStyle/>
        <a:p>
          <a:endParaRPr lang="en-AU"/>
        </a:p>
      </dgm:t>
    </dgm:pt>
    <dgm:pt modelId="{E6D99466-680D-4F6F-B25D-CE027F6E2B8A}">
      <dgm:prSet phldrT="[Text]"/>
      <dgm:spPr/>
      <dgm:t>
        <a:bodyPr/>
        <a:lstStyle/>
        <a:p>
          <a:r>
            <a:rPr lang="en-AU" dirty="0">
              <a:solidFill>
                <a:schemeClr val="tx1"/>
              </a:solidFill>
            </a:rPr>
            <a:t>Attend radiation oncology appointment</a:t>
          </a:r>
        </a:p>
      </dgm:t>
    </dgm:pt>
    <dgm:pt modelId="{69202838-C23B-47BB-B5FA-4C8ABFBE6D17}" type="parTrans" cxnId="{2EC4D826-48EA-48D3-8A6C-DB03176F325F}">
      <dgm:prSet/>
      <dgm:spPr/>
      <dgm:t>
        <a:bodyPr/>
        <a:lstStyle/>
        <a:p>
          <a:endParaRPr lang="en-AU"/>
        </a:p>
      </dgm:t>
    </dgm:pt>
    <dgm:pt modelId="{494706C4-9853-45BB-8143-2B810F684AD3}" type="sibTrans" cxnId="{2EC4D826-48EA-48D3-8A6C-DB03176F325F}">
      <dgm:prSet/>
      <dgm:spPr/>
      <dgm:t>
        <a:bodyPr/>
        <a:lstStyle/>
        <a:p>
          <a:endParaRPr lang="en-AU"/>
        </a:p>
      </dgm:t>
    </dgm:pt>
    <dgm:pt modelId="{7413DA5D-8806-42B6-9B33-C2C4E5F12017}">
      <dgm:prSet phldrT="[Text]"/>
      <dgm:spPr/>
      <dgm:t>
        <a:bodyPr/>
        <a:lstStyle/>
        <a:p>
          <a:r>
            <a:rPr lang="en-AU" dirty="0" smtClean="0">
              <a:solidFill>
                <a:schemeClr val="tx1"/>
              </a:solidFill>
            </a:rPr>
            <a:t>Follow-up interview</a:t>
          </a:r>
          <a:endParaRPr lang="en-AU" dirty="0">
            <a:solidFill>
              <a:schemeClr val="tx1"/>
            </a:solidFill>
          </a:endParaRPr>
        </a:p>
      </dgm:t>
    </dgm:pt>
    <dgm:pt modelId="{A391CDCD-52A4-47FD-A62F-989ED9F82337}" type="parTrans" cxnId="{FA331BF1-3B6C-4876-B7F2-D6C2D58FE913}">
      <dgm:prSet/>
      <dgm:spPr/>
      <dgm:t>
        <a:bodyPr/>
        <a:lstStyle/>
        <a:p>
          <a:endParaRPr lang="en-AU"/>
        </a:p>
      </dgm:t>
    </dgm:pt>
    <dgm:pt modelId="{252D42A7-4058-4FF9-A95C-AEA20543C295}" type="sibTrans" cxnId="{FA331BF1-3B6C-4876-B7F2-D6C2D58FE913}">
      <dgm:prSet/>
      <dgm:spPr/>
      <dgm:t>
        <a:bodyPr/>
        <a:lstStyle/>
        <a:p>
          <a:endParaRPr lang="en-AU"/>
        </a:p>
      </dgm:t>
    </dgm:pt>
    <dgm:pt modelId="{DD4D9428-BD8C-4CA4-BC2B-F007FEEFC912}">
      <dgm:prSet phldrT="[Text]"/>
      <dgm:spPr/>
      <dgm:t>
        <a:bodyPr/>
        <a:lstStyle/>
        <a:p>
          <a:r>
            <a:rPr lang="en-AU" dirty="0" smtClean="0">
              <a:solidFill>
                <a:schemeClr val="tx1"/>
              </a:solidFill>
            </a:rPr>
            <a:t>Six months later, visit general practitioner</a:t>
          </a:r>
          <a:endParaRPr lang="en-AU" dirty="0">
            <a:solidFill>
              <a:schemeClr val="tx1"/>
            </a:solidFill>
          </a:endParaRPr>
        </a:p>
      </dgm:t>
    </dgm:pt>
    <dgm:pt modelId="{9620570D-280E-46E7-89F0-D0322D0A28F4}" type="parTrans" cxnId="{0ABC529E-A33D-48C0-B66A-54AE9FD8B11E}">
      <dgm:prSet/>
      <dgm:spPr/>
      <dgm:t>
        <a:bodyPr/>
        <a:lstStyle/>
        <a:p>
          <a:endParaRPr lang="en-AU"/>
        </a:p>
      </dgm:t>
    </dgm:pt>
    <dgm:pt modelId="{F34FCC2B-04ED-4A79-8E26-5FA3AC0181BC}" type="sibTrans" cxnId="{0ABC529E-A33D-48C0-B66A-54AE9FD8B11E}">
      <dgm:prSet/>
      <dgm:spPr/>
      <dgm:t>
        <a:bodyPr/>
        <a:lstStyle/>
        <a:p>
          <a:endParaRPr lang="en-AU"/>
        </a:p>
      </dgm:t>
    </dgm:pt>
    <dgm:pt modelId="{A7E3D7AC-81FE-4C86-8395-FD46925BB5DB}">
      <dgm:prSet phldrT="[Text]"/>
      <dgm:spPr/>
      <dgm:t>
        <a:bodyPr/>
        <a:lstStyle/>
        <a:p>
          <a:r>
            <a:rPr lang="en-AU" dirty="0">
              <a:solidFill>
                <a:schemeClr val="tx1"/>
              </a:solidFill>
            </a:rPr>
            <a:t>Visit general practitioner</a:t>
          </a:r>
        </a:p>
      </dgm:t>
    </dgm:pt>
    <dgm:pt modelId="{C319D3C0-4729-4E0F-91DD-7569ADEFC0A3}" type="parTrans" cxnId="{FC8B3307-39F2-4D47-96B2-0E195510DD3A}">
      <dgm:prSet/>
      <dgm:spPr/>
      <dgm:t>
        <a:bodyPr/>
        <a:lstStyle/>
        <a:p>
          <a:endParaRPr lang="en-AU"/>
        </a:p>
      </dgm:t>
    </dgm:pt>
    <dgm:pt modelId="{D5892A5A-153E-43C0-AEEF-3360E3129DD8}" type="sibTrans" cxnId="{FC8B3307-39F2-4D47-96B2-0E195510DD3A}">
      <dgm:prSet/>
      <dgm:spPr/>
      <dgm:t>
        <a:bodyPr/>
        <a:lstStyle/>
        <a:p>
          <a:endParaRPr lang="en-AU"/>
        </a:p>
      </dgm:t>
    </dgm:pt>
    <dgm:pt modelId="{0A242E32-0F4B-40EC-AF78-4BA2ACD39C3A}" type="pres">
      <dgm:prSet presAssocID="{8DBEBC68-4C02-4131-B3F9-C66B921B70FC}" presName="CompostProcess" presStyleCnt="0">
        <dgm:presLayoutVars>
          <dgm:dir/>
          <dgm:resizeHandles val="exact"/>
        </dgm:presLayoutVars>
      </dgm:prSet>
      <dgm:spPr/>
      <dgm:t>
        <a:bodyPr/>
        <a:lstStyle/>
        <a:p>
          <a:endParaRPr lang="en-AU"/>
        </a:p>
      </dgm:t>
    </dgm:pt>
    <dgm:pt modelId="{55AE6F21-5296-463C-B588-92305F33092D}" type="pres">
      <dgm:prSet presAssocID="{8DBEBC68-4C02-4131-B3F9-C66B921B70FC}" presName="arrow" presStyleLbl="bgShp" presStyleIdx="0" presStyleCnt="1"/>
      <dgm:spPr/>
    </dgm:pt>
    <dgm:pt modelId="{6C795C11-3001-4262-9FFF-D3E0C8498C57}" type="pres">
      <dgm:prSet presAssocID="{8DBEBC68-4C02-4131-B3F9-C66B921B70FC}" presName="linearProcess" presStyleCnt="0"/>
      <dgm:spPr/>
    </dgm:pt>
    <dgm:pt modelId="{FCD47C12-DAE4-4A97-81C2-D11C6BF449EE}" type="pres">
      <dgm:prSet presAssocID="{1289BEEE-5C6F-42B0-8ACC-1D9A406F4194}" presName="textNode" presStyleLbl="node1" presStyleIdx="0" presStyleCnt="5" custLinFactNeighborX="-4573" custLinFactNeighborY="1559">
        <dgm:presLayoutVars>
          <dgm:bulletEnabled val="1"/>
        </dgm:presLayoutVars>
      </dgm:prSet>
      <dgm:spPr/>
      <dgm:t>
        <a:bodyPr/>
        <a:lstStyle/>
        <a:p>
          <a:endParaRPr lang="en-AU"/>
        </a:p>
      </dgm:t>
    </dgm:pt>
    <dgm:pt modelId="{4BA43666-8679-4F45-89A0-DC57067575C0}" type="pres">
      <dgm:prSet presAssocID="{A3B77C98-E878-4B57-A323-65F69E88A2AD}" presName="sibTrans" presStyleCnt="0"/>
      <dgm:spPr/>
    </dgm:pt>
    <dgm:pt modelId="{2A27395A-0207-485D-8E4F-594D95EDF468}" type="pres">
      <dgm:prSet presAssocID="{E6D99466-680D-4F6F-B25D-CE027F6E2B8A}" presName="textNode" presStyleLbl="node1" presStyleIdx="1" presStyleCnt="5" custLinFactNeighborX="-19166" custLinFactNeighborY="-43659">
        <dgm:presLayoutVars>
          <dgm:bulletEnabled val="1"/>
        </dgm:presLayoutVars>
      </dgm:prSet>
      <dgm:spPr/>
      <dgm:t>
        <a:bodyPr/>
        <a:lstStyle/>
        <a:p>
          <a:endParaRPr lang="en-AU"/>
        </a:p>
      </dgm:t>
    </dgm:pt>
    <dgm:pt modelId="{8A5D7E72-99CA-4577-A8F7-8322D0051247}" type="pres">
      <dgm:prSet presAssocID="{494706C4-9853-45BB-8143-2B810F684AD3}" presName="sibTrans" presStyleCnt="0"/>
      <dgm:spPr/>
    </dgm:pt>
    <dgm:pt modelId="{9B05D519-939C-4946-83B7-D1EA228BA90B}" type="pres">
      <dgm:prSet presAssocID="{DD4D9428-BD8C-4CA4-BC2B-F007FEEFC912}" presName="textNode" presStyleLbl="node1" presStyleIdx="2" presStyleCnt="5">
        <dgm:presLayoutVars>
          <dgm:bulletEnabled val="1"/>
        </dgm:presLayoutVars>
      </dgm:prSet>
      <dgm:spPr/>
      <dgm:t>
        <a:bodyPr/>
        <a:lstStyle/>
        <a:p>
          <a:endParaRPr lang="en-AU"/>
        </a:p>
      </dgm:t>
    </dgm:pt>
    <dgm:pt modelId="{79CDA61B-E2E1-42C9-B8B6-61835332AF11}" type="pres">
      <dgm:prSet presAssocID="{F34FCC2B-04ED-4A79-8E26-5FA3AC0181BC}" presName="sibTrans" presStyleCnt="0"/>
      <dgm:spPr/>
    </dgm:pt>
    <dgm:pt modelId="{EBC0C836-32A5-4202-9623-BF6FA2693B90}" type="pres">
      <dgm:prSet presAssocID="{7413DA5D-8806-42B6-9B33-C2C4E5F12017}" presName="textNode" presStyleLbl="node1" presStyleIdx="3" presStyleCnt="5">
        <dgm:presLayoutVars>
          <dgm:bulletEnabled val="1"/>
        </dgm:presLayoutVars>
      </dgm:prSet>
      <dgm:spPr/>
      <dgm:t>
        <a:bodyPr/>
        <a:lstStyle/>
        <a:p>
          <a:endParaRPr lang="en-AU"/>
        </a:p>
      </dgm:t>
    </dgm:pt>
    <dgm:pt modelId="{49C4732A-A4AE-4D17-A5D6-45D4F529A7E8}" type="pres">
      <dgm:prSet presAssocID="{252D42A7-4058-4FF9-A95C-AEA20543C295}" presName="sibTrans" presStyleCnt="0"/>
      <dgm:spPr/>
    </dgm:pt>
    <dgm:pt modelId="{F2818384-596E-4482-8838-9EB4689B43E2}" type="pres">
      <dgm:prSet presAssocID="{A7E3D7AC-81FE-4C86-8395-FD46925BB5DB}" presName="textNode" presStyleLbl="node1" presStyleIdx="4" presStyleCnt="5" custLinFactX="-300000" custLinFactNeighborX="-339135" custLinFactNeighborY="70166">
        <dgm:presLayoutVars>
          <dgm:bulletEnabled val="1"/>
        </dgm:presLayoutVars>
      </dgm:prSet>
      <dgm:spPr/>
      <dgm:t>
        <a:bodyPr/>
        <a:lstStyle/>
        <a:p>
          <a:endParaRPr lang="en-AU"/>
        </a:p>
      </dgm:t>
    </dgm:pt>
  </dgm:ptLst>
  <dgm:cxnLst>
    <dgm:cxn modelId="{829CB2AC-43E9-4AB0-B657-980BF1F07745}" type="presOf" srcId="{7413DA5D-8806-42B6-9B33-C2C4E5F12017}" destId="{EBC0C836-32A5-4202-9623-BF6FA2693B90}" srcOrd="0" destOrd="0" presId="urn:microsoft.com/office/officeart/2005/8/layout/hProcess9"/>
    <dgm:cxn modelId="{7101231A-29AB-427A-B816-ABDB339EA960}" type="presOf" srcId="{8DBEBC68-4C02-4131-B3F9-C66B921B70FC}" destId="{0A242E32-0F4B-40EC-AF78-4BA2ACD39C3A}" srcOrd="0" destOrd="0" presId="urn:microsoft.com/office/officeart/2005/8/layout/hProcess9"/>
    <dgm:cxn modelId="{E13C8920-C86B-4E72-A6C2-263DB19DC2B6}" type="presOf" srcId="{1289BEEE-5C6F-42B0-8ACC-1D9A406F4194}" destId="{FCD47C12-DAE4-4A97-81C2-D11C6BF449EE}" srcOrd="0" destOrd="0" presId="urn:microsoft.com/office/officeart/2005/8/layout/hProcess9"/>
    <dgm:cxn modelId="{E580511A-63A3-4AF6-ACB3-983379F0A601}" srcId="{8DBEBC68-4C02-4131-B3F9-C66B921B70FC}" destId="{1289BEEE-5C6F-42B0-8ACC-1D9A406F4194}" srcOrd="0" destOrd="0" parTransId="{5529924F-221B-4DB4-9C37-4994EEC2C859}" sibTransId="{A3B77C98-E878-4B57-A323-65F69E88A2AD}"/>
    <dgm:cxn modelId="{2A9D1FD0-F7A9-4464-B2D3-D4DD4D269F82}" type="presOf" srcId="{E6D99466-680D-4F6F-B25D-CE027F6E2B8A}" destId="{2A27395A-0207-485D-8E4F-594D95EDF468}" srcOrd="0" destOrd="0" presId="urn:microsoft.com/office/officeart/2005/8/layout/hProcess9"/>
    <dgm:cxn modelId="{86587D77-8EDF-4FFB-A7BA-B286984D4D55}" type="presOf" srcId="{DD4D9428-BD8C-4CA4-BC2B-F007FEEFC912}" destId="{9B05D519-939C-4946-83B7-D1EA228BA90B}" srcOrd="0" destOrd="0" presId="urn:microsoft.com/office/officeart/2005/8/layout/hProcess9"/>
    <dgm:cxn modelId="{99CAA927-31C0-4FCD-9FCE-51B9BB572997}" type="presOf" srcId="{A7E3D7AC-81FE-4C86-8395-FD46925BB5DB}" destId="{F2818384-596E-4482-8838-9EB4689B43E2}" srcOrd="0" destOrd="0" presId="urn:microsoft.com/office/officeart/2005/8/layout/hProcess9"/>
    <dgm:cxn modelId="{0ABC529E-A33D-48C0-B66A-54AE9FD8B11E}" srcId="{8DBEBC68-4C02-4131-B3F9-C66B921B70FC}" destId="{DD4D9428-BD8C-4CA4-BC2B-F007FEEFC912}" srcOrd="2" destOrd="0" parTransId="{9620570D-280E-46E7-89F0-D0322D0A28F4}" sibTransId="{F34FCC2B-04ED-4A79-8E26-5FA3AC0181BC}"/>
    <dgm:cxn modelId="{2EC4D826-48EA-48D3-8A6C-DB03176F325F}" srcId="{8DBEBC68-4C02-4131-B3F9-C66B921B70FC}" destId="{E6D99466-680D-4F6F-B25D-CE027F6E2B8A}" srcOrd="1" destOrd="0" parTransId="{69202838-C23B-47BB-B5FA-4C8ABFBE6D17}" sibTransId="{494706C4-9853-45BB-8143-2B810F684AD3}"/>
    <dgm:cxn modelId="{FA331BF1-3B6C-4876-B7F2-D6C2D58FE913}" srcId="{8DBEBC68-4C02-4131-B3F9-C66B921B70FC}" destId="{7413DA5D-8806-42B6-9B33-C2C4E5F12017}" srcOrd="3" destOrd="0" parTransId="{A391CDCD-52A4-47FD-A62F-989ED9F82337}" sibTransId="{252D42A7-4058-4FF9-A95C-AEA20543C295}"/>
    <dgm:cxn modelId="{FC8B3307-39F2-4D47-96B2-0E195510DD3A}" srcId="{8DBEBC68-4C02-4131-B3F9-C66B921B70FC}" destId="{A7E3D7AC-81FE-4C86-8395-FD46925BB5DB}" srcOrd="4" destOrd="0" parTransId="{C319D3C0-4729-4E0F-91DD-7569ADEFC0A3}" sibTransId="{D5892A5A-153E-43C0-AEEF-3360E3129DD8}"/>
    <dgm:cxn modelId="{557CB564-47EE-4AFA-B7A3-546741AB9882}" type="presParOf" srcId="{0A242E32-0F4B-40EC-AF78-4BA2ACD39C3A}" destId="{55AE6F21-5296-463C-B588-92305F33092D}" srcOrd="0" destOrd="0" presId="urn:microsoft.com/office/officeart/2005/8/layout/hProcess9"/>
    <dgm:cxn modelId="{2AE420E2-9D3A-4E53-8635-E7DBC50F1D19}" type="presParOf" srcId="{0A242E32-0F4B-40EC-AF78-4BA2ACD39C3A}" destId="{6C795C11-3001-4262-9FFF-D3E0C8498C57}" srcOrd="1" destOrd="0" presId="urn:microsoft.com/office/officeart/2005/8/layout/hProcess9"/>
    <dgm:cxn modelId="{A065688D-88FC-4BBC-88AD-CC505536BDC3}" type="presParOf" srcId="{6C795C11-3001-4262-9FFF-D3E0C8498C57}" destId="{FCD47C12-DAE4-4A97-81C2-D11C6BF449EE}" srcOrd="0" destOrd="0" presId="urn:microsoft.com/office/officeart/2005/8/layout/hProcess9"/>
    <dgm:cxn modelId="{073B5FD8-88F6-4A5F-9BD1-F8C7832B1354}" type="presParOf" srcId="{6C795C11-3001-4262-9FFF-D3E0C8498C57}" destId="{4BA43666-8679-4F45-89A0-DC57067575C0}" srcOrd="1" destOrd="0" presId="urn:microsoft.com/office/officeart/2005/8/layout/hProcess9"/>
    <dgm:cxn modelId="{3D9A05A6-D486-4760-8237-8907C3972520}" type="presParOf" srcId="{6C795C11-3001-4262-9FFF-D3E0C8498C57}" destId="{2A27395A-0207-485D-8E4F-594D95EDF468}" srcOrd="2" destOrd="0" presId="urn:microsoft.com/office/officeart/2005/8/layout/hProcess9"/>
    <dgm:cxn modelId="{8C82F201-587C-4ED7-B261-5D897233E1B8}" type="presParOf" srcId="{6C795C11-3001-4262-9FFF-D3E0C8498C57}" destId="{8A5D7E72-99CA-4577-A8F7-8322D0051247}" srcOrd="3" destOrd="0" presId="urn:microsoft.com/office/officeart/2005/8/layout/hProcess9"/>
    <dgm:cxn modelId="{67F21D8A-71E4-4A95-ACD0-1AF2299FF165}" type="presParOf" srcId="{6C795C11-3001-4262-9FFF-D3E0C8498C57}" destId="{9B05D519-939C-4946-83B7-D1EA228BA90B}" srcOrd="4" destOrd="0" presId="urn:microsoft.com/office/officeart/2005/8/layout/hProcess9"/>
    <dgm:cxn modelId="{2D39BB55-7B7F-4088-BE13-1FE3596B00B9}" type="presParOf" srcId="{6C795C11-3001-4262-9FFF-D3E0C8498C57}" destId="{79CDA61B-E2E1-42C9-B8B6-61835332AF11}" srcOrd="5" destOrd="0" presId="urn:microsoft.com/office/officeart/2005/8/layout/hProcess9"/>
    <dgm:cxn modelId="{F0A1E0F0-CA3A-489F-8496-33859D5F2271}" type="presParOf" srcId="{6C795C11-3001-4262-9FFF-D3E0C8498C57}" destId="{EBC0C836-32A5-4202-9623-BF6FA2693B90}" srcOrd="6" destOrd="0" presId="urn:microsoft.com/office/officeart/2005/8/layout/hProcess9"/>
    <dgm:cxn modelId="{303D8695-98E2-4918-9448-5CC3A5236153}" type="presParOf" srcId="{6C795C11-3001-4262-9FFF-D3E0C8498C57}" destId="{49C4732A-A4AE-4D17-A5D6-45D4F529A7E8}" srcOrd="7" destOrd="0" presId="urn:microsoft.com/office/officeart/2005/8/layout/hProcess9"/>
    <dgm:cxn modelId="{0EDE9DF9-0A18-438E-8F9C-A4C278051319}" type="presParOf" srcId="{6C795C11-3001-4262-9FFF-D3E0C8498C57}" destId="{F2818384-596E-4482-8838-9EB4689B43E2}" srcOrd="8" destOrd="0" presId="urn:microsoft.com/office/officeart/2005/8/layout/hProcess9"/>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DBEBC68-4C02-4131-B3F9-C66B921B70FC}" type="doc">
      <dgm:prSet loTypeId="urn:microsoft.com/office/officeart/2005/8/layout/hProcess9" loCatId="process" qsTypeId="urn:microsoft.com/office/officeart/2005/8/quickstyle/simple1" qsCatId="simple" csTypeId="urn:microsoft.com/office/officeart/2005/8/colors/accent1_2" csCatId="accent1" phldr="1"/>
      <dgm:spPr/>
    </dgm:pt>
    <dgm:pt modelId="{1289BEEE-5C6F-42B0-8ACC-1D9A406F4194}">
      <dgm:prSet phldrT="[Text]"/>
      <dgm:spPr/>
      <dgm:t>
        <a:bodyPr/>
        <a:lstStyle/>
        <a:p>
          <a:r>
            <a:rPr lang="en-AU" dirty="0" smtClean="0">
              <a:solidFill>
                <a:schemeClr val="tx1"/>
              </a:solidFill>
            </a:rPr>
            <a:t>Baseline interview</a:t>
          </a:r>
          <a:endParaRPr lang="en-AU" dirty="0">
            <a:solidFill>
              <a:schemeClr val="tx1"/>
            </a:solidFill>
          </a:endParaRPr>
        </a:p>
      </dgm:t>
    </dgm:pt>
    <dgm:pt modelId="{5529924F-221B-4DB4-9C37-4994EEC2C859}" type="parTrans" cxnId="{E580511A-63A3-4AF6-ACB3-983379F0A601}">
      <dgm:prSet/>
      <dgm:spPr/>
      <dgm:t>
        <a:bodyPr/>
        <a:lstStyle/>
        <a:p>
          <a:endParaRPr lang="en-AU"/>
        </a:p>
      </dgm:t>
    </dgm:pt>
    <dgm:pt modelId="{A3B77C98-E878-4B57-A323-65F69E88A2AD}" type="sibTrans" cxnId="{E580511A-63A3-4AF6-ACB3-983379F0A601}">
      <dgm:prSet/>
      <dgm:spPr/>
      <dgm:t>
        <a:bodyPr/>
        <a:lstStyle/>
        <a:p>
          <a:endParaRPr lang="en-AU"/>
        </a:p>
      </dgm:t>
    </dgm:pt>
    <dgm:pt modelId="{E6D99466-680D-4F6F-B25D-CE027F6E2B8A}">
      <dgm:prSet phldrT="[Text]"/>
      <dgm:spPr/>
      <dgm:t>
        <a:bodyPr/>
        <a:lstStyle/>
        <a:p>
          <a:r>
            <a:rPr lang="en-AU" dirty="0" smtClean="0">
              <a:solidFill>
                <a:schemeClr val="tx1"/>
              </a:solidFill>
            </a:rPr>
            <a:t>Recieve training on radiotherapy follow-up and assessment</a:t>
          </a:r>
          <a:endParaRPr lang="en-AU" dirty="0">
            <a:solidFill>
              <a:schemeClr val="tx1"/>
            </a:solidFill>
          </a:endParaRPr>
        </a:p>
      </dgm:t>
    </dgm:pt>
    <dgm:pt modelId="{69202838-C23B-47BB-B5FA-4C8ABFBE6D17}" type="parTrans" cxnId="{2EC4D826-48EA-48D3-8A6C-DB03176F325F}">
      <dgm:prSet/>
      <dgm:spPr/>
      <dgm:t>
        <a:bodyPr/>
        <a:lstStyle/>
        <a:p>
          <a:endParaRPr lang="en-AU"/>
        </a:p>
      </dgm:t>
    </dgm:pt>
    <dgm:pt modelId="{494706C4-9853-45BB-8143-2B810F684AD3}" type="sibTrans" cxnId="{2EC4D826-48EA-48D3-8A6C-DB03176F325F}">
      <dgm:prSet/>
      <dgm:spPr/>
      <dgm:t>
        <a:bodyPr/>
        <a:lstStyle/>
        <a:p>
          <a:endParaRPr lang="en-AU"/>
        </a:p>
      </dgm:t>
    </dgm:pt>
    <dgm:pt modelId="{7413DA5D-8806-42B6-9B33-C2C4E5F12017}">
      <dgm:prSet phldrT="[Text]"/>
      <dgm:spPr/>
      <dgm:t>
        <a:bodyPr/>
        <a:lstStyle/>
        <a:p>
          <a:r>
            <a:rPr lang="en-AU" dirty="0" smtClean="0">
              <a:solidFill>
                <a:schemeClr val="tx1"/>
              </a:solidFill>
            </a:rPr>
            <a:t>Follow-up interview</a:t>
          </a:r>
          <a:endParaRPr lang="en-AU" dirty="0">
            <a:solidFill>
              <a:schemeClr val="tx1"/>
            </a:solidFill>
          </a:endParaRPr>
        </a:p>
      </dgm:t>
    </dgm:pt>
    <dgm:pt modelId="{A391CDCD-52A4-47FD-A62F-989ED9F82337}" type="parTrans" cxnId="{FA331BF1-3B6C-4876-B7F2-D6C2D58FE913}">
      <dgm:prSet/>
      <dgm:spPr/>
      <dgm:t>
        <a:bodyPr/>
        <a:lstStyle/>
        <a:p>
          <a:endParaRPr lang="en-AU"/>
        </a:p>
      </dgm:t>
    </dgm:pt>
    <dgm:pt modelId="{252D42A7-4058-4FF9-A95C-AEA20543C295}" type="sibTrans" cxnId="{FA331BF1-3B6C-4876-B7F2-D6C2D58FE913}">
      <dgm:prSet/>
      <dgm:spPr/>
      <dgm:t>
        <a:bodyPr/>
        <a:lstStyle/>
        <a:p>
          <a:endParaRPr lang="en-AU"/>
        </a:p>
      </dgm:t>
    </dgm:pt>
    <dgm:pt modelId="{ECD8402A-2BD3-4EB1-A412-9D7B0A6D1D7C}">
      <dgm:prSet phldrT="[Text]"/>
      <dgm:spPr/>
      <dgm:t>
        <a:bodyPr/>
        <a:lstStyle/>
        <a:p>
          <a:r>
            <a:rPr lang="en-AU" dirty="0" smtClean="0">
              <a:solidFill>
                <a:schemeClr val="tx1"/>
              </a:solidFill>
            </a:rPr>
            <a:t>Conduct  follow-up assessment</a:t>
          </a:r>
          <a:endParaRPr lang="en-AU" dirty="0">
            <a:solidFill>
              <a:schemeClr val="tx1"/>
            </a:solidFill>
          </a:endParaRPr>
        </a:p>
      </dgm:t>
    </dgm:pt>
    <dgm:pt modelId="{123AA9DE-9754-4235-8141-A4417BA8779C}" type="parTrans" cxnId="{3C8AEFA5-801A-46B4-AA1A-AC300AA103C5}">
      <dgm:prSet/>
      <dgm:spPr/>
      <dgm:t>
        <a:bodyPr/>
        <a:lstStyle/>
        <a:p>
          <a:endParaRPr lang="en-AU"/>
        </a:p>
      </dgm:t>
    </dgm:pt>
    <dgm:pt modelId="{59EE58E9-0B56-427B-A16E-50878E1CD3F1}" type="sibTrans" cxnId="{3C8AEFA5-801A-46B4-AA1A-AC300AA103C5}">
      <dgm:prSet/>
      <dgm:spPr/>
      <dgm:t>
        <a:bodyPr/>
        <a:lstStyle/>
        <a:p>
          <a:endParaRPr lang="en-AU"/>
        </a:p>
      </dgm:t>
    </dgm:pt>
    <dgm:pt modelId="{DD4D9428-BD8C-4CA4-BC2B-F007FEEFC912}">
      <dgm:prSet phldrT="[Text]"/>
      <dgm:spPr/>
      <dgm:t>
        <a:bodyPr/>
        <a:lstStyle/>
        <a:p>
          <a:r>
            <a:rPr lang="en-AU" dirty="0" smtClean="0">
              <a:solidFill>
                <a:schemeClr val="tx1"/>
              </a:solidFill>
            </a:rPr>
            <a:t>Six months later, conduct follow-up assessment</a:t>
          </a:r>
          <a:endParaRPr lang="en-AU" dirty="0">
            <a:solidFill>
              <a:schemeClr val="tx1"/>
            </a:solidFill>
          </a:endParaRPr>
        </a:p>
      </dgm:t>
    </dgm:pt>
    <dgm:pt modelId="{9620570D-280E-46E7-89F0-D0322D0A28F4}" type="parTrans" cxnId="{0ABC529E-A33D-48C0-B66A-54AE9FD8B11E}">
      <dgm:prSet/>
      <dgm:spPr/>
      <dgm:t>
        <a:bodyPr/>
        <a:lstStyle/>
        <a:p>
          <a:endParaRPr lang="en-AU"/>
        </a:p>
      </dgm:t>
    </dgm:pt>
    <dgm:pt modelId="{F34FCC2B-04ED-4A79-8E26-5FA3AC0181BC}" type="sibTrans" cxnId="{0ABC529E-A33D-48C0-B66A-54AE9FD8B11E}">
      <dgm:prSet/>
      <dgm:spPr/>
      <dgm:t>
        <a:bodyPr/>
        <a:lstStyle/>
        <a:p>
          <a:endParaRPr lang="en-AU"/>
        </a:p>
      </dgm:t>
    </dgm:pt>
    <dgm:pt modelId="{0A242E32-0F4B-40EC-AF78-4BA2ACD39C3A}" type="pres">
      <dgm:prSet presAssocID="{8DBEBC68-4C02-4131-B3F9-C66B921B70FC}" presName="CompostProcess" presStyleCnt="0">
        <dgm:presLayoutVars>
          <dgm:dir/>
          <dgm:resizeHandles val="exact"/>
        </dgm:presLayoutVars>
      </dgm:prSet>
      <dgm:spPr/>
    </dgm:pt>
    <dgm:pt modelId="{55AE6F21-5296-463C-B588-92305F33092D}" type="pres">
      <dgm:prSet presAssocID="{8DBEBC68-4C02-4131-B3F9-C66B921B70FC}" presName="arrow" presStyleLbl="bgShp" presStyleIdx="0" presStyleCnt="1"/>
      <dgm:spPr/>
    </dgm:pt>
    <dgm:pt modelId="{6C795C11-3001-4262-9FFF-D3E0C8498C57}" type="pres">
      <dgm:prSet presAssocID="{8DBEBC68-4C02-4131-B3F9-C66B921B70FC}" presName="linearProcess" presStyleCnt="0"/>
      <dgm:spPr/>
    </dgm:pt>
    <dgm:pt modelId="{FCD47C12-DAE4-4A97-81C2-D11C6BF449EE}" type="pres">
      <dgm:prSet presAssocID="{1289BEEE-5C6F-42B0-8ACC-1D9A406F4194}" presName="textNode" presStyleLbl="node1" presStyleIdx="0" presStyleCnt="5" custLinFactNeighborX="-4573" custLinFactNeighborY="1559">
        <dgm:presLayoutVars>
          <dgm:bulletEnabled val="1"/>
        </dgm:presLayoutVars>
      </dgm:prSet>
      <dgm:spPr/>
      <dgm:t>
        <a:bodyPr/>
        <a:lstStyle/>
        <a:p>
          <a:endParaRPr lang="en-AU"/>
        </a:p>
      </dgm:t>
    </dgm:pt>
    <dgm:pt modelId="{4BA43666-8679-4F45-89A0-DC57067575C0}" type="pres">
      <dgm:prSet presAssocID="{A3B77C98-E878-4B57-A323-65F69E88A2AD}" presName="sibTrans" presStyleCnt="0"/>
      <dgm:spPr/>
    </dgm:pt>
    <dgm:pt modelId="{2A27395A-0207-485D-8E4F-594D95EDF468}" type="pres">
      <dgm:prSet presAssocID="{E6D99466-680D-4F6F-B25D-CE027F6E2B8A}" presName="textNode" presStyleLbl="node1" presStyleIdx="1" presStyleCnt="5">
        <dgm:presLayoutVars>
          <dgm:bulletEnabled val="1"/>
        </dgm:presLayoutVars>
      </dgm:prSet>
      <dgm:spPr/>
      <dgm:t>
        <a:bodyPr/>
        <a:lstStyle/>
        <a:p>
          <a:endParaRPr lang="en-AU"/>
        </a:p>
      </dgm:t>
    </dgm:pt>
    <dgm:pt modelId="{8A5D7E72-99CA-4577-A8F7-8322D0051247}" type="pres">
      <dgm:prSet presAssocID="{494706C4-9853-45BB-8143-2B810F684AD3}" presName="sibTrans" presStyleCnt="0"/>
      <dgm:spPr/>
    </dgm:pt>
    <dgm:pt modelId="{10A710E6-B2C2-4E23-9801-C84AED9FF7BB}" type="pres">
      <dgm:prSet presAssocID="{ECD8402A-2BD3-4EB1-A412-9D7B0A6D1D7C}" presName="textNode" presStyleLbl="node1" presStyleIdx="2" presStyleCnt="5">
        <dgm:presLayoutVars>
          <dgm:bulletEnabled val="1"/>
        </dgm:presLayoutVars>
      </dgm:prSet>
      <dgm:spPr/>
      <dgm:t>
        <a:bodyPr/>
        <a:lstStyle/>
        <a:p>
          <a:endParaRPr lang="en-AU"/>
        </a:p>
      </dgm:t>
    </dgm:pt>
    <dgm:pt modelId="{1E816A62-174F-46E7-988F-C0CD0E6ECB5C}" type="pres">
      <dgm:prSet presAssocID="{59EE58E9-0B56-427B-A16E-50878E1CD3F1}" presName="sibTrans" presStyleCnt="0"/>
      <dgm:spPr/>
    </dgm:pt>
    <dgm:pt modelId="{9B05D519-939C-4946-83B7-D1EA228BA90B}" type="pres">
      <dgm:prSet presAssocID="{DD4D9428-BD8C-4CA4-BC2B-F007FEEFC912}" presName="textNode" presStyleLbl="node1" presStyleIdx="3" presStyleCnt="5">
        <dgm:presLayoutVars>
          <dgm:bulletEnabled val="1"/>
        </dgm:presLayoutVars>
      </dgm:prSet>
      <dgm:spPr/>
      <dgm:t>
        <a:bodyPr/>
        <a:lstStyle/>
        <a:p>
          <a:endParaRPr lang="en-AU"/>
        </a:p>
      </dgm:t>
    </dgm:pt>
    <dgm:pt modelId="{79CDA61B-E2E1-42C9-B8B6-61835332AF11}" type="pres">
      <dgm:prSet presAssocID="{F34FCC2B-04ED-4A79-8E26-5FA3AC0181BC}" presName="sibTrans" presStyleCnt="0"/>
      <dgm:spPr/>
    </dgm:pt>
    <dgm:pt modelId="{EBC0C836-32A5-4202-9623-BF6FA2693B90}" type="pres">
      <dgm:prSet presAssocID="{7413DA5D-8806-42B6-9B33-C2C4E5F12017}" presName="textNode" presStyleLbl="node1" presStyleIdx="4" presStyleCnt="5" custLinFactNeighborX="-25147" custLinFactNeighborY="1188">
        <dgm:presLayoutVars>
          <dgm:bulletEnabled val="1"/>
        </dgm:presLayoutVars>
      </dgm:prSet>
      <dgm:spPr/>
      <dgm:t>
        <a:bodyPr/>
        <a:lstStyle/>
        <a:p>
          <a:endParaRPr lang="en-AU"/>
        </a:p>
      </dgm:t>
    </dgm:pt>
  </dgm:ptLst>
  <dgm:cxnLst>
    <dgm:cxn modelId="{E580511A-63A3-4AF6-ACB3-983379F0A601}" srcId="{8DBEBC68-4C02-4131-B3F9-C66B921B70FC}" destId="{1289BEEE-5C6F-42B0-8ACC-1D9A406F4194}" srcOrd="0" destOrd="0" parTransId="{5529924F-221B-4DB4-9C37-4994EEC2C859}" sibTransId="{A3B77C98-E878-4B57-A323-65F69E88A2AD}"/>
    <dgm:cxn modelId="{C2BC9247-7276-41DE-84F2-EB31A4100B00}" type="presOf" srcId="{DD4D9428-BD8C-4CA4-BC2B-F007FEEFC912}" destId="{9B05D519-939C-4946-83B7-D1EA228BA90B}" srcOrd="0" destOrd="0" presId="urn:microsoft.com/office/officeart/2005/8/layout/hProcess9"/>
    <dgm:cxn modelId="{8E147C1B-9DE5-4FBD-ABF8-CE61BB1E7A5A}" type="presOf" srcId="{ECD8402A-2BD3-4EB1-A412-9D7B0A6D1D7C}" destId="{10A710E6-B2C2-4E23-9801-C84AED9FF7BB}" srcOrd="0" destOrd="0" presId="urn:microsoft.com/office/officeart/2005/8/layout/hProcess9"/>
    <dgm:cxn modelId="{3C8AEFA5-801A-46B4-AA1A-AC300AA103C5}" srcId="{8DBEBC68-4C02-4131-B3F9-C66B921B70FC}" destId="{ECD8402A-2BD3-4EB1-A412-9D7B0A6D1D7C}" srcOrd="2" destOrd="0" parTransId="{123AA9DE-9754-4235-8141-A4417BA8779C}" sibTransId="{59EE58E9-0B56-427B-A16E-50878E1CD3F1}"/>
    <dgm:cxn modelId="{8F8A0160-F0ED-4BDF-93CA-21DE8A1B281D}" type="presOf" srcId="{E6D99466-680D-4F6F-B25D-CE027F6E2B8A}" destId="{2A27395A-0207-485D-8E4F-594D95EDF468}" srcOrd="0" destOrd="0" presId="urn:microsoft.com/office/officeart/2005/8/layout/hProcess9"/>
    <dgm:cxn modelId="{0ABC529E-A33D-48C0-B66A-54AE9FD8B11E}" srcId="{8DBEBC68-4C02-4131-B3F9-C66B921B70FC}" destId="{DD4D9428-BD8C-4CA4-BC2B-F007FEEFC912}" srcOrd="3" destOrd="0" parTransId="{9620570D-280E-46E7-89F0-D0322D0A28F4}" sibTransId="{F34FCC2B-04ED-4A79-8E26-5FA3AC0181BC}"/>
    <dgm:cxn modelId="{2EC4D826-48EA-48D3-8A6C-DB03176F325F}" srcId="{8DBEBC68-4C02-4131-B3F9-C66B921B70FC}" destId="{E6D99466-680D-4F6F-B25D-CE027F6E2B8A}" srcOrd="1" destOrd="0" parTransId="{69202838-C23B-47BB-B5FA-4C8ABFBE6D17}" sibTransId="{494706C4-9853-45BB-8143-2B810F684AD3}"/>
    <dgm:cxn modelId="{2CA27632-1BA3-4BF7-BF3B-1B04F4D7D343}" type="presOf" srcId="{8DBEBC68-4C02-4131-B3F9-C66B921B70FC}" destId="{0A242E32-0F4B-40EC-AF78-4BA2ACD39C3A}" srcOrd="0" destOrd="0" presId="urn:microsoft.com/office/officeart/2005/8/layout/hProcess9"/>
    <dgm:cxn modelId="{FA331BF1-3B6C-4876-B7F2-D6C2D58FE913}" srcId="{8DBEBC68-4C02-4131-B3F9-C66B921B70FC}" destId="{7413DA5D-8806-42B6-9B33-C2C4E5F12017}" srcOrd="4" destOrd="0" parTransId="{A391CDCD-52A4-47FD-A62F-989ED9F82337}" sibTransId="{252D42A7-4058-4FF9-A95C-AEA20543C295}"/>
    <dgm:cxn modelId="{89716BCF-F51E-4FA4-B7BC-FDAD4120D79C}" type="presOf" srcId="{1289BEEE-5C6F-42B0-8ACC-1D9A406F4194}" destId="{FCD47C12-DAE4-4A97-81C2-D11C6BF449EE}" srcOrd="0" destOrd="0" presId="urn:microsoft.com/office/officeart/2005/8/layout/hProcess9"/>
    <dgm:cxn modelId="{071D88A7-D10E-4A0C-BBEC-70707B3663AB}" type="presOf" srcId="{7413DA5D-8806-42B6-9B33-C2C4E5F12017}" destId="{EBC0C836-32A5-4202-9623-BF6FA2693B90}" srcOrd="0" destOrd="0" presId="urn:microsoft.com/office/officeart/2005/8/layout/hProcess9"/>
    <dgm:cxn modelId="{1D787658-1E6D-4093-ACB4-5BFCEDB9F7BB}" type="presParOf" srcId="{0A242E32-0F4B-40EC-AF78-4BA2ACD39C3A}" destId="{55AE6F21-5296-463C-B588-92305F33092D}" srcOrd="0" destOrd="0" presId="urn:microsoft.com/office/officeart/2005/8/layout/hProcess9"/>
    <dgm:cxn modelId="{3ED3F340-4011-4FCF-87BA-BC7E1806EF75}" type="presParOf" srcId="{0A242E32-0F4B-40EC-AF78-4BA2ACD39C3A}" destId="{6C795C11-3001-4262-9FFF-D3E0C8498C57}" srcOrd="1" destOrd="0" presId="urn:microsoft.com/office/officeart/2005/8/layout/hProcess9"/>
    <dgm:cxn modelId="{07E28EDA-37A9-4DB1-AA85-FBFC674DB3DD}" type="presParOf" srcId="{6C795C11-3001-4262-9FFF-D3E0C8498C57}" destId="{FCD47C12-DAE4-4A97-81C2-D11C6BF449EE}" srcOrd="0" destOrd="0" presId="urn:microsoft.com/office/officeart/2005/8/layout/hProcess9"/>
    <dgm:cxn modelId="{A402996B-E51C-4960-B81A-F4BD2B1863E4}" type="presParOf" srcId="{6C795C11-3001-4262-9FFF-D3E0C8498C57}" destId="{4BA43666-8679-4F45-89A0-DC57067575C0}" srcOrd="1" destOrd="0" presId="urn:microsoft.com/office/officeart/2005/8/layout/hProcess9"/>
    <dgm:cxn modelId="{42F84F41-D10C-435D-A0C7-91733DD4A047}" type="presParOf" srcId="{6C795C11-3001-4262-9FFF-D3E0C8498C57}" destId="{2A27395A-0207-485D-8E4F-594D95EDF468}" srcOrd="2" destOrd="0" presId="urn:microsoft.com/office/officeart/2005/8/layout/hProcess9"/>
    <dgm:cxn modelId="{12C17834-692F-4C90-9A00-358ADBA9ED6A}" type="presParOf" srcId="{6C795C11-3001-4262-9FFF-D3E0C8498C57}" destId="{8A5D7E72-99CA-4577-A8F7-8322D0051247}" srcOrd="3" destOrd="0" presId="urn:microsoft.com/office/officeart/2005/8/layout/hProcess9"/>
    <dgm:cxn modelId="{F72BC6CC-CC61-41CB-8E51-1494604ECB2E}" type="presParOf" srcId="{6C795C11-3001-4262-9FFF-D3E0C8498C57}" destId="{10A710E6-B2C2-4E23-9801-C84AED9FF7BB}" srcOrd="4" destOrd="0" presId="urn:microsoft.com/office/officeart/2005/8/layout/hProcess9"/>
    <dgm:cxn modelId="{C2CC5D37-2912-48D8-AC3F-D55C12683AEB}" type="presParOf" srcId="{6C795C11-3001-4262-9FFF-D3E0C8498C57}" destId="{1E816A62-174F-46E7-988F-C0CD0E6ECB5C}" srcOrd="5" destOrd="0" presId="urn:microsoft.com/office/officeart/2005/8/layout/hProcess9"/>
    <dgm:cxn modelId="{976005A7-7D78-4DB9-B4F0-0BB352EC1399}" type="presParOf" srcId="{6C795C11-3001-4262-9FFF-D3E0C8498C57}" destId="{9B05D519-939C-4946-83B7-D1EA228BA90B}" srcOrd="6" destOrd="0" presId="urn:microsoft.com/office/officeart/2005/8/layout/hProcess9"/>
    <dgm:cxn modelId="{DFA36D29-447F-472B-9043-AF3A814BE9C5}" type="presParOf" srcId="{6C795C11-3001-4262-9FFF-D3E0C8498C57}" destId="{79CDA61B-E2E1-42C9-B8B6-61835332AF11}" srcOrd="7" destOrd="0" presId="urn:microsoft.com/office/officeart/2005/8/layout/hProcess9"/>
    <dgm:cxn modelId="{9481B917-9982-431D-9AF2-757F2A6D7F1B}" type="presParOf" srcId="{6C795C11-3001-4262-9FFF-D3E0C8498C57}" destId="{EBC0C836-32A5-4202-9623-BF6FA2693B90}" srcOrd="8" destOrd="0" presId="urn:microsoft.com/office/officeart/2005/8/layout/hProcess9"/>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AE6F21-5296-463C-B588-92305F33092D}">
      <dsp:nvSpPr>
        <dsp:cNvPr id="0" name=""/>
        <dsp:cNvSpPr/>
      </dsp:nvSpPr>
      <dsp:spPr>
        <a:xfrm>
          <a:off x="340756" y="0"/>
          <a:ext cx="3861911" cy="1061720"/>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CD47C12-DAE4-4A97-81C2-D11C6BF449EE}">
      <dsp:nvSpPr>
        <dsp:cNvPr id="0" name=""/>
        <dsp:cNvSpPr/>
      </dsp:nvSpPr>
      <dsp:spPr>
        <a:xfrm>
          <a:off x="0" y="325136"/>
          <a:ext cx="872967" cy="42468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Baseline interview</a:t>
          </a:r>
          <a:endParaRPr lang="en-AU" sz="700" kern="1200" dirty="0">
            <a:solidFill>
              <a:schemeClr val="tx1"/>
            </a:solidFill>
          </a:endParaRPr>
        </a:p>
      </dsp:txBody>
      <dsp:txXfrm>
        <a:off x="20732" y="345868"/>
        <a:ext cx="831503" cy="383224"/>
      </dsp:txXfrm>
    </dsp:sp>
    <dsp:sp modelId="{2A27395A-0207-485D-8E4F-594D95EDF468}">
      <dsp:nvSpPr>
        <dsp:cNvPr id="0" name=""/>
        <dsp:cNvSpPr/>
      </dsp:nvSpPr>
      <dsp:spPr>
        <a:xfrm>
          <a:off x="918612" y="318515"/>
          <a:ext cx="872967" cy="42468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Identify eligible patients</a:t>
          </a:r>
          <a:endParaRPr lang="en-AU" sz="700" kern="1200" dirty="0">
            <a:solidFill>
              <a:schemeClr val="tx1"/>
            </a:solidFill>
          </a:endParaRPr>
        </a:p>
      </dsp:txBody>
      <dsp:txXfrm>
        <a:off x="939344" y="339247"/>
        <a:ext cx="831503" cy="383224"/>
      </dsp:txXfrm>
    </dsp:sp>
    <dsp:sp modelId="{10A710E6-B2C2-4E23-9801-C84AED9FF7BB}">
      <dsp:nvSpPr>
        <dsp:cNvPr id="0" name=""/>
        <dsp:cNvSpPr/>
      </dsp:nvSpPr>
      <dsp:spPr>
        <a:xfrm>
          <a:off x="1835228" y="318515"/>
          <a:ext cx="872967" cy="42468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Conduct  follow-up assessment</a:t>
          </a:r>
          <a:endParaRPr lang="en-AU" sz="700" kern="1200" dirty="0">
            <a:solidFill>
              <a:schemeClr val="tx1"/>
            </a:solidFill>
          </a:endParaRPr>
        </a:p>
      </dsp:txBody>
      <dsp:txXfrm>
        <a:off x="1855960" y="339247"/>
        <a:ext cx="831503" cy="383224"/>
      </dsp:txXfrm>
    </dsp:sp>
    <dsp:sp modelId="{9B05D519-939C-4946-83B7-D1EA228BA90B}">
      <dsp:nvSpPr>
        <dsp:cNvPr id="0" name=""/>
        <dsp:cNvSpPr/>
      </dsp:nvSpPr>
      <dsp:spPr>
        <a:xfrm>
          <a:off x="2751844" y="318515"/>
          <a:ext cx="872967" cy="42468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Review alerts of shared-care follow-up</a:t>
          </a:r>
          <a:endParaRPr lang="en-AU" sz="700" kern="1200" dirty="0">
            <a:solidFill>
              <a:schemeClr val="tx1"/>
            </a:solidFill>
          </a:endParaRPr>
        </a:p>
      </dsp:txBody>
      <dsp:txXfrm>
        <a:off x="2772576" y="339247"/>
        <a:ext cx="831503" cy="383224"/>
      </dsp:txXfrm>
    </dsp:sp>
    <dsp:sp modelId="{EBC0C836-32A5-4202-9623-BF6FA2693B90}">
      <dsp:nvSpPr>
        <dsp:cNvPr id="0" name=""/>
        <dsp:cNvSpPr/>
      </dsp:nvSpPr>
      <dsp:spPr>
        <a:xfrm>
          <a:off x="3668460" y="318515"/>
          <a:ext cx="872967" cy="424688"/>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Follow-up interview</a:t>
          </a:r>
          <a:endParaRPr lang="en-AU" sz="700" kern="1200" dirty="0">
            <a:solidFill>
              <a:schemeClr val="tx1"/>
            </a:solidFill>
          </a:endParaRPr>
        </a:p>
      </dsp:txBody>
      <dsp:txXfrm>
        <a:off x="3689192" y="339247"/>
        <a:ext cx="831503" cy="38322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AE6F21-5296-463C-B588-92305F33092D}">
      <dsp:nvSpPr>
        <dsp:cNvPr id="0" name=""/>
        <dsp:cNvSpPr/>
      </dsp:nvSpPr>
      <dsp:spPr>
        <a:xfrm>
          <a:off x="342614" y="0"/>
          <a:ext cx="3882961" cy="1094105"/>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CD47C12-DAE4-4A97-81C2-D11C6BF449EE}">
      <dsp:nvSpPr>
        <dsp:cNvPr id="0" name=""/>
        <dsp:cNvSpPr/>
      </dsp:nvSpPr>
      <dsp:spPr>
        <a:xfrm>
          <a:off x="0" y="335054"/>
          <a:ext cx="877725" cy="43764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Baseline interview</a:t>
          </a:r>
          <a:endParaRPr lang="en-AU" sz="700" kern="1200" dirty="0">
            <a:solidFill>
              <a:schemeClr val="tx1"/>
            </a:solidFill>
          </a:endParaRPr>
        </a:p>
      </dsp:txBody>
      <dsp:txXfrm>
        <a:off x="21364" y="356418"/>
        <a:ext cx="834997" cy="394914"/>
      </dsp:txXfrm>
    </dsp:sp>
    <dsp:sp modelId="{2A27395A-0207-485D-8E4F-594D95EDF468}">
      <dsp:nvSpPr>
        <dsp:cNvPr id="0" name=""/>
        <dsp:cNvSpPr/>
      </dsp:nvSpPr>
      <dsp:spPr>
        <a:xfrm>
          <a:off x="915208" y="137161"/>
          <a:ext cx="877725" cy="43764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a:solidFill>
                <a:schemeClr val="tx1"/>
              </a:solidFill>
            </a:rPr>
            <a:t>Attend radiation oncology appointment</a:t>
          </a:r>
        </a:p>
      </dsp:txBody>
      <dsp:txXfrm>
        <a:off x="936572" y="158525"/>
        <a:ext cx="834997" cy="394914"/>
      </dsp:txXfrm>
    </dsp:sp>
    <dsp:sp modelId="{9B05D519-939C-4946-83B7-D1EA228BA90B}">
      <dsp:nvSpPr>
        <dsp:cNvPr id="0" name=""/>
        <dsp:cNvSpPr/>
      </dsp:nvSpPr>
      <dsp:spPr>
        <a:xfrm>
          <a:off x="1845232" y="328231"/>
          <a:ext cx="877725" cy="43764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Six months later, visit general practitioner</a:t>
          </a:r>
          <a:endParaRPr lang="en-AU" sz="700" kern="1200" dirty="0">
            <a:solidFill>
              <a:schemeClr val="tx1"/>
            </a:solidFill>
          </a:endParaRPr>
        </a:p>
      </dsp:txBody>
      <dsp:txXfrm>
        <a:off x="1866596" y="349595"/>
        <a:ext cx="834997" cy="394914"/>
      </dsp:txXfrm>
    </dsp:sp>
    <dsp:sp modelId="{EBC0C836-32A5-4202-9623-BF6FA2693B90}">
      <dsp:nvSpPr>
        <dsp:cNvPr id="0" name=""/>
        <dsp:cNvSpPr/>
      </dsp:nvSpPr>
      <dsp:spPr>
        <a:xfrm>
          <a:off x="2766844" y="328231"/>
          <a:ext cx="877725" cy="43764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Follow-up interview</a:t>
          </a:r>
          <a:endParaRPr lang="en-AU" sz="700" kern="1200" dirty="0">
            <a:solidFill>
              <a:schemeClr val="tx1"/>
            </a:solidFill>
          </a:endParaRPr>
        </a:p>
      </dsp:txBody>
      <dsp:txXfrm>
        <a:off x="2788208" y="349595"/>
        <a:ext cx="834997" cy="394914"/>
      </dsp:txXfrm>
    </dsp:sp>
    <dsp:sp modelId="{F2818384-596E-4482-8838-9EB4689B43E2}">
      <dsp:nvSpPr>
        <dsp:cNvPr id="0" name=""/>
        <dsp:cNvSpPr/>
      </dsp:nvSpPr>
      <dsp:spPr>
        <a:xfrm>
          <a:off x="906444" y="635307"/>
          <a:ext cx="877725" cy="43764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a:solidFill>
                <a:schemeClr val="tx1"/>
              </a:solidFill>
            </a:rPr>
            <a:t>Visit general practitioner</a:t>
          </a:r>
        </a:p>
      </dsp:txBody>
      <dsp:txXfrm>
        <a:off x="927808" y="656671"/>
        <a:ext cx="834997" cy="39491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AE6F21-5296-463C-B588-92305F33092D}">
      <dsp:nvSpPr>
        <dsp:cNvPr id="0" name=""/>
        <dsp:cNvSpPr/>
      </dsp:nvSpPr>
      <dsp:spPr>
        <a:xfrm>
          <a:off x="341471" y="0"/>
          <a:ext cx="3870007" cy="1087011"/>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CD47C12-DAE4-4A97-81C2-D11C6BF449EE}">
      <dsp:nvSpPr>
        <dsp:cNvPr id="0" name=""/>
        <dsp:cNvSpPr/>
      </dsp:nvSpPr>
      <dsp:spPr>
        <a:xfrm>
          <a:off x="0" y="332881"/>
          <a:ext cx="874797" cy="43480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Baseline interview</a:t>
          </a:r>
          <a:endParaRPr lang="en-AU" sz="700" kern="1200" dirty="0">
            <a:solidFill>
              <a:schemeClr val="tx1"/>
            </a:solidFill>
          </a:endParaRPr>
        </a:p>
      </dsp:txBody>
      <dsp:txXfrm>
        <a:off x="21225" y="354106"/>
        <a:ext cx="832347" cy="392354"/>
      </dsp:txXfrm>
    </dsp:sp>
    <dsp:sp modelId="{2A27395A-0207-485D-8E4F-594D95EDF468}">
      <dsp:nvSpPr>
        <dsp:cNvPr id="0" name=""/>
        <dsp:cNvSpPr/>
      </dsp:nvSpPr>
      <dsp:spPr>
        <a:xfrm>
          <a:off x="920538" y="326103"/>
          <a:ext cx="874797" cy="43480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Recieve training on radiotherapy follow-up and assessment</a:t>
          </a:r>
          <a:endParaRPr lang="en-AU" sz="700" kern="1200" dirty="0">
            <a:solidFill>
              <a:schemeClr val="tx1"/>
            </a:solidFill>
          </a:endParaRPr>
        </a:p>
      </dsp:txBody>
      <dsp:txXfrm>
        <a:off x="941763" y="347328"/>
        <a:ext cx="832347" cy="392354"/>
      </dsp:txXfrm>
    </dsp:sp>
    <dsp:sp modelId="{10A710E6-B2C2-4E23-9801-C84AED9FF7BB}">
      <dsp:nvSpPr>
        <dsp:cNvPr id="0" name=""/>
        <dsp:cNvSpPr/>
      </dsp:nvSpPr>
      <dsp:spPr>
        <a:xfrm>
          <a:off x="1839076" y="326103"/>
          <a:ext cx="874797" cy="43480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Conduct  follow-up assessment</a:t>
          </a:r>
          <a:endParaRPr lang="en-AU" sz="700" kern="1200" dirty="0">
            <a:solidFill>
              <a:schemeClr val="tx1"/>
            </a:solidFill>
          </a:endParaRPr>
        </a:p>
      </dsp:txBody>
      <dsp:txXfrm>
        <a:off x="1860301" y="347328"/>
        <a:ext cx="832347" cy="392354"/>
      </dsp:txXfrm>
    </dsp:sp>
    <dsp:sp modelId="{9B05D519-939C-4946-83B7-D1EA228BA90B}">
      <dsp:nvSpPr>
        <dsp:cNvPr id="0" name=""/>
        <dsp:cNvSpPr/>
      </dsp:nvSpPr>
      <dsp:spPr>
        <a:xfrm>
          <a:off x="2757613" y="326103"/>
          <a:ext cx="874797" cy="43480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Six months later, conduct follow-up assessment</a:t>
          </a:r>
          <a:endParaRPr lang="en-AU" sz="700" kern="1200" dirty="0">
            <a:solidFill>
              <a:schemeClr val="tx1"/>
            </a:solidFill>
          </a:endParaRPr>
        </a:p>
      </dsp:txBody>
      <dsp:txXfrm>
        <a:off x="2778838" y="347328"/>
        <a:ext cx="832347" cy="392354"/>
      </dsp:txXfrm>
    </dsp:sp>
    <dsp:sp modelId="{EBC0C836-32A5-4202-9623-BF6FA2693B90}">
      <dsp:nvSpPr>
        <dsp:cNvPr id="0" name=""/>
        <dsp:cNvSpPr/>
      </dsp:nvSpPr>
      <dsp:spPr>
        <a:xfrm>
          <a:off x="3665152" y="331268"/>
          <a:ext cx="874797" cy="434804"/>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AU" sz="700" kern="1200" dirty="0" smtClean="0">
              <a:solidFill>
                <a:schemeClr val="tx1"/>
              </a:solidFill>
            </a:rPr>
            <a:t>Follow-up interview</a:t>
          </a:r>
          <a:endParaRPr lang="en-AU" sz="700" kern="1200" dirty="0">
            <a:solidFill>
              <a:schemeClr val="tx1"/>
            </a:solidFill>
          </a:endParaRPr>
        </a:p>
      </dsp:txBody>
      <dsp:txXfrm>
        <a:off x="3686377" y="352493"/>
        <a:ext cx="832347" cy="392354"/>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3.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F21C9B-19D1-46D9-9B77-C937AF11E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4980</Words>
  <Characters>85390</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PROTOCOL TITLE</vt:lpstr>
    </vt:vector>
  </TitlesOfParts>
  <Company>University of Wollongong</Company>
  <LinksUpToDate>false</LinksUpToDate>
  <CharactersWithSpaces>100170</CharactersWithSpaces>
  <SharedDoc>false</SharedDoc>
  <HLinks>
    <vt:vector size="192" baseType="variant">
      <vt:variant>
        <vt:i4>458853</vt:i4>
      </vt:variant>
      <vt:variant>
        <vt:i4>180</vt:i4>
      </vt:variant>
      <vt:variant>
        <vt:i4>0</vt:i4>
      </vt:variant>
      <vt:variant>
        <vt:i4>5</vt:i4>
      </vt:variant>
      <vt:variant>
        <vt:lpwstr>mailto:amiller@uow.edu.au</vt:lpwstr>
      </vt:variant>
      <vt:variant>
        <vt:lpwstr/>
      </vt:variant>
      <vt:variant>
        <vt:i4>6357005</vt:i4>
      </vt:variant>
      <vt:variant>
        <vt:i4>177</vt:i4>
      </vt:variant>
      <vt:variant>
        <vt:i4>0</vt:i4>
      </vt:variant>
      <vt:variant>
        <vt:i4>5</vt:i4>
      </vt:variant>
      <vt:variant>
        <vt:lpwstr>mailto:andrew.miller@health.nsw.gov.au</vt:lpwstr>
      </vt:variant>
      <vt:variant>
        <vt:lpwstr/>
      </vt:variant>
      <vt:variant>
        <vt:i4>4587556</vt:i4>
      </vt:variant>
      <vt:variant>
        <vt:i4>174</vt:i4>
      </vt:variant>
      <vt:variant>
        <vt:i4>0</vt:i4>
      </vt:variant>
      <vt:variant>
        <vt:i4>5</vt:i4>
      </vt:variant>
      <vt:variant>
        <vt:lpwstr>mailto:tiffany.sandell@health.nsw.gov.au</vt:lpwstr>
      </vt:variant>
      <vt:variant>
        <vt:lpwstr/>
      </vt:variant>
      <vt:variant>
        <vt:i4>7929939</vt:i4>
      </vt:variant>
      <vt:variant>
        <vt:i4>171</vt:i4>
      </vt:variant>
      <vt:variant>
        <vt:i4>0</vt:i4>
      </vt:variant>
      <vt:variant>
        <vt:i4>5</vt:i4>
      </vt:variant>
      <vt:variant>
        <vt:lpwstr>mailto:tem785@uowmail.edu.au</vt:lpwstr>
      </vt:variant>
      <vt:variant>
        <vt:lpwstr/>
      </vt:variant>
      <vt:variant>
        <vt:i4>5767219</vt:i4>
      </vt:variant>
      <vt:variant>
        <vt:i4>168</vt:i4>
      </vt:variant>
      <vt:variant>
        <vt:i4>0</vt:i4>
      </vt:variant>
      <vt:variant>
        <vt:i4>5</vt:i4>
      </vt:variant>
      <vt:variant>
        <vt:lpwstr>mailto:hschutze@uow.edu.au</vt:lpwstr>
      </vt:variant>
      <vt:variant>
        <vt:lpwstr/>
      </vt:variant>
      <vt:variant>
        <vt:i4>1769526</vt:i4>
      </vt:variant>
      <vt:variant>
        <vt:i4>161</vt:i4>
      </vt:variant>
      <vt:variant>
        <vt:i4>0</vt:i4>
      </vt:variant>
      <vt:variant>
        <vt:i4>5</vt:i4>
      </vt:variant>
      <vt:variant>
        <vt:lpwstr/>
      </vt:variant>
      <vt:variant>
        <vt:lpwstr>_Toc31193377</vt:lpwstr>
      </vt:variant>
      <vt:variant>
        <vt:i4>1703990</vt:i4>
      </vt:variant>
      <vt:variant>
        <vt:i4>155</vt:i4>
      </vt:variant>
      <vt:variant>
        <vt:i4>0</vt:i4>
      </vt:variant>
      <vt:variant>
        <vt:i4>5</vt:i4>
      </vt:variant>
      <vt:variant>
        <vt:lpwstr/>
      </vt:variant>
      <vt:variant>
        <vt:lpwstr>_Toc31193376</vt:lpwstr>
      </vt:variant>
      <vt:variant>
        <vt:i4>1638454</vt:i4>
      </vt:variant>
      <vt:variant>
        <vt:i4>149</vt:i4>
      </vt:variant>
      <vt:variant>
        <vt:i4>0</vt:i4>
      </vt:variant>
      <vt:variant>
        <vt:i4>5</vt:i4>
      </vt:variant>
      <vt:variant>
        <vt:lpwstr/>
      </vt:variant>
      <vt:variant>
        <vt:lpwstr>_Toc31193375</vt:lpwstr>
      </vt:variant>
      <vt:variant>
        <vt:i4>1572918</vt:i4>
      </vt:variant>
      <vt:variant>
        <vt:i4>143</vt:i4>
      </vt:variant>
      <vt:variant>
        <vt:i4>0</vt:i4>
      </vt:variant>
      <vt:variant>
        <vt:i4>5</vt:i4>
      </vt:variant>
      <vt:variant>
        <vt:lpwstr/>
      </vt:variant>
      <vt:variant>
        <vt:lpwstr>_Toc31193374</vt:lpwstr>
      </vt:variant>
      <vt:variant>
        <vt:i4>2031670</vt:i4>
      </vt:variant>
      <vt:variant>
        <vt:i4>137</vt:i4>
      </vt:variant>
      <vt:variant>
        <vt:i4>0</vt:i4>
      </vt:variant>
      <vt:variant>
        <vt:i4>5</vt:i4>
      </vt:variant>
      <vt:variant>
        <vt:lpwstr/>
      </vt:variant>
      <vt:variant>
        <vt:lpwstr>_Toc31193373</vt:lpwstr>
      </vt:variant>
      <vt:variant>
        <vt:i4>1966134</vt:i4>
      </vt:variant>
      <vt:variant>
        <vt:i4>131</vt:i4>
      </vt:variant>
      <vt:variant>
        <vt:i4>0</vt:i4>
      </vt:variant>
      <vt:variant>
        <vt:i4>5</vt:i4>
      </vt:variant>
      <vt:variant>
        <vt:lpwstr/>
      </vt:variant>
      <vt:variant>
        <vt:lpwstr>_Toc31193372</vt:lpwstr>
      </vt:variant>
      <vt:variant>
        <vt:i4>1900598</vt:i4>
      </vt:variant>
      <vt:variant>
        <vt:i4>125</vt:i4>
      </vt:variant>
      <vt:variant>
        <vt:i4>0</vt:i4>
      </vt:variant>
      <vt:variant>
        <vt:i4>5</vt:i4>
      </vt:variant>
      <vt:variant>
        <vt:lpwstr/>
      </vt:variant>
      <vt:variant>
        <vt:lpwstr>_Toc31193371</vt:lpwstr>
      </vt:variant>
      <vt:variant>
        <vt:i4>1835062</vt:i4>
      </vt:variant>
      <vt:variant>
        <vt:i4>119</vt:i4>
      </vt:variant>
      <vt:variant>
        <vt:i4>0</vt:i4>
      </vt:variant>
      <vt:variant>
        <vt:i4>5</vt:i4>
      </vt:variant>
      <vt:variant>
        <vt:lpwstr/>
      </vt:variant>
      <vt:variant>
        <vt:lpwstr>_Toc31193370</vt:lpwstr>
      </vt:variant>
      <vt:variant>
        <vt:i4>1376311</vt:i4>
      </vt:variant>
      <vt:variant>
        <vt:i4>113</vt:i4>
      </vt:variant>
      <vt:variant>
        <vt:i4>0</vt:i4>
      </vt:variant>
      <vt:variant>
        <vt:i4>5</vt:i4>
      </vt:variant>
      <vt:variant>
        <vt:lpwstr/>
      </vt:variant>
      <vt:variant>
        <vt:lpwstr>_Toc31193369</vt:lpwstr>
      </vt:variant>
      <vt:variant>
        <vt:i4>1310775</vt:i4>
      </vt:variant>
      <vt:variant>
        <vt:i4>107</vt:i4>
      </vt:variant>
      <vt:variant>
        <vt:i4>0</vt:i4>
      </vt:variant>
      <vt:variant>
        <vt:i4>5</vt:i4>
      </vt:variant>
      <vt:variant>
        <vt:lpwstr/>
      </vt:variant>
      <vt:variant>
        <vt:lpwstr>_Toc31193368</vt:lpwstr>
      </vt:variant>
      <vt:variant>
        <vt:i4>1769527</vt:i4>
      </vt:variant>
      <vt:variant>
        <vt:i4>101</vt:i4>
      </vt:variant>
      <vt:variant>
        <vt:i4>0</vt:i4>
      </vt:variant>
      <vt:variant>
        <vt:i4>5</vt:i4>
      </vt:variant>
      <vt:variant>
        <vt:lpwstr/>
      </vt:variant>
      <vt:variant>
        <vt:lpwstr>_Toc31193367</vt:lpwstr>
      </vt:variant>
      <vt:variant>
        <vt:i4>1703991</vt:i4>
      </vt:variant>
      <vt:variant>
        <vt:i4>95</vt:i4>
      </vt:variant>
      <vt:variant>
        <vt:i4>0</vt:i4>
      </vt:variant>
      <vt:variant>
        <vt:i4>5</vt:i4>
      </vt:variant>
      <vt:variant>
        <vt:lpwstr/>
      </vt:variant>
      <vt:variant>
        <vt:lpwstr>_Toc31193366</vt:lpwstr>
      </vt:variant>
      <vt:variant>
        <vt:i4>1638455</vt:i4>
      </vt:variant>
      <vt:variant>
        <vt:i4>89</vt:i4>
      </vt:variant>
      <vt:variant>
        <vt:i4>0</vt:i4>
      </vt:variant>
      <vt:variant>
        <vt:i4>5</vt:i4>
      </vt:variant>
      <vt:variant>
        <vt:lpwstr/>
      </vt:variant>
      <vt:variant>
        <vt:lpwstr>_Toc31193365</vt:lpwstr>
      </vt:variant>
      <vt:variant>
        <vt:i4>1572919</vt:i4>
      </vt:variant>
      <vt:variant>
        <vt:i4>83</vt:i4>
      </vt:variant>
      <vt:variant>
        <vt:i4>0</vt:i4>
      </vt:variant>
      <vt:variant>
        <vt:i4>5</vt:i4>
      </vt:variant>
      <vt:variant>
        <vt:lpwstr/>
      </vt:variant>
      <vt:variant>
        <vt:lpwstr>_Toc31193364</vt:lpwstr>
      </vt:variant>
      <vt:variant>
        <vt:i4>2031671</vt:i4>
      </vt:variant>
      <vt:variant>
        <vt:i4>77</vt:i4>
      </vt:variant>
      <vt:variant>
        <vt:i4>0</vt:i4>
      </vt:variant>
      <vt:variant>
        <vt:i4>5</vt:i4>
      </vt:variant>
      <vt:variant>
        <vt:lpwstr/>
      </vt:variant>
      <vt:variant>
        <vt:lpwstr>_Toc31193363</vt:lpwstr>
      </vt:variant>
      <vt:variant>
        <vt:i4>1966135</vt:i4>
      </vt:variant>
      <vt:variant>
        <vt:i4>71</vt:i4>
      </vt:variant>
      <vt:variant>
        <vt:i4>0</vt:i4>
      </vt:variant>
      <vt:variant>
        <vt:i4>5</vt:i4>
      </vt:variant>
      <vt:variant>
        <vt:lpwstr/>
      </vt:variant>
      <vt:variant>
        <vt:lpwstr>_Toc31193362</vt:lpwstr>
      </vt:variant>
      <vt:variant>
        <vt:i4>1900599</vt:i4>
      </vt:variant>
      <vt:variant>
        <vt:i4>65</vt:i4>
      </vt:variant>
      <vt:variant>
        <vt:i4>0</vt:i4>
      </vt:variant>
      <vt:variant>
        <vt:i4>5</vt:i4>
      </vt:variant>
      <vt:variant>
        <vt:lpwstr/>
      </vt:variant>
      <vt:variant>
        <vt:lpwstr>_Toc31193361</vt:lpwstr>
      </vt:variant>
      <vt:variant>
        <vt:i4>1835063</vt:i4>
      </vt:variant>
      <vt:variant>
        <vt:i4>59</vt:i4>
      </vt:variant>
      <vt:variant>
        <vt:i4>0</vt:i4>
      </vt:variant>
      <vt:variant>
        <vt:i4>5</vt:i4>
      </vt:variant>
      <vt:variant>
        <vt:lpwstr/>
      </vt:variant>
      <vt:variant>
        <vt:lpwstr>_Toc31193360</vt:lpwstr>
      </vt:variant>
      <vt:variant>
        <vt:i4>1376308</vt:i4>
      </vt:variant>
      <vt:variant>
        <vt:i4>53</vt:i4>
      </vt:variant>
      <vt:variant>
        <vt:i4>0</vt:i4>
      </vt:variant>
      <vt:variant>
        <vt:i4>5</vt:i4>
      </vt:variant>
      <vt:variant>
        <vt:lpwstr/>
      </vt:variant>
      <vt:variant>
        <vt:lpwstr>_Toc31193359</vt:lpwstr>
      </vt:variant>
      <vt:variant>
        <vt:i4>1310772</vt:i4>
      </vt:variant>
      <vt:variant>
        <vt:i4>47</vt:i4>
      </vt:variant>
      <vt:variant>
        <vt:i4>0</vt:i4>
      </vt:variant>
      <vt:variant>
        <vt:i4>5</vt:i4>
      </vt:variant>
      <vt:variant>
        <vt:lpwstr/>
      </vt:variant>
      <vt:variant>
        <vt:lpwstr>_Toc31193358</vt:lpwstr>
      </vt:variant>
      <vt:variant>
        <vt:i4>1769524</vt:i4>
      </vt:variant>
      <vt:variant>
        <vt:i4>41</vt:i4>
      </vt:variant>
      <vt:variant>
        <vt:i4>0</vt:i4>
      </vt:variant>
      <vt:variant>
        <vt:i4>5</vt:i4>
      </vt:variant>
      <vt:variant>
        <vt:lpwstr/>
      </vt:variant>
      <vt:variant>
        <vt:lpwstr>_Toc31193357</vt:lpwstr>
      </vt:variant>
      <vt:variant>
        <vt:i4>1703988</vt:i4>
      </vt:variant>
      <vt:variant>
        <vt:i4>35</vt:i4>
      </vt:variant>
      <vt:variant>
        <vt:i4>0</vt:i4>
      </vt:variant>
      <vt:variant>
        <vt:i4>5</vt:i4>
      </vt:variant>
      <vt:variant>
        <vt:lpwstr/>
      </vt:variant>
      <vt:variant>
        <vt:lpwstr>_Toc31193356</vt:lpwstr>
      </vt:variant>
      <vt:variant>
        <vt:i4>1638452</vt:i4>
      </vt:variant>
      <vt:variant>
        <vt:i4>29</vt:i4>
      </vt:variant>
      <vt:variant>
        <vt:i4>0</vt:i4>
      </vt:variant>
      <vt:variant>
        <vt:i4>5</vt:i4>
      </vt:variant>
      <vt:variant>
        <vt:lpwstr/>
      </vt:variant>
      <vt:variant>
        <vt:lpwstr>_Toc31193355</vt:lpwstr>
      </vt:variant>
      <vt:variant>
        <vt:i4>1572916</vt:i4>
      </vt:variant>
      <vt:variant>
        <vt:i4>23</vt:i4>
      </vt:variant>
      <vt:variant>
        <vt:i4>0</vt:i4>
      </vt:variant>
      <vt:variant>
        <vt:i4>5</vt:i4>
      </vt:variant>
      <vt:variant>
        <vt:lpwstr/>
      </vt:variant>
      <vt:variant>
        <vt:lpwstr>_Toc31193354</vt:lpwstr>
      </vt:variant>
      <vt:variant>
        <vt:i4>2031668</vt:i4>
      </vt:variant>
      <vt:variant>
        <vt:i4>17</vt:i4>
      </vt:variant>
      <vt:variant>
        <vt:i4>0</vt:i4>
      </vt:variant>
      <vt:variant>
        <vt:i4>5</vt:i4>
      </vt:variant>
      <vt:variant>
        <vt:lpwstr/>
      </vt:variant>
      <vt:variant>
        <vt:lpwstr>_Toc31193353</vt:lpwstr>
      </vt:variant>
      <vt:variant>
        <vt:i4>1966132</vt:i4>
      </vt:variant>
      <vt:variant>
        <vt:i4>11</vt:i4>
      </vt:variant>
      <vt:variant>
        <vt:i4>0</vt:i4>
      </vt:variant>
      <vt:variant>
        <vt:i4>5</vt:i4>
      </vt:variant>
      <vt:variant>
        <vt:lpwstr/>
      </vt:variant>
      <vt:variant>
        <vt:lpwstr>_Toc31193352</vt:lpwstr>
      </vt:variant>
      <vt:variant>
        <vt:i4>2228331</vt:i4>
      </vt:variant>
      <vt:variant>
        <vt:i4>0</vt:i4>
      </vt:variant>
      <vt:variant>
        <vt:i4>0</vt:i4>
      </vt:variant>
      <vt:variant>
        <vt:i4>5</vt:i4>
      </vt:variant>
      <vt:variant>
        <vt:lpwstr>https://www.google.com/url?sa=i&amp;rct=j&amp;q=&amp;esrc=s&amp;source=images&amp;cd=&amp;cad=rja&amp;uact=8&amp;ved=2ahUKEwiL0K-e-bfhAhVVFHIKHcdwCRgQjRx6BAgBEAU&amp;url=https%3A%2F%2Fwww.uow.edu.au%2Findex.html&amp;psig=AOvVaw0d43SElXdzLZYutmcTIelA&amp;ust=15545191438596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TITLE</dc:title>
  <dc:subject/>
  <dc:creator>Tiffany Ellen Sandell</dc:creator>
  <cp:keywords/>
  <dc:description/>
  <cp:lastModifiedBy>Tiffany Sandell</cp:lastModifiedBy>
  <cp:revision>2</cp:revision>
  <cp:lastPrinted>2019-04-09T01:50:00Z</cp:lastPrinted>
  <dcterms:created xsi:type="dcterms:W3CDTF">2020-09-21T03:53:00Z</dcterms:created>
  <dcterms:modified xsi:type="dcterms:W3CDTF">2020-09-21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dFMZuCI"/&gt;&lt;style id="http://www.zotero.org/styles/american-chemical-society" hasBibliography="1" bibliographyStyleHasBeenSet="1"/&gt;&lt;prefs&gt;&lt;pref name="fieldType" value="Field"/&gt;&lt;/prefs&gt;&lt;/data&gt;</vt:lpwstr>
  </property>
</Properties>
</file>